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AF685A" w14:textId="14CC466E" w:rsidR="00F86806" w:rsidRPr="00932F6E" w:rsidRDefault="00F86806" w:rsidP="00FC67DF">
      <w:pPr>
        <w:pStyle w:val="Cabeceraizquierda"/>
      </w:pPr>
    </w:p>
    <w:p w14:paraId="6643371C" w14:textId="77777777" w:rsidR="00F86806" w:rsidRPr="00932F6E" w:rsidRDefault="00A71113">
      <w:pPr>
        <w:pStyle w:val="Sinespaciado"/>
        <w:spacing w:line="276" w:lineRule="auto"/>
        <w:jc w:val="center"/>
        <w:rPr>
          <w:rFonts w:asciiTheme="majorHAnsi" w:hAnsiTheme="majorHAnsi" w:cs="Open Sans"/>
          <w:sz w:val="48"/>
          <w:szCs w:val="28"/>
          <w:lang w:val="es-ES_tradnl"/>
        </w:rPr>
      </w:pPr>
      <w:r w:rsidRPr="00932F6E">
        <w:rPr>
          <w:lang w:val="es-ES_tradnl" w:eastAsia="es-ES"/>
        </w:rPr>
        <w:drawing>
          <wp:inline distT="0" distB="0" distL="0" distR="0" wp14:anchorId="5084D3B2" wp14:editId="12BA3D3E">
            <wp:extent cx="3843655" cy="864870"/>
            <wp:effectExtent l="0" t="0" r="0" b="0"/>
            <wp:docPr id="1" name="Imagen 5126"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5126" descr="Texto&#10;&#10;Descripción generada automáticamente"/>
                    <pic:cNvPicPr>
                      <a:picLocks noChangeAspect="1" noChangeArrowheads="1"/>
                    </pic:cNvPicPr>
                  </pic:nvPicPr>
                  <pic:blipFill>
                    <a:blip r:embed="rId11"/>
                    <a:stretch>
                      <a:fillRect/>
                    </a:stretch>
                  </pic:blipFill>
                  <pic:spPr bwMode="auto">
                    <a:xfrm>
                      <a:off x="0" y="0"/>
                      <a:ext cx="3843655" cy="864870"/>
                    </a:xfrm>
                    <a:prstGeom prst="rect">
                      <a:avLst/>
                    </a:prstGeom>
                    <a:noFill/>
                  </pic:spPr>
                </pic:pic>
              </a:graphicData>
            </a:graphic>
          </wp:inline>
        </w:drawing>
      </w:r>
    </w:p>
    <w:p w14:paraId="3BA61506" w14:textId="77777777" w:rsidR="00F86806" w:rsidRPr="00932F6E" w:rsidRDefault="00A71113">
      <w:pPr>
        <w:pStyle w:val="Sinespaciado"/>
        <w:spacing w:line="276" w:lineRule="auto"/>
        <w:jc w:val="center"/>
        <w:rPr>
          <w:rFonts w:asciiTheme="majorHAnsi" w:hAnsiTheme="majorHAnsi" w:cs="Open Sans"/>
          <w:sz w:val="48"/>
          <w:szCs w:val="28"/>
          <w:lang w:val="es-ES_tradnl"/>
        </w:rPr>
      </w:pPr>
      <w:r w:rsidRPr="00932F6E">
        <w:rPr>
          <w:rFonts w:asciiTheme="majorHAnsi" w:hAnsiTheme="majorHAnsi" w:cs="Open Sans"/>
          <w:sz w:val="48"/>
          <w:szCs w:val="28"/>
          <w:lang w:val="es-ES_tradnl"/>
        </w:rPr>
        <w:t>Universidad Internacional de La Rioja</w:t>
      </w:r>
    </w:p>
    <w:p w14:paraId="6D815793" w14:textId="77777777" w:rsidR="00F86806" w:rsidRPr="00932F6E" w:rsidRDefault="00A71113">
      <w:pPr>
        <w:pStyle w:val="Sinespaciado"/>
        <w:spacing w:line="276" w:lineRule="auto"/>
        <w:jc w:val="center"/>
        <w:rPr>
          <w:rFonts w:asciiTheme="majorHAnsi" w:hAnsiTheme="majorHAnsi" w:cs="Open Sans"/>
          <w:sz w:val="40"/>
          <w:szCs w:val="28"/>
          <w:lang w:val="es-ES_tradnl"/>
        </w:rPr>
      </w:pPr>
      <w:r w:rsidRPr="00932F6E">
        <w:rPr>
          <w:rFonts w:asciiTheme="majorHAnsi" w:hAnsiTheme="majorHAnsi" w:cs="Open Sans"/>
          <w:sz w:val="40"/>
          <w:szCs w:val="28"/>
          <w:lang w:val="es-ES_tradnl"/>
        </w:rPr>
        <w:t xml:space="preserve">Escuela Superior de Ingeniería y Tecnología </w:t>
      </w:r>
    </w:p>
    <w:p w14:paraId="16099EC9" w14:textId="77777777" w:rsidR="00F86806" w:rsidRPr="00932F6E" w:rsidRDefault="00F86806">
      <w:pPr>
        <w:pStyle w:val="Sinespaciado"/>
        <w:spacing w:line="276" w:lineRule="auto"/>
        <w:jc w:val="center"/>
        <w:rPr>
          <w:rFonts w:asciiTheme="minorHAnsi" w:hAnsiTheme="minorHAnsi" w:cs="Tahoma"/>
          <w:sz w:val="40"/>
          <w:szCs w:val="28"/>
          <w:lang w:val="es-ES_tradnl"/>
        </w:rPr>
      </w:pPr>
    </w:p>
    <w:p w14:paraId="0A1D4C94" w14:textId="77777777" w:rsidR="00F86806" w:rsidRPr="00932F6E" w:rsidRDefault="00F86806">
      <w:pPr>
        <w:pStyle w:val="Sinespaciado"/>
        <w:spacing w:line="276" w:lineRule="auto"/>
        <w:jc w:val="center"/>
        <w:rPr>
          <w:rFonts w:asciiTheme="minorHAnsi" w:hAnsiTheme="minorHAnsi" w:cs="Tahoma"/>
          <w:sz w:val="40"/>
          <w:szCs w:val="28"/>
          <w:lang w:val="es-ES_tradnl"/>
        </w:rPr>
      </w:pPr>
    </w:p>
    <w:p w14:paraId="210F8F27" w14:textId="77777777" w:rsidR="00F86806" w:rsidRPr="00932F6E" w:rsidRDefault="00F86806">
      <w:pPr>
        <w:pStyle w:val="Sinespaciado"/>
        <w:spacing w:line="276" w:lineRule="auto"/>
        <w:jc w:val="center"/>
        <w:rPr>
          <w:rFonts w:asciiTheme="minorHAnsi" w:hAnsiTheme="minorHAnsi" w:cs="Tahoma"/>
          <w:sz w:val="40"/>
          <w:szCs w:val="28"/>
          <w:lang w:val="es-ES_tradnl"/>
        </w:rPr>
      </w:pPr>
    </w:p>
    <w:p w14:paraId="6CF38649" w14:textId="77777777" w:rsidR="00F86806" w:rsidRPr="00932F6E" w:rsidRDefault="00F86806">
      <w:pPr>
        <w:pStyle w:val="Sinespaciado"/>
        <w:spacing w:line="276" w:lineRule="auto"/>
        <w:jc w:val="center"/>
        <w:rPr>
          <w:rFonts w:asciiTheme="minorHAnsi" w:hAnsiTheme="minorHAnsi" w:cs="Tahoma"/>
          <w:sz w:val="40"/>
          <w:szCs w:val="28"/>
          <w:lang w:val="es-ES_tradnl"/>
        </w:rPr>
      </w:pPr>
    </w:p>
    <w:p w14:paraId="5573846C" w14:textId="77777777" w:rsidR="00F86806" w:rsidRPr="00932F6E" w:rsidRDefault="00A71113">
      <w:pPr>
        <w:pStyle w:val="Sinespaciado"/>
        <w:spacing w:line="276" w:lineRule="auto"/>
        <w:jc w:val="center"/>
        <w:rPr>
          <w:rFonts w:asciiTheme="majorHAnsi" w:hAnsiTheme="majorHAnsi" w:cs="Tahoma"/>
          <w:sz w:val="48"/>
          <w:szCs w:val="28"/>
          <w:lang w:val="es-ES_tradnl"/>
        </w:rPr>
      </w:pPr>
      <w:r w:rsidRPr="00932F6E">
        <w:rPr>
          <w:rFonts w:asciiTheme="majorHAnsi" w:hAnsiTheme="majorHAnsi" w:cs="Tahoma"/>
          <w:sz w:val="36"/>
          <w:szCs w:val="28"/>
          <w:lang w:val="es-ES_tradnl"/>
        </w:rPr>
        <w:t>Grado en Ingeniería Informática</w:t>
      </w:r>
    </w:p>
    <w:p w14:paraId="4BABFE46" w14:textId="77777777" w:rsidR="00F86806" w:rsidRPr="00932F6E" w:rsidRDefault="00A71113">
      <w:pPr>
        <w:pStyle w:val="Sinespaciado"/>
        <w:spacing w:line="276" w:lineRule="auto"/>
        <w:jc w:val="center"/>
        <w:rPr>
          <w:rFonts w:asciiTheme="minorHAnsi" w:hAnsiTheme="minorHAnsi" w:cs="Tahoma"/>
          <w:color w:val="0098CD"/>
          <w:sz w:val="52"/>
          <w:szCs w:val="28"/>
          <w:lang w:val="es-ES_tradnl"/>
        </w:rPr>
      </w:pPr>
      <w:r w:rsidRPr="00932F6E">
        <w:rPr>
          <w:rFonts w:cs="Tahoma"/>
          <w:color w:val="0098CD"/>
          <w:sz w:val="52"/>
          <w:szCs w:val="28"/>
          <w:lang w:val="es-ES_tradnl"/>
        </w:rPr>
        <w:t xml:space="preserve">Automatización de la detección de hélices de </w:t>
      </w:r>
      <w:r w:rsidR="00291B3E" w:rsidRPr="00932F6E">
        <w:rPr>
          <w:rFonts w:cs="Tahoma"/>
          <w:color w:val="0098CD"/>
          <w:sz w:val="52"/>
          <w:szCs w:val="28"/>
          <w:lang w:val="es-ES_tradnl"/>
        </w:rPr>
        <w:t>P</w:t>
      </w:r>
      <w:r w:rsidRPr="00932F6E">
        <w:rPr>
          <w:rFonts w:cs="Tahoma"/>
          <w:color w:val="0098CD"/>
          <w:sz w:val="52"/>
          <w:szCs w:val="28"/>
          <w:lang w:val="es-ES_tradnl"/>
        </w:rPr>
        <w:t>oliprolina II en proteínas</w:t>
      </w:r>
    </w:p>
    <w:p w14:paraId="20469182" w14:textId="77777777" w:rsidR="00F86806" w:rsidRPr="00932F6E" w:rsidRDefault="00F86806">
      <w:pPr>
        <w:rPr>
          <w:lang w:eastAsia="en-US"/>
        </w:rPr>
      </w:pPr>
    </w:p>
    <w:p w14:paraId="4E48E60B" w14:textId="77777777" w:rsidR="00F86806" w:rsidRPr="00932F6E" w:rsidRDefault="00F86806">
      <w:pPr>
        <w:rPr>
          <w:lang w:eastAsia="en-US"/>
        </w:rPr>
      </w:pPr>
    </w:p>
    <w:tbl>
      <w:tblPr>
        <w:tblStyle w:val="Tablaconcuadrcula"/>
        <w:tblpPr w:leftFromText="141" w:rightFromText="141" w:vertAnchor="page" w:horzAnchor="margin" w:tblpXSpec="right" w:tblpY="11725"/>
        <w:tblW w:w="8513" w:type="dxa"/>
        <w:tblLayout w:type="fixed"/>
        <w:tblLook w:val="04A0" w:firstRow="1" w:lastRow="0" w:firstColumn="1" w:lastColumn="0" w:noHBand="0" w:noVBand="1"/>
      </w:tblPr>
      <w:tblGrid>
        <w:gridCol w:w="3963"/>
        <w:gridCol w:w="4550"/>
      </w:tblGrid>
      <w:tr w:rsidR="00C55CBF" w:rsidRPr="00932F6E" w14:paraId="2D29B2DB" w14:textId="77777777" w:rsidTr="00C55CBF">
        <w:tc>
          <w:tcPr>
            <w:tcW w:w="3963" w:type="dxa"/>
            <w:tcBorders>
              <w:top w:val="single" w:sz="4" w:space="0" w:color="E7E6E6"/>
              <w:left w:val="single" w:sz="4" w:space="0" w:color="E7E6E6"/>
              <w:bottom w:val="single" w:sz="4" w:space="0" w:color="E7E6E6"/>
              <w:right w:val="single" w:sz="4" w:space="0" w:color="E7E6E6"/>
            </w:tcBorders>
            <w:vAlign w:val="center"/>
          </w:tcPr>
          <w:p w14:paraId="34234E8C" w14:textId="77777777" w:rsidR="00C55CBF" w:rsidRPr="00932F6E" w:rsidRDefault="00C55CBF" w:rsidP="00C55CBF">
            <w:pPr>
              <w:pStyle w:val="Sinespaciado"/>
              <w:spacing w:line="276" w:lineRule="auto"/>
              <w:rPr>
                <w:rFonts w:asciiTheme="majorHAnsi" w:hAnsiTheme="majorHAnsi" w:cs="Tahoma"/>
                <w:sz w:val="24"/>
                <w:szCs w:val="28"/>
                <w:lang w:val="es-ES_tradnl"/>
              </w:rPr>
            </w:pPr>
            <w:r w:rsidRPr="00932F6E">
              <w:rPr>
                <w:rFonts w:asciiTheme="majorHAnsi" w:hAnsiTheme="majorHAnsi" w:cs="Tahoma"/>
                <w:sz w:val="24"/>
                <w:szCs w:val="28"/>
                <w:lang w:val="es-ES_tradnl"/>
              </w:rPr>
              <w:t>Trabajo fin de estudio presentado por:</w:t>
            </w:r>
          </w:p>
        </w:tc>
        <w:tc>
          <w:tcPr>
            <w:tcW w:w="4550" w:type="dxa"/>
            <w:tcBorders>
              <w:top w:val="single" w:sz="4" w:space="0" w:color="E7E6E6"/>
              <w:left w:val="single" w:sz="4" w:space="0" w:color="E7E6E6"/>
              <w:bottom w:val="single" w:sz="4" w:space="0" w:color="E7E6E6"/>
              <w:right w:val="single" w:sz="4" w:space="0" w:color="E7E6E6"/>
            </w:tcBorders>
            <w:vAlign w:val="center"/>
          </w:tcPr>
          <w:p w14:paraId="498923A8" w14:textId="77777777" w:rsidR="00C55CBF" w:rsidRPr="00932F6E" w:rsidRDefault="00C55CBF" w:rsidP="00C55CBF">
            <w:pPr>
              <w:pStyle w:val="Sinespaciado"/>
              <w:spacing w:line="276" w:lineRule="auto"/>
              <w:rPr>
                <w:rFonts w:asciiTheme="majorHAnsi" w:hAnsiTheme="majorHAnsi" w:cs="Tahoma"/>
                <w:sz w:val="24"/>
                <w:szCs w:val="28"/>
                <w:lang w:val="es-ES_tradnl"/>
              </w:rPr>
            </w:pPr>
            <w:r w:rsidRPr="00932F6E">
              <w:rPr>
                <w:rFonts w:asciiTheme="majorHAnsi" w:hAnsiTheme="majorHAnsi" w:cs="Tahoma"/>
                <w:sz w:val="24"/>
                <w:szCs w:val="28"/>
                <w:lang w:val="es-ES_tradnl"/>
              </w:rPr>
              <w:t>Silvia Enma Rodríguez Fernández</w:t>
            </w:r>
          </w:p>
        </w:tc>
      </w:tr>
      <w:tr w:rsidR="00C55CBF" w:rsidRPr="00932F6E" w14:paraId="624F1B26" w14:textId="77777777" w:rsidTr="00C55CBF">
        <w:tc>
          <w:tcPr>
            <w:tcW w:w="3963" w:type="dxa"/>
            <w:tcBorders>
              <w:top w:val="single" w:sz="4" w:space="0" w:color="E7E6E6"/>
              <w:left w:val="single" w:sz="4" w:space="0" w:color="E7E6E6"/>
              <w:bottom w:val="single" w:sz="4" w:space="0" w:color="E7E6E6"/>
              <w:right w:val="single" w:sz="4" w:space="0" w:color="E7E6E6"/>
            </w:tcBorders>
            <w:vAlign w:val="center"/>
          </w:tcPr>
          <w:p w14:paraId="33BF58B2" w14:textId="77777777" w:rsidR="00C55CBF" w:rsidRPr="00932F6E" w:rsidRDefault="00C55CBF" w:rsidP="00C55CBF">
            <w:pPr>
              <w:pStyle w:val="Sinespaciado"/>
              <w:spacing w:line="276" w:lineRule="auto"/>
              <w:rPr>
                <w:rFonts w:asciiTheme="majorHAnsi" w:hAnsiTheme="majorHAnsi" w:cs="Tahoma"/>
                <w:sz w:val="24"/>
                <w:szCs w:val="28"/>
                <w:lang w:val="es-ES_tradnl"/>
              </w:rPr>
            </w:pPr>
            <w:r w:rsidRPr="00932F6E">
              <w:rPr>
                <w:rFonts w:asciiTheme="majorHAnsi" w:hAnsiTheme="majorHAnsi" w:cs="Tahoma"/>
                <w:sz w:val="24"/>
                <w:szCs w:val="28"/>
                <w:lang w:val="es-ES_tradnl"/>
              </w:rPr>
              <w:t>Director/a:</w:t>
            </w:r>
          </w:p>
        </w:tc>
        <w:tc>
          <w:tcPr>
            <w:tcW w:w="4550" w:type="dxa"/>
            <w:tcBorders>
              <w:top w:val="single" w:sz="4" w:space="0" w:color="E7E6E6"/>
              <w:left w:val="single" w:sz="4" w:space="0" w:color="E7E6E6"/>
              <w:bottom w:val="single" w:sz="4" w:space="0" w:color="E7E6E6"/>
              <w:right w:val="single" w:sz="4" w:space="0" w:color="E7E6E6"/>
            </w:tcBorders>
            <w:vAlign w:val="center"/>
          </w:tcPr>
          <w:p w14:paraId="4EBA7609" w14:textId="77777777" w:rsidR="00C55CBF" w:rsidRPr="00932F6E" w:rsidRDefault="00C55CBF" w:rsidP="00C55CBF">
            <w:pPr>
              <w:pStyle w:val="Sinespaciado"/>
              <w:spacing w:line="276" w:lineRule="auto"/>
              <w:rPr>
                <w:rFonts w:asciiTheme="majorHAnsi" w:hAnsiTheme="majorHAnsi" w:cs="Tahoma"/>
                <w:sz w:val="24"/>
                <w:szCs w:val="28"/>
                <w:lang w:val="es-ES_tradnl"/>
              </w:rPr>
            </w:pPr>
            <w:r w:rsidRPr="00932F6E">
              <w:rPr>
                <w:rFonts w:asciiTheme="majorHAnsi" w:hAnsiTheme="majorHAnsi" w:cs="Tahoma"/>
                <w:sz w:val="24"/>
                <w:szCs w:val="28"/>
                <w:lang w:val="es-ES_tradnl"/>
              </w:rPr>
              <w:t>Marina de la Cruz Echeandía</w:t>
            </w:r>
          </w:p>
        </w:tc>
      </w:tr>
      <w:tr w:rsidR="00C55CBF" w:rsidRPr="00932F6E" w14:paraId="2B1C6C52" w14:textId="77777777" w:rsidTr="00C55CBF">
        <w:tc>
          <w:tcPr>
            <w:tcW w:w="3963" w:type="dxa"/>
            <w:tcBorders>
              <w:top w:val="single" w:sz="4" w:space="0" w:color="E7E6E6"/>
              <w:left w:val="single" w:sz="4" w:space="0" w:color="E7E6E6"/>
              <w:bottom w:val="single" w:sz="4" w:space="0" w:color="E7E6E6"/>
              <w:right w:val="single" w:sz="4" w:space="0" w:color="E7E6E6"/>
            </w:tcBorders>
            <w:vAlign w:val="center"/>
          </w:tcPr>
          <w:p w14:paraId="0FD15F84" w14:textId="77777777" w:rsidR="00C55CBF" w:rsidRPr="00932F6E" w:rsidRDefault="00C55CBF" w:rsidP="00C55CBF">
            <w:pPr>
              <w:pStyle w:val="Sinespaciado"/>
              <w:spacing w:line="276" w:lineRule="auto"/>
              <w:rPr>
                <w:rFonts w:asciiTheme="majorHAnsi" w:hAnsiTheme="majorHAnsi" w:cs="Tahoma"/>
                <w:sz w:val="24"/>
                <w:szCs w:val="28"/>
                <w:lang w:val="es-ES_tradnl"/>
              </w:rPr>
            </w:pPr>
            <w:r w:rsidRPr="00932F6E">
              <w:rPr>
                <w:rFonts w:asciiTheme="majorHAnsi" w:hAnsiTheme="majorHAnsi" w:cs="Tahoma"/>
                <w:sz w:val="24"/>
                <w:szCs w:val="28"/>
                <w:lang w:val="es-ES_tradnl"/>
              </w:rPr>
              <w:t>Fecha:</w:t>
            </w:r>
          </w:p>
        </w:tc>
        <w:tc>
          <w:tcPr>
            <w:tcW w:w="4550" w:type="dxa"/>
            <w:tcBorders>
              <w:top w:val="single" w:sz="4" w:space="0" w:color="E7E6E6"/>
              <w:left w:val="single" w:sz="4" w:space="0" w:color="E7E6E6"/>
              <w:bottom w:val="single" w:sz="4" w:space="0" w:color="E7E6E6"/>
              <w:right w:val="single" w:sz="4" w:space="0" w:color="E7E6E6"/>
            </w:tcBorders>
            <w:vAlign w:val="center"/>
          </w:tcPr>
          <w:p w14:paraId="6E4A1534" w14:textId="77777777" w:rsidR="00C55CBF" w:rsidRPr="00932F6E" w:rsidRDefault="00C55CBF" w:rsidP="00C55CBF">
            <w:pPr>
              <w:pStyle w:val="Sinespaciado"/>
              <w:spacing w:line="276" w:lineRule="auto"/>
              <w:rPr>
                <w:rFonts w:asciiTheme="majorHAnsi" w:hAnsiTheme="majorHAnsi" w:cs="Tahoma"/>
                <w:sz w:val="24"/>
                <w:szCs w:val="28"/>
                <w:lang w:val="es-ES_tradnl"/>
              </w:rPr>
            </w:pPr>
            <w:r w:rsidRPr="00932F6E">
              <w:rPr>
                <w:rFonts w:asciiTheme="majorHAnsi" w:hAnsiTheme="majorHAnsi" w:cs="Tahoma"/>
                <w:sz w:val="24"/>
                <w:szCs w:val="28"/>
                <w:lang w:val="es-ES_tradnl"/>
              </w:rPr>
              <w:t>09/04/2025</w:t>
            </w:r>
          </w:p>
        </w:tc>
      </w:tr>
      <w:tr w:rsidR="00C55CBF" w:rsidRPr="00932F6E" w14:paraId="0067DC9D" w14:textId="77777777" w:rsidTr="00C55CBF">
        <w:tc>
          <w:tcPr>
            <w:tcW w:w="3963" w:type="dxa"/>
            <w:tcBorders>
              <w:top w:val="single" w:sz="4" w:space="0" w:color="E7E6E6"/>
              <w:left w:val="single" w:sz="4" w:space="0" w:color="E7E6E6"/>
              <w:bottom w:val="single" w:sz="4" w:space="0" w:color="E7E6E6"/>
              <w:right w:val="single" w:sz="4" w:space="0" w:color="E7E6E6"/>
            </w:tcBorders>
            <w:vAlign w:val="center"/>
          </w:tcPr>
          <w:p w14:paraId="7C744626" w14:textId="77777777" w:rsidR="00C55CBF" w:rsidRPr="00932F6E" w:rsidRDefault="00C55CBF" w:rsidP="00C55CBF">
            <w:pPr>
              <w:pStyle w:val="Sinespaciado"/>
              <w:spacing w:line="276" w:lineRule="auto"/>
              <w:rPr>
                <w:rFonts w:asciiTheme="majorHAnsi" w:hAnsiTheme="majorHAnsi" w:cs="Tahoma"/>
                <w:sz w:val="24"/>
                <w:szCs w:val="28"/>
                <w:lang w:val="es-ES_tradnl"/>
              </w:rPr>
            </w:pPr>
            <w:r w:rsidRPr="00932F6E">
              <w:rPr>
                <w:rFonts w:asciiTheme="majorHAnsi" w:hAnsiTheme="majorHAnsi" w:cs="Tahoma"/>
                <w:sz w:val="24"/>
                <w:szCs w:val="28"/>
                <w:lang w:val="es-ES_tradnl"/>
              </w:rPr>
              <w:t>Repositorio del código fuente:</w:t>
            </w:r>
          </w:p>
        </w:tc>
        <w:tc>
          <w:tcPr>
            <w:tcW w:w="4550" w:type="dxa"/>
            <w:tcBorders>
              <w:top w:val="single" w:sz="4" w:space="0" w:color="E7E6E6"/>
              <w:left w:val="single" w:sz="4" w:space="0" w:color="E7E6E6"/>
              <w:bottom w:val="single" w:sz="4" w:space="0" w:color="E7E6E6"/>
              <w:right w:val="single" w:sz="4" w:space="0" w:color="E7E6E6"/>
            </w:tcBorders>
            <w:vAlign w:val="center"/>
          </w:tcPr>
          <w:p w14:paraId="13B42122" w14:textId="77777777" w:rsidR="00C55CBF" w:rsidRPr="00932F6E" w:rsidRDefault="00C55CBF" w:rsidP="00C55CBF">
            <w:pPr>
              <w:pStyle w:val="Sinespaciado"/>
              <w:spacing w:line="276" w:lineRule="auto"/>
              <w:rPr>
                <w:rFonts w:asciiTheme="majorHAnsi" w:hAnsiTheme="majorHAnsi" w:cs="Tahoma"/>
                <w:sz w:val="24"/>
                <w:szCs w:val="28"/>
                <w:lang w:val="es-ES_tradnl"/>
              </w:rPr>
            </w:pPr>
          </w:p>
        </w:tc>
      </w:tr>
    </w:tbl>
    <w:p w14:paraId="5DAE0837" w14:textId="77777777" w:rsidR="00F86806" w:rsidRPr="00932F6E" w:rsidRDefault="00F86806">
      <w:pPr>
        <w:rPr>
          <w:lang w:eastAsia="en-US"/>
        </w:rPr>
      </w:pPr>
    </w:p>
    <w:p w14:paraId="787E061C" w14:textId="77777777" w:rsidR="00F86806" w:rsidRPr="00932F6E" w:rsidRDefault="00A71113">
      <w:pPr>
        <w:rPr>
          <w:lang w:eastAsia="en-US"/>
        </w:rPr>
      </w:pPr>
      <w:r w:rsidRPr="00932F6E">
        <w:rPr>
          <w:lang w:eastAsia="en-US"/>
        </w:rPr>
        <w:tab/>
      </w:r>
    </w:p>
    <w:p w14:paraId="11400556" w14:textId="510B6B4F" w:rsidR="00BD0206" w:rsidRDefault="00A71113">
      <w:r w:rsidRPr="00932F6E">
        <w:lastRenderedPageBreak/>
        <w:br w:type="page"/>
      </w:r>
    </w:p>
    <w:p w14:paraId="764723AC" w14:textId="77777777" w:rsidR="00C55CBF" w:rsidRPr="000A47DA" w:rsidRDefault="00C55CBF" w:rsidP="000A47DA">
      <w:pPr>
        <w:jc w:val="center"/>
        <w:rPr>
          <w:b/>
        </w:rPr>
      </w:pPr>
    </w:p>
    <w:p w14:paraId="6A582432" w14:textId="77777777" w:rsidR="00C55CBF" w:rsidRPr="000A47DA" w:rsidRDefault="00C55CBF" w:rsidP="000A47DA">
      <w:pPr>
        <w:jc w:val="center"/>
        <w:rPr>
          <w:b/>
        </w:rPr>
      </w:pPr>
    </w:p>
    <w:p w14:paraId="33B84FEB" w14:textId="1DF20FE2" w:rsidR="00C55CBF" w:rsidRPr="000A47DA" w:rsidRDefault="00C55CBF" w:rsidP="000A47DA">
      <w:pPr>
        <w:jc w:val="center"/>
        <w:rPr>
          <w:b/>
        </w:rPr>
      </w:pPr>
      <w:r w:rsidRPr="000A47DA">
        <w:rPr>
          <w:b/>
          <w:sz w:val="28"/>
          <w:szCs w:val="28"/>
        </w:rPr>
        <w:t>Agradecimientos</w:t>
      </w:r>
    </w:p>
    <w:p w14:paraId="689984E7" w14:textId="77777777" w:rsidR="000A47DA" w:rsidRPr="000A47DA" w:rsidRDefault="000A47DA" w:rsidP="000A47DA">
      <w:pPr>
        <w:rPr>
          <w:rFonts w:ascii="Calibri" w:hAnsi="Calibri"/>
          <w:lang w:val="es-ES"/>
        </w:rPr>
      </w:pPr>
      <w:r w:rsidRPr="000A47DA">
        <w:rPr>
          <w:rFonts w:ascii="Calibri" w:hAnsi="Calibri"/>
          <w:lang w:val="es-ES"/>
        </w:rPr>
        <w:t>Este trabajo no habría sido posible sin el acompañamiento y apoyo de distintas personas e instituciones a lo largo del proceso.</w:t>
      </w:r>
    </w:p>
    <w:p w14:paraId="648C720D" w14:textId="77777777" w:rsidR="000A47DA" w:rsidRPr="000A47DA" w:rsidRDefault="000A47DA" w:rsidP="000A47DA">
      <w:pPr>
        <w:rPr>
          <w:rFonts w:ascii="Calibri" w:hAnsi="Calibri"/>
          <w:lang w:val="es-ES"/>
        </w:rPr>
      </w:pPr>
      <w:r w:rsidRPr="000A47DA">
        <w:rPr>
          <w:rFonts w:ascii="Calibri" w:hAnsi="Calibri"/>
          <w:lang w:val="es-ES"/>
        </w:rPr>
        <w:t xml:space="preserve">En primer lugar, quisiera agradecer a la directora del trabajo, </w:t>
      </w:r>
      <w:r w:rsidRPr="000A47DA">
        <w:rPr>
          <w:rFonts w:ascii="Calibri" w:hAnsi="Calibri"/>
          <w:b/>
          <w:bCs/>
          <w:lang w:val="es-ES"/>
        </w:rPr>
        <w:t>Dra. Marina de la Cruz Echeandía</w:t>
      </w:r>
      <w:r w:rsidRPr="000A47DA">
        <w:rPr>
          <w:rFonts w:ascii="Calibri" w:hAnsi="Calibri"/>
          <w:lang w:val="es-ES"/>
        </w:rPr>
        <w:t>, por su orientación constante, su disponibilidad y sus valiosas aportaciones, tanto en lo técnico como en lo metodológico.</w:t>
      </w:r>
    </w:p>
    <w:p w14:paraId="7B003848" w14:textId="77777777" w:rsidR="000A47DA" w:rsidRPr="000A47DA" w:rsidRDefault="000A47DA" w:rsidP="000A47DA">
      <w:pPr>
        <w:rPr>
          <w:rFonts w:ascii="Calibri" w:hAnsi="Calibri"/>
          <w:lang w:val="es-ES"/>
        </w:rPr>
      </w:pPr>
      <w:r w:rsidRPr="000A47DA">
        <w:rPr>
          <w:rFonts w:ascii="Calibri" w:hAnsi="Calibri"/>
          <w:lang w:val="es-ES"/>
        </w:rPr>
        <w:t xml:space="preserve">También deseo expresar un agradecimiento especial al </w:t>
      </w:r>
      <w:r w:rsidRPr="000A47DA">
        <w:rPr>
          <w:rFonts w:ascii="Calibri" w:hAnsi="Calibri"/>
          <w:b/>
          <w:bCs/>
          <w:lang w:val="es-ES"/>
        </w:rPr>
        <w:t>Grupo de Estructura, Dinámica e Interacciones de Proteínas por RMN</w:t>
      </w:r>
      <w:r w:rsidRPr="000A47DA">
        <w:rPr>
          <w:rFonts w:ascii="Calibri" w:hAnsi="Calibri"/>
          <w:lang w:val="es-ES"/>
        </w:rPr>
        <w:t xml:space="preserve"> del Instituto de Química-Física “Blas Cabrera” (IQF-CSIC), por compartir el conocimiento experimental que ha servido de base para este desarrollo, así como por su colaboración en la validación funcional del módulo.</w:t>
      </w:r>
    </w:p>
    <w:p w14:paraId="20017842" w14:textId="77777777" w:rsidR="000A47DA" w:rsidRDefault="000A47DA" w:rsidP="000A47DA">
      <w:pPr>
        <w:rPr>
          <w:rFonts w:ascii="Calibri" w:hAnsi="Calibri"/>
          <w:lang w:val="es-ES"/>
        </w:rPr>
      </w:pPr>
      <w:r w:rsidRPr="000A47DA">
        <w:rPr>
          <w:rFonts w:ascii="Calibri" w:hAnsi="Calibri"/>
          <w:lang w:val="es-ES"/>
        </w:rPr>
        <w:t xml:space="preserve">Finalmente, agradezco de forma muy personal a </w:t>
      </w:r>
      <w:r w:rsidRPr="000A47DA">
        <w:rPr>
          <w:rFonts w:ascii="Calibri" w:hAnsi="Calibri"/>
          <w:b/>
          <w:bCs/>
          <w:lang w:val="es-ES"/>
        </w:rPr>
        <w:t>mi hijo</w:t>
      </w:r>
      <w:r w:rsidRPr="000A47DA">
        <w:rPr>
          <w:rFonts w:ascii="Calibri" w:hAnsi="Calibri"/>
          <w:lang w:val="es-ES"/>
        </w:rPr>
        <w:t>, que ha sido mi impulso durante todo este tiempo; su acompañamiento y paciencia han sido esenciales para poder llevar a término este proyecto.</w:t>
      </w:r>
    </w:p>
    <w:p w14:paraId="527C2102" w14:textId="159851AD" w:rsidR="000A47DA" w:rsidRPr="000A47DA" w:rsidRDefault="000A47DA" w:rsidP="000A47DA">
      <w:pPr>
        <w:rPr>
          <w:rFonts w:ascii="Calibri" w:hAnsi="Calibri"/>
          <w:lang w:val="es-ES"/>
        </w:rPr>
      </w:pPr>
      <w:r>
        <w:t>A él le debo no solo la fuerza para terminar este proyecto, sino también la ilusión de seguir creciendo cada día.</w:t>
      </w:r>
    </w:p>
    <w:p w14:paraId="60195D73" w14:textId="258549C7" w:rsidR="00F86806" w:rsidRPr="00EE1C00" w:rsidRDefault="00C55CBF" w:rsidP="00EE1C00">
      <w:pPr>
        <w:pStyle w:val="Ttulondices"/>
        <w:spacing w:before="0"/>
        <w:rPr>
          <w:lang w:val="en-US"/>
        </w:rPr>
      </w:pPr>
      <w:r w:rsidRPr="000A47DA">
        <w:rPr>
          <w:rFonts w:ascii="Calibri" w:hAnsi="Calibri"/>
          <w:lang w:val="es-ES"/>
        </w:rPr>
        <w:br w:type="page"/>
      </w:r>
      <w:r w:rsidR="00A71113" w:rsidRPr="00EE1C00">
        <w:rPr>
          <w:lang w:val="en-US"/>
        </w:rPr>
        <w:lastRenderedPageBreak/>
        <w:t xml:space="preserve">Resumen </w:t>
      </w:r>
    </w:p>
    <w:p w14:paraId="54B9C25E" w14:textId="401DEF86" w:rsidR="00F86806" w:rsidRPr="00932F6E" w:rsidRDefault="00021018" w:rsidP="007E6C15">
      <w:pPr>
        <w:pStyle w:val="Textoindependiente"/>
        <w:spacing w:before="120" w:after="120" w:line="360" w:lineRule="auto"/>
        <w:rPr>
          <w:rFonts w:ascii="Calibri" w:hAnsi="Calibri"/>
        </w:rPr>
      </w:pPr>
      <w:r w:rsidRPr="00932F6E">
        <w:t>Este Trabajo de Fin de Grado presenta el desarrollo de un módulo en Python integrado en PyMOL</w:t>
      </w:r>
      <w:r w:rsidR="00F8769F" w:rsidRPr="00932F6E">
        <w:rPr>
          <w:rFonts w:cs="Calibri"/>
        </w:rPr>
        <w:t xml:space="preserve">, un visor molecular ampliamente utilizado en entornos de </w:t>
      </w:r>
      <w:r w:rsidR="00E36671" w:rsidRPr="00932F6E">
        <w:rPr>
          <w:rFonts w:cs="Calibri"/>
        </w:rPr>
        <w:t xml:space="preserve">investigación, </w:t>
      </w:r>
      <w:r w:rsidR="00E36671" w:rsidRPr="00932F6E">
        <w:t>orientado</w:t>
      </w:r>
      <w:r w:rsidRPr="00932F6E">
        <w:t xml:space="preserve"> a la detección automática de hélices de poliprolina II (PPII) en estructuras proteicas a partir de archivos PDB. Las hélices PPII, frecuentes en proteínas ricas en glicina y prolina, desempeñan un papel relevante en diversos procesos biomoleculares clave, pero su identificación sigue siendo un proceso manual y laborioso.</w:t>
      </w:r>
      <w:r w:rsidR="00CC7926" w:rsidRPr="00932F6E">
        <w:t xml:space="preserve"> La iniciativa </w:t>
      </w:r>
      <w:r w:rsidRPr="00932F6E">
        <w:t xml:space="preserve">surge como apoyo a investigaciones en curso en el Instituto de Química-Física "Blas Cabrera" del CSIC, derivado del protocolo experimental empleado y toma como referencia el artículo </w:t>
      </w:r>
      <w:r w:rsidRPr="00BD5418">
        <w:rPr>
          <w:lang w:val="en-US"/>
        </w:rPr>
        <w:t>“</w:t>
      </w:r>
      <w:r w:rsidRPr="00BD5418">
        <w:rPr>
          <w:i/>
          <w:lang w:val="en-US"/>
        </w:rPr>
        <w:t>Architectonic Principles</w:t>
      </w:r>
      <w:r w:rsidRPr="00932F6E">
        <w:rPr>
          <w:i/>
        </w:rPr>
        <w:t xml:space="preserve"> of</w:t>
      </w:r>
      <w:r w:rsidRPr="00BD5418">
        <w:rPr>
          <w:i/>
          <w:lang w:val="en-US"/>
        </w:rPr>
        <w:t xml:space="preserve"> Polyproline</w:t>
      </w:r>
      <w:r w:rsidRPr="00932F6E">
        <w:rPr>
          <w:i/>
        </w:rPr>
        <w:t xml:space="preserve"> II</w:t>
      </w:r>
      <w:r w:rsidRPr="00BD5418">
        <w:rPr>
          <w:i/>
          <w:lang w:val="en-US"/>
        </w:rPr>
        <w:t xml:space="preserve"> Bundle Protein Domains</w:t>
      </w:r>
      <w:r w:rsidRPr="00932F6E">
        <w:t>”</w:t>
      </w:r>
      <w:r w:rsidR="00B300B3" w:rsidRPr="00932F6E">
        <w:t xml:space="preserve"> (Segura Rodríguez &amp;</w:t>
      </w:r>
      <w:r w:rsidR="00B300B3" w:rsidRPr="00BD5418">
        <w:rPr>
          <w:lang w:val="en-US"/>
        </w:rPr>
        <w:t xml:space="preserve"> Laurents</w:t>
      </w:r>
      <w:r w:rsidR="00B300B3" w:rsidRPr="00932F6E">
        <w:t>, 2024).</w:t>
      </w:r>
      <w:r w:rsidRPr="00932F6E">
        <w:t xml:space="preserve"> El módulo incluye funciones para el filtrado de residuos, la evaluación de ángulos diedros característicos, la predicción de posibles enlaces de hidrógeno no canónicos y la detección de patrones de plegamiento compatibles con este tipo de hélices. Además, permite visualizar los resultados directamente en PyMOL, facilitando el trabajo de los investigadores. Concebido como una herramienta de </w:t>
      </w:r>
      <w:r w:rsidR="004E1012" w:rsidRPr="00932F6E">
        <w:t xml:space="preserve">acceso </w:t>
      </w:r>
      <w:r w:rsidRPr="00932F6E">
        <w:t xml:space="preserve">libre, será publicado en GitHub con el fin de contribuir a la comunidad científica y fomentar su reutilización y mejora. </w:t>
      </w:r>
      <w:r w:rsidRPr="00932F6E">
        <w:rPr>
          <w:rFonts w:ascii="Calibri" w:hAnsi="Calibri"/>
        </w:rPr>
        <w:t xml:space="preserve">Uno de los principales valores de esta herramienta reside en su capacidad para automatizar una tarea que hasta ahora requería experiencia previa y tiempo considerable, eliminando la subjetividad del análisis visual y permitiendo el estudio sistemático de grandes conjuntos de datos estructurales. </w:t>
      </w:r>
      <w:r w:rsidR="00924D08" w:rsidRPr="00932F6E">
        <w:rPr>
          <w:rFonts w:ascii="Calibri" w:hAnsi="Calibri"/>
        </w:rPr>
        <w:t xml:space="preserve">El proyecto </w:t>
      </w:r>
      <w:r w:rsidR="007E6C15" w:rsidRPr="00932F6E">
        <w:rPr>
          <w:rFonts w:ascii="Calibri" w:hAnsi="Calibri"/>
        </w:rPr>
        <w:t xml:space="preserve">sigue un modelo </w:t>
      </w:r>
      <w:r w:rsidR="00924D08" w:rsidRPr="00932F6E">
        <w:rPr>
          <w:rFonts w:ascii="Calibri" w:hAnsi="Calibri"/>
        </w:rPr>
        <w:t xml:space="preserve">incremental, </w:t>
      </w:r>
      <w:r w:rsidR="007E6C15" w:rsidRPr="00932F6E">
        <w:rPr>
          <w:rFonts w:ascii="Calibri" w:hAnsi="Calibri"/>
        </w:rPr>
        <w:t xml:space="preserve">que parte </w:t>
      </w:r>
      <w:r w:rsidR="00F77FDC" w:rsidRPr="00932F6E">
        <w:rPr>
          <w:rFonts w:ascii="Calibri" w:hAnsi="Calibri"/>
        </w:rPr>
        <w:t>del análisis</w:t>
      </w:r>
      <w:r w:rsidR="00924D08" w:rsidRPr="00932F6E">
        <w:rPr>
          <w:rFonts w:ascii="Calibri" w:hAnsi="Calibri"/>
        </w:rPr>
        <w:t xml:space="preserve"> manual del problema hasta llegar a una herramienta funcional y validada. Como caso de prueba, se han utilizado proteínas modelo como la bien conocida </w:t>
      </w:r>
      <w:r w:rsidR="003D3C83" w:rsidRPr="00932F6E">
        <w:rPr>
          <w:rFonts w:ascii="Calibri" w:hAnsi="Calibri"/>
        </w:rPr>
        <w:t>3BOG</w:t>
      </w:r>
      <w:r w:rsidR="00924D08" w:rsidRPr="00932F6E">
        <w:rPr>
          <w:rFonts w:ascii="Calibri" w:hAnsi="Calibri"/>
        </w:rPr>
        <w:t>, demostrando la utilidad del módulo como apoyo al análisis estructural de proteínas y al diseño racional de péptidos con estructuras PPII.</w:t>
      </w:r>
    </w:p>
    <w:p w14:paraId="7562632B" w14:textId="77777777" w:rsidR="00924D08" w:rsidRPr="00932F6E" w:rsidRDefault="00924D08">
      <w:pPr>
        <w:rPr>
          <w:rFonts w:ascii="Calibri" w:hAnsi="Calibri"/>
        </w:rPr>
      </w:pPr>
    </w:p>
    <w:p w14:paraId="5A834C59" w14:textId="668F2E91" w:rsidR="00F86806" w:rsidRPr="00932F6E" w:rsidRDefault="00A71113">
      <w:pPr>
        <w:rPr>
          <w:lang w:eastAsia="en-US"/>
        </w:rPr>
      </w:pPr>
      <w:r w:rsidRPr="00932F6E">
        <w:rPr>
          <w:b/>
          <w:lang w:eastAsia="en-US"/>
        </w:rPr>
        <w:t>Palabras clave:</w:t>
      </w:r>
      <w:r w:rsidRPr="00932F6E">
        <w:rPr>
          <w:lang w:eastAsia="en-US"/>
        </w:rPr>
        <w:t xml:space="preserve"> Poliprolina II, </w:t>
      </w:r>
      <w:r w:rsidR="003D3C83" w:rsidRPr="00932F6E">
        <w:t xml:space="preserve">PPII, </w:t>
      </w:r>
      <w:r w:rsidR="001F69EA" w:rsidRPr="00932F6E">
        <w:t>PyMOL</w:t>
      </w:r>
      <w:r w:rsidRPr="00932F6E">
        <w:rPr>
          <w:lang w:eastAsia="en-US"/>
        </w:rPr>
        <w:t>, glicina, Python, estructuras secundarias.</w:t>
      </w:r>
    </w:p>
    <w:p w14:paraId="7A14E98A" w14:textId="77777777" w:rsidR="00F86806" w:rsidRPr="00932F6E" w:rsidRDefault="00F86806">
      <w:pPr>
        <w:rPr>
          <w:lang w:eastAsia="en-US"/>
        </w:rPr>
      </w:pPr>
    </w:p>
    <w:p w14:paraId="0F5052F7" w14:textId="77777777" w:rsidR="00F86806" w:rsidRPr="00932F6E" w:rsidRDefault="00F86806">
      <w:pPr>
        <w:rPr>
          <w:lang w:eastAsia="en-US"/>
        </w:rPr>
      </w:pPr>
    </w:p>
    <w:p w14:paraId="178B7CB7" w14:textId="77777777" w:rsidR="00F86806" w:rsidRPr="00B76691" w:rsidRDefault="00A71113">
      <w:pPr>
        <w:spacing w:before="0" w:after="0" w:line="240" w:lineRule="auto"/>
        <w:jc w:val="left"/>
        <w:rPr>
          <w:lang w:val="en-US" w:eastAsia="en-US"/>
        </w:rPr>
      </w:pPr>
      <w:bookmarkStart w:id="0" w:name="_Toc437509152"/>
      <w:r w:rsidRPr="00932F6E">
        <w:br w:type="page"/>
      </w:r>
    </w:p>
    <w:p w14:paraId="5D3C27AF" w14:textId="77777777" w:rsidR="00F86806" w:rsidRPr="00B76691" w:rsidRDefault="00A71113">
      <w:pPr>
        <w:pStyle w:val="Ttulondices"/>
        <w:spacing w:before="0"/>
        <w:rPr>
          <w:lang w:val="en-US"/>
        </w:rPr>
      </w:pPr>
      <w:r w:rsidRPr="00B76691">
        <w:rPr>
          <w:lang w:val="en-US"/>
        </w:rPr>
        <w:lastRenderedPageBreak/>
        <w:t>Abstract</w:t>
      </w:r>
    </w:p>
    <w:p w14:paraId="551C8D06" w14:textId="117CE879" w:rsidR="003113CA" w:rsidRPr="00932F6E" w:rsidRDefault="00596DC0" w:rsidP="008370BD">
      <w:pPr>
        <w:pStyle w:val="Textoindependiente"/>
        <w:tabs>
          <w:tab w:val="left" w:pos="9071"/>
        </w:tabs>
        <w:spacing w:before="120" w:after="120" w:line="360" w:lineRule="auto"/>
        <w:rPr>
          <w:rFonts w:ascii="Calibri" w:hAnsi="Calibri" w:cs="Calibri"/>
          <w:color w:val="000000"/>
        </w:rPr>
      </w:pPr>
      <w:r w:rsidRPr="00B76691">
        <w:rPr>
          <w:rFonts w:ascii="Calibri" w:hAnsi="Calibri" w:cs="Calibri"/>
          <w:color w:val="000000"/>
          <w:lang w:val="en-US"/>
        </w:rPr>
        <w:t>This thesis presents</w:t>
      </w:r>
      <w:r w:rsidRPr="00932F6E">
        <w:rPr>
          <w:rFonts w:ascii="Calibri" w:hAnsi="Calibri" w:cs="Calibri"/>
          <w:color w:val="000000"/>
        </w:rPr>
        <w:t xml:space="preserve"> the development of a Python module integrated into PyMOL, a molecular visualization system widely used in research settings, aimed at the automatic detection of polyproline II (PPII) helices in protein structures from PDB files. PPII helices, common in glycine- and proline-rich proteins, play a relevant role in various key biomolecular processes, but their identification remains a manual and laborious process. The initiative was created to support ongoing research at the Blas Cabrera Institute of Physical Chemistry of the CSIC, derived from the experimental protocol used and based on the article "Architectonic Principles of Polyproline II Bundle Protein Domains" (Segura Rodríguez &amp; Laurents, 2024). The module includes functions for residue filtering, the evaluation of characteristic dihedral angles, the prediction of potential non-canonical hydrogen bonds, and the detection of folding patterns compatible with this type of helix. It also allows the results to be visualized directly in PyMOL, facilitating the work of researchers. Conceived as an open-access tool, it will be published on GitHub to contribute to the scientific community and encourage its reuse and improvement. One of the main advantages of this tool lies in its ability to automate a task that until now required prior experience and considerable time, eliminating the subjectivity of visual analysis and allowing for the systematic study of large structural data sets. The project is based on an incremental approach, starting with manual analysis of the problem and leading to a functional and validated tool. Model proteins such as the well-known 3BOG have been used as a test case, demonstrating the usefulness of the module in supporting the structural analysis of proteins and the rational design of peptides with PPII structures.</w:t>
      </w:r>
    </w:p>
    <w:p w14:paraId="7FEF14BD" w14:textId="77777777" w:rsidR="00596DC0" w:rsidRPr="00171DB1" w:rsidRDefault="00596DC0" w:rsidP="008370BD">
      <w:pPr>
        <w:pStyle w:val="Textoindependiente"/>
        <w:tabs>
          <w:tab w:val="left" w:pos="9071"/>
        </w:tabs>
        <w:spacing w:before="120" w:after="120" w:line="360" w:lineRule="auto"/>
        <w:rPr>
          <w:lang w:val="en-US"/>
        </w:rPr>
      </w:pPr>
    </w:p>
    <w:p w14:paraId="435B0468" w14:textId="5562ABF1" w:rsidR="00F86806" w:rsidRPr="00932F6E" w:rsidRDefault="00A71113">
      <w:r w:rsidRPr="00171DB1">
        <w:rPr>
          <w:b/>
          <w:bCs/>
          <w:lang w:val="en-US"/>
        </w:rPr>
        <w:t>Keywords</w:t>
      </w:r>
      <w:r w:rsidRPr="00932F6E">
        <w:t>:</w:t>
      </w:r>
      <w:r w:rsidRPr="00171DB1">
        <w:rPr>
          <w:lang w:val="en-US"/>
        </w:rPr>
        <w:t xml:space="preserve"> </w:t>
      </w:r>
      <w:bookmarkEnd w:id="0"/>
      <w:r w:rsidR="00561104" w:rsidRPr="00171DB1">
        <w:rPr>
          <w:lang w:val="en-US"/>
        </w:rPr>
        <w:t>Poliproline</w:t>
      </w:r>
      <w:r w:rsidR="00561104" w:rsidRPr="00932F6E">
        <w:t xml:space="preserve"> II, </w:t>
      </w:r>
      <w:r w:rsidR="003D3C83" w:rsidRPr="00932F6E">
        <w:t xml:space="preserve">PPII, </w:t>
      </w:r>
      <w:r w:rsidR="001F69EA" w:rsidRPr="00932F6E">
        <w:t>PyMOL</w:t>
      </w:r>
      <w:r w:rsidR="00561104" w:rsidRPr="00932F6E">
        <w:t>,</w:t>
      </w:r>
      <w:r w:rsidR="00561104" w:rsidRPr="00171DB1">
        <w:rPr>
          <w:lang w:val="en-US"/>
        </w:rPr>
        <w:t xml:space="preserve"> Glycine</w:t>
      </w:r>
      <w:r w:rsidR="00561104" w:rsidRPr="00932F6E">
        <w:t>, Python,</w:t>
      </w:r>
      <w:r w:rsidR="00561104" w:rsidRPr="00171DB1">
        <w:rPr>
          <w:lang w:val="en-US"/>
        </w:rPr>
        <w:t xml:space="preserve"> Secondary structure</w:t>
      </w:r>
      <w:r w:rsidR="00561104" w:rsidRPr="00932F6E">
        <w:t>.</w:t>
      </w:r>
      <w:r w:rsidRPr="00932F6E">
        <w:br w:type="page"/>
      </w:r>
    </w:p>
    <w:p w14:paraId="15C4F2D5" w14:textId="77777777" w:rsidR="00F86806" w:rsidRPr="00932F6E" w:rsidRDefault="00A71113">
      <w:pPr>
        <w:pStyle w:val="Ttulondices"/>
        <w:spacing w:before="0"/>
      </w:pPr>
      <w:r w:rsidRPr="00932F6E">
        <w:lastRenderedPageBreak/>
        <w:t>Índice de contenidos</w:t>
      </w:r>
    </w:p>
    <w:sdt>
      <w:sdtPr>
        <w:id w:val="828809282"/>
        <w:docPartObj>
          <w:docPartGallery w:val="Table of Contents"/>
          <w:docPartUnique/>
        </w:docPartObj>
      </w:sdtPr>
      <w:sdtContent>
        <w:p w14:paraId="4771A469" w14:textId="45BB9848" w:rsidR="003000C3" w:rsidRDefault="00FE72C4">
          <w:pPr>
            <w:pStyle w:val="TDC1"/>
            <w:rPr>
              <w:rFonts w:eastAsiaTheme="minorEastAsia" w:cstheme="minorBidi"/>
              <w:noProof/>
              <w:sz w:val="22"/>
              <w:szCs w:val="22"/>
              <w:lang w:val="es-ES"/>
            </w:rPr>
          </w:pPr>
          <w:r w:rsidRPr="00932F6E">
            <w:fldChar w:fldCharType="begin"/>
          </w:r>
          <w:r w:rsidR="00A71113" w:rsidRPr="00932F6E">
            <w:rPr>
              <w:rStyle w:val="Enlacedelndice"/>
              <w:webHidden/>
            </w:rPr>
            <w:instrText xml:space="preserve"> TOC \z \o "1-3" \u \h</w:instrText>
          </w:r>
          <w:r w:rsidRPr="00932F6E">
            <w:rPr>
              <w:rStyle w:val="Enlacedelndice"/>
            </w:rPr>
            <w:fldChar w:fldCharType="separate"/>
          </w:r>
          <w:hyperlink w:anchor="_Toc197625471" w:history="1">
            <w:r w:rsidR="003000C3" w:rsidRPr="00D86EAE">
              <w:rPr>
                <w:rStyle w:val="Hipervnculo"/>
                <w:noProof/>
              </w:rPr>
              <w:t>1.</w:t>
            </w:r>
            <w:r w:rsidR="003000C3">
              <w:rPr>
                <w:rFonts w:eastAsiaTheme="minorEastAsia" w:cstheme="minorBidi"/>
                <w:noProof/>
                <w:sz w:val="22"/>
                <w:szCs w:val="22"/>
                <w:lang w:val="es-ES"/>
              </w:rPr>
              <w:tab/>
            </w:r>
            <w:r w:rsidR="003000C3" w:rsidRPr="00D86EAE">
              <w:rPr>
                <w:rStyle w:val="Hipervnculo"/>
                <w:noProof/>
              </w:rPr>
              <w:t>Introducción</w:t>
            </w:r>
            <w:r w:rsidR="003000C3">
              <w:rPr>
                <w:noProof/>
                <w:webHidden/>
              </w:rPr>
              <w:tab/>
            </w:r>
            <w:r w:rsidR="003000C3">
              <w:rPr>
                <w:noProof/>
                <w:webHidden/>
              </w:rPr>
              <w:fldChar w:fldCharType="begin"/>
            </w:r>
            <w:r w:rsidR="003000C3">
              <w:rPr>
                <w:noProof/>
                <w:webHidden/>
              </w:rPr>
              <w:instrText xml:space="preserve"> PAGEREF _Toc197625471 \h </w:instrText>
            </w:r>
            <w:r w:rsidR="003000C3">
              <w:rPr>
                <w:noProof/>
                <w:webHidden/>
              </w:rPr>
            </w:r>
            <w:r w:rsidR="003000C3">
              <w:rPr>
                <w:noProof/>
                <w:webHidden/>
              </w:rPr>
              <w:fldChar w:fldCharType="separate"/>
            </w:r>
            <w:r w:rsidR="003000C3">
              <w:rPr>
                <w:noProof/>
                <w:webHidden/>
              </w:rPr>
              <w:t>1</w:t>
            </w:r>
            <w:r w:rsidR="003000C3">
              <w:rPr>
                <w:noProof/>
                <w:webHidden/>
              </w:rPr>
              <w:fldChar w:fldCharType="end"/>
            </w:r>
          </w:hyperlink>
        </w:p>
        <w:p w14:paraId="6DBD2423" w14:textId="1FD43A18" w:rsidR="003000C3" w:rsidRDefault="003000C3">
          <w:pPr>
            <w:pStyle w:val="TDC2"/>
            <w:tabs>
              <w:tab w:val="left" w:pos="880"/>
              <w:tab w:val="right" w:leader="dot" w:pos="9061"/>
            </w:tabs>
            <w:rPr>
              <w:rFonts w:eastAsiaTheme="minorEastAsia" w:cstheme="minorBidi"/>
              <w:noProof/>
              <w:sz w:val="22"/>
              <w:szCs w:val="22"/>
              <w:lang w:val="es-ES"/>
            </w:rPr>
          </w:pPr>
          <w:hyperlink w:anchor="_Toc197625472" w:history="1">
            <w:r w:rsidRPr="00D86EAE">
              <w:rPr>
                <w:rStyle w:val="Hipervnculo"/>
                <w:noProof/>
              </w:rPr>
              <w:t>1.1.</w:t>
            </w:r>
            <w:r>
              <w:rPr>
                <w:rFonts w:eastAsiaTheme="minorEastAsia" w:cstheme="minorBidi"/>
                <w:noProof/>
                <w:sz w:val="22"/>
                <w:szCs w:val="22"/>
                <w:lang w:val="es-ES"/>
              </w:rPr>
              <w:tab/>
            </w:r>
            <w:r w:rsidRPr="00D86EAE">
              <w:rPr>
                <w:rStyle w:val="Hipervnculo"/>
                <w:noProof/>
              </w:rPr>
              <w:t>Motivación</w:t>
            </w:r>
            <w:r>
              <w:rPr>
                <w:noProof/>
                <w:webHidden/>
              </w:rPr>
              <w:tab/>
            </w:r>
            <w:r>
              <w:rPr>
                <w:noProof/>
                <w:webHidden/>
              </w:rPr>
              <w:fldChar w:fldCharType="begin"/>
            </w:r>
            <w:r>
              <w:rPr>
                <w:noProof/>
                <w:webHidden/>
              </w:rPr>
              <w:instrText xml:space="preserve"> PAGEREF _Toc197625472 \h </w:instrText>
            </w:r>
            <w:r>
              <w:rPr>
                <w:noProof/>
                <w:webHidden/>
              </w:rPr>
            </w:r>
            <w:r>
              <w:rPr>
                <w:noProof/>
                <w:webHidden/>
              </w:rPr>
              <w:fldChar w:fldCharType="separate"/>
            </w:r>
            <w:r>
              <w:rPr>
                <w:noProof/>
                <w:webHidden/>
              </w:rPr>
              <w:t>2</w:t>
            </w:r>
            <w:r>
              <w:rPr>
                <w:noProof/>
                <w:webHidden/>
              </w:rPr>
              <w:fldChar w:fldCharType="end"/>
            </w:r>
          </w:hyperlink>
        </w:p>
        <w:p w14:paraId="0C20444F" w14:textId="4ABD0AF9" w:rsidR="003000C3" w:rsidRDefault="003000C3">
          <w:pPr>
            <w:pStyle w:val="TDC2"/>
            <w:tabs>
              <w:tab w:val="left" w:pos="880"/>
              <w:tab w:val="right" w:leader="dot" w:pos="9061"/>
            </w:tabs>
            <w:rPr>
              <w:rFonts w:eastAsiaTheme="minorEastAsia" w:cstheme="minorBidi"/>
              <w:noProof/>
              <w:sz w:val="22"/>
              <w:szCs w:val="22"/>
              <w:lang w:val="es-ES"/>
            </w:rPr>
          </w:pPr>
          <w:hyperlink w:anchor="_Toc197625473" w:history="1">
            <w:r w:rsidRPr="00D86EAE">
              <w:rPr>
                <w:rStyle w:val="Hipervnculo"/>
                <w:noProof/>
              </w:rPr>
              <w:t>1.2.</w:t>
            </w:r>
            <w:r>
              <w:rPr>
                <w:rFonts w:eastAsiaTheme="minorEastAsia" w:cstheme="minorBidi"/>
                <w:noProof/>
                <w:sz w:val="22"/>
                <w:szCs w:val="22"/>
                <w:lang w:val="es-ES"/>
              </w:rPr>
              <w:tab/>
            </w:r>
            <w:r w:rsidRPr="00D86EAE">
              <w:rPr>
                <w:rStyle w:val="Hipervnculo"/>
                <w:noProof/>
              </w:rPr>
              <w:t>Planteamiento del trabajo</w:t>
            </w:r>
            <w:r>
              <w:rPr>
                <w:noProof/>
                <w:webHidden/>
              </w:rPr>
              <w:tab/>
            </w:r>
            <w:r>
              <w:rPr>
                <w:noProof/>
                <w:webHidden/>
              </w:rPr>
              <w:fldChar w:fldCharType="begin"/>
            </w:r>
            <w:r>
              <w:rPr>
                <w:noProof/>
                <w:webHidden/>
              </w:rPr>
              <w:instrText xml:space="preserve"> PAGEREF _Toc197625473 \h </w:instrText>
            </w:r>
            <w:r>
              <w:rPr>
                <w:noProof/>
                <w:webHidden/>
              </w:rPr>
            </w:r>
            <w:r>
              <w:rPr>
                <w:noProof/>
                <w:webHidden/>
              </w:rPr>
              <w:fldChar w:fldCharType="separate"/>
            </w:r>
            <w:r>
              <w:rPr>
                <w:noProof/>
                <w:webHidden/>
              </w:rPr>
              <w:t>3</w:t>
            </w:r>
            <w:r>
              <w:rPr>
                <w:noProof/>
                <w:webHidden/>
              </w:rPr>
              <w:fldChar w:fldCharType="end"/>
            </w:r>
          </w:hyperlink>
        </w:p>
        <w:p w14:paraId="4CE94C43" w14:textId="7F6E37D3" w:rsidR="003000C3" w:rsidRDefault="003000C3">
          <w:pPr>
            <w:pStyle w:val="TDC2"/>
            <w:tabs>
              <w:tab w:val="left" w:pos="880"/>
              <w:tab w:val="right" w:leader="dot" w:pos="9061"/>
            </w:tabs>
            <w:rPr>
              <w:rFonts w:eastAsiaTheme="minorEastAsia" w:cstheme="minorBidi"/>
              <w:noProof/>
              <w:sz w:val="22"/>
              <w:szCs w:val="22"/>
              <w:lang w:val="es-ES"/>
            </w:rPr>
          </w:pPr>
          <w:hyperlink w:anchor="_Toc197625474" w:history="1">
            <w:r w:rsidRPr="00D86EAE">
              <w:rPr>
                <w:rStyle w:val="Hipervnculo"/>
                <w:noProof/>
              </w:rPr>
              <w:t>1.3.</w:t>
            </w:r>
            <w:r>
              <w:rPr>
                <w:rFonts w:eastAsiaTheme="minorEastAsia" w:cstheme="minorBidi"/>
                <w:noProof/>
                <w:sz w:val="22"/>
                <w:szCs w:val="22"/>
                <w:lang w:val="es-ES"/>
              </w:rPr>
              <w:tab/>
            </w:r>
            <w:r w:rsidRPr="00D86EAE">
              <w:rPr>
                <w:rStyle w:val="Hipervnculo"/>
                <w:noProof/>
              </w:rPr>
              <w:t>Estructura del trabajo</w:t>
            </w:r>
            <w:r>
              <w:rPr>
                <w:noProof/>
                <w:webHidden/>
              </w:rPr>
              <w:tab/>
            </w:r>
            <w:r>
              <w:rPr>
                <w:noProof/>
                <w:webHidden/>
              </w:rPr>
              <w:fldChar w:fldCharType="begin"/>
            </w:r>
            <w:r>
              <w:rPr>
                <w:noProof/>
                <w:webHidden/>
              </w:rPr>
              <w:instrText xml:space="preserve"> PAGEREF _Toc197625474 \h </w:instrText>
            </w:r>
            <w:r>
              <w:rPr>
                <w:noProof/>
                <w:webHidden/>
              </w:rPr>
            </w:r>
            <w:r>
              <w:rPr>
                <w:noProof/>
                <w:webHidden/>
              </w:rPr>
              <w:fldChar w:fldCharType="separate"/>
            </w:r>
            <w:r>
              <w:rPr>
                <w:noProof/>
                <w:webHidden/>
              </w:rPr>
              <w:t>3</w:t>
            </w:r>
            <w:r>
              <w:rPr>
                <w:noProof/>
                <w:webHidden/>
              </w:rPr>
              <w:fldChar w:fldCharType="end"/>
            </w:r>
          </w:hyperlink>
        </w:p>
        <w:p w14:paraId="2D1F7DB5" w14:textId="523E5663" w:rsidR="003000C3" w:rsidRDefault="003000C3">
          <w:pPr>
            <w:pStyle w:val="TDC1"/>
            <w:rPr>
              <w:rFonts w:eastAsiaTheme="minorEastAsia" w:cstheme="minorBidi"/>
              <w:noProof/>
              <w:sz w:val="22"/>
              <w:szCs w:val="22"/>
              <w:lang w:val="es-ES"/>
            </w:rPr>
          </w:pPr>
          <w:hyperlink w:anchor="_Toc197625475" w:history="1">
            <w:r w:rsidRPr="00D86EAE">
              <w:rPr>
                <w:rStyle w:val="Hipervnculo"/>
                <w:noProof/>
              </w:rPr>
              <w:t>2.</w:t>
            </w:r>
            <w:r>
              <w:rPr>
                <w:rFonts w:eastAsiaTheme="minorEastAsia" w:cstheme="minorBidi"/>
                <w:noProof/>
                <w:sz w:val="22"/>
                <w:szCs w:val="22"/>
                <w:lang w:val="es-ES"/>
              </w:rPr>
              <w:tab/>
            </w:r>
            <w:r w:rsidRPr="00D86EAE">
              <w:rPr>
                <w:rStyle w:val="Hipervnculo"/>
                <w:noProof/>
              </w:rPr>
              <w:t>Contexto y Estado del Arte</w:t>
            </w:r>
            <w:r>
              <w:rPr>
                <w:noProof/>
                <w:webHidden/>
              </w:rPr>
              <w:tab/>
            </w:r>
            <w:r>
              <w:rPr>
                <w:noProof/>
                <w:webHidden/>
              </w:rPr>
              <w:fldChar w:fldCharType="begin"/>
            </w:r>
            <w:r>
              <w:rPr>
                <w:noProof/>
                <w:webHidden/>
              </w:rPr>
              <w:instrText xml:space="preserve"> PAGEREF _Toc197625475 \h </w:instrText>
            </w:r>
            <w:r>
              <w:rPr>
                <w:noProof/>
                <w:webHidden/>
              </w:rPr>
            </w:r>
            <w:r>
              <w:rPr>
                <w:noProof/>
                <w:webHidden/>
              </w:rPr>
              <w:fldChar w:fldCharType="separate"/>
            </w:r>
            <w:r>
              <w:rPr>
                <w:noProof/>
                <w:webHidden/>
              </w:rPr>
              <w:t>5</w:t>
            </w:r>
            <w:r>
              <w:rPr>
                <w:noProof/>
                <w:webHidden/>
              </w:rPr>
              <w:fldChar w:fldCharType="end"/>
            </w:r>
          </w:hyperlink>
        </w:p>
        <w:p w14:paraId="2C265AA7" w14:textId="5BA68F34" w:rsidR="003000C3" w:rsidRDefault="003000C3">
          <w:pPr>
            <w:pStyle w:val="TDC2"/>
            <w:tabs>
              <w:tab w:val="left" w:pos="880"/>
              <w:tab w:val="right" w:leader="dot" w:pos="9061"/>
            </w:tabs>
            <w:rPr>
              <w:rFonts w:eastAsiaTheme="minorEastAsia" w:cstheme="minorBidi"/>
              <w:noProof/>
              <w:sz w:val="22"/>
              <w:szCs w:val="22"/>
              <w:lang w:val="es-ES"/>
            </w:rPr>
          </w:pPr>
          <w:hyperlink w:anchor="_Toc197625476" w:history="1">
            <w:r w:rsidRPr="00D86EAE">
              <w:rPr>
                <w:rStyle w:val="Hipervnculo"/>
                <w:noProof/>
              </w:rPr>
              <w:t>2.1.</w:t>
            </w:r>
            <w:r>
              <w:rPr>
                <w:rFonts w:eastAsiaTheme="minorEastAsia" w:cstheme="minorBidi"/>
                <w:noProof/>
                <w:sz w:val="22"/>
                <w:szCs w:val="22"/>
                <w:lang w:val="es-ES"/>
              </w:rPr>
              <w:tab/>
            </w:r>
            <w:r w:rsidRPr="00D86EAE">
              <w:rPr>
                <w:rStyle w:val="Hipervnculo"/>
                <w:noProof/>
              </w:rPr>
              <w:t>Análisis del contexto</w:t>
            </w:r>
            <w:r>
              <w:rPr>
                <w:noProof/>
                <w:webHidden/>
              </w:rPr>
              <w:tab/>
            </w:r>
            <w:r>
              <w:rPr>
                <w:noProof/>
                <w:webHidden/>
              </w:rPr>
              <w:fldChar w:fldCharType="begin"/>
            </w:r>
            <w:r>
              <w:rPr>
                <w:noProof/>
                <w:webHidden/>
              </w:rPr>
              <w:instrText xml:space="preserve"> PAGEREF _Toc197625476 \h </w:instrText>
            </w:r>
            <w:r>
              <w:rPr>
                <w:noProof/>
                <w:webHidden/>
              </w:rPr>
            </w:r>
            <w:r>
              <w:rPr>
                <w:noProof/>
                <w:webHidden/>
              </w:rPr>
              <w:fldChar w:fldCharType="separate"/>
            </w:r>
            <w:r>
              <w:rPr>
                <w:noProof/>
                <w:webHidden/>
              </w:rPr>
              <w:t>5</w:t>
            </w:r>
            <w:r>
              <w:rPr>
                <w:noProof/>
                <w:webHidden/>
              </w:rPr>
              <w:fldChar w:fldCharType="end"/>
            </w:r>
          </w:hyperlink>
        </w:p>
        <w:p w14:paraId="56708099" w14:textId="4F5D0EE1" w:rsidR="003000C3" w:rsidRDefault="003000C3">
          <w:pPr>
            <w:pStyle w:val="TDC3"/>
            <w:tabs>
              <w:tab w:val="left" w:pos="1320"/>
              <w:tab w:val="right" w:leader="dot" w:pos="9061"/>
            </w:tabs>
            <w:rPr>
              <w:rFonts w:eastAsiaTheme="minorEastAsia" w:cstheme="minorBidi"/>
              <w:noProof/>
              <w:sz w:val="22"/>
              <w:szCs w:val="22"/>
              <w:lang w:val="es-ES"/>
            </w:rPr>
          </w:pPr>
          <w:hyperlink w:anchor="_Toc197625477" w:history="1">
            <w:r w:rsidRPr="00D86EAE">
              <w:rPr>
                <w:rStyle w:val="Hipervnculo"/>
                <w:noProof/>
              </w:rPr>
              <w:t>2.1.1.</w:t>
            </w:r>
            <w:r>
              <w:rPr>
                <w:rFonts w:eastAsiaTheme="minorEastAsia" w:cstheme="minorBidi"/>
                <w:noProof/>
                <w:sz w:val="22"/>
                <w:szCs w:val="22"/>
                <w:lang w:val="es-ES"/>
              </w:rPr>
              <w:tab/>
            </w:r>
            <w:r w:rsidRPr="00D86EAE">
              <w:rPr>
                <w:rStyle w:val="Hipervnculo"/>
                <w:noProof/>
              </w:rPr>
              <w:t>El problema: detección de hélices PPII</w:t>
            </w:r>
            <w:r>
              <w:rPr>
                <w:noProof/>
                <w:webHidden/>
              </w:rPr>
              <w:tab/>
            </w:r>
            <w:r>
              <w:rPr>
                <w:noProof/>
                <w:webHidden/>
              </w:rPr>
              <w:fldChar w:fldCharType="begin"/>
            </w:r>
            <w:r>
              <w:rPr>
                <w:noProof/>
                <w:webHidden/>
              </w:rPr>
              <w:instrText xml:space="preserve"> PAGEREF _Toc197625477 \h </w:instrText>
            </w:r>
            <w:r>
              <w:rPr>
                <w:noProof/>
                <w:webHidden/>
              </w:rPr>
            </w:r>
            <w:r>
              <w:rPr>
                <w:noProof/>
                <w:webHidden/>
              </w:rPr>
              <w:fldChar w:fldCharType="separate"/>
            </w:r>
            <w:r>
              <w:rPr>
                <w:noProof/>
                <w:webHidden/>
              </w:rPr>
              <w:t>5</w:t>
            </w:r>
            <w:r>
              <w:rPr>
                <w:noProof/>
                <w:webHidden/>
              </w:rPr>
              <w:fldChar w:fldCharType="end"/>
            </w:r>
          </w:hyperlink>
        </w:p>
        <w:p w14:paraId="350255CF" w14:textId="4188E71A" w:rsidR="003000C3" w:rsidRDefault="003000C3">
          <w:pPr>
            <w:pStyle w:val="TDC3"/>
            <w:tabs>
              <w:tab w:val="left" w:pos="1320"/>
              <w:tab w:val="right" w:leader="dot" w:pos="9061"/>
            </w:tabs>
            <w:rPr>
              <w:rFonts w:eastAsiaTheme="minorEastAsia" w:cstheme="minorBidi"/>
              <w:noProof/>
              <w:sz w:val="22"/>
              <w:szCs w:val="22"/>
              <w:lang w:val="es-ES"/>
            </w:rPr>
          </w:pPr>
          <w:hyperlink w:anchor="_Toc197625478" w:history="1">
            <w:r w:rsidRPr="00D86EAE">
              <w:rPr>
                <w:rStyle w:val="Hipervnculo"/>
                <w:noProof/>
              </w:rPr>
              <w:t>2.1.2.</w:t>
            </w:r>
            <w:r>
              <w:rPr>
                <w:rFonts w:eastAsiaTheme="minorEastAsia" w:cstheme="minorBidi"/>
                <w:noProof/>
                <w:sz w:val="22"/>
                <w:szCs w:val="22"/>
                <w:lang w:val="es-ES"/>
              </w:rPr>
              <w:tab/>
            </w:r>
            <w:r w:rsidRPr="00D86EAE">
              <w:rPr>
                <w:rStyle w:val="Hipervnculo"/>
                <w:noProof/>
              </w:rPr>
              <w:t xml:space="preserve">Método manual de hallar PPII con PyMOL </w:t>
            </w:r>
            <w:r>
              <w:rPr>
                <w:noProof/>
                <w:webHidden/>
              </w:rPr>
              <w:tab/>
            </w:r>
            <w:r>
              <w:rPr>
                <w:noProof/>
                <w:webHidden/>
              </w:rPr>
              <w:fldChar w:fldCharType="begin"/>
            </w:r>
            <w:r>
              <w:rPr>
                <w:noProof/>
                <w:webHidden/>
              </w:rPr>
              <w:instrText xml:space="preserve"> PAGEREF _Toc197625478 \h </w:instrText>
            </w:r>
            <w:r>
              <w:rPr>
                <w:noProof/>
                <w:webHidden/>
              </w:rPr>
            </w:r>
            <w:r>
              <w:rPr>
                <w:noProof/>
                <w:webHidden/>
              </w:rPr>
              <w:fldChar w:fldCharType="separate"/>
            </w:r>
            <w:r>
              <w:rPr>
                <w:noProof/>
                <w:webHidden/>
              </w:rPr>
              <w:t>7</w:t>
            </w:r>
            <w:r>
              <w:rPr>
                <w:noProof/>
                <w:webHidden/>
              </w:rPr>
              <w:fldChar w:fldCharType="end"/>
            </w:r>
          </w:hyperlink>
        </w:p>
        <w:p w14:paraId="35A2B314" w14:textId="445031AC" w:rsidR="003000C3" w:rsidRDefault="003000C3">
          <w:pPr>
            <w:pStyle w:val="TDC2"/>
            <w:tabs>
              <w:tab w:val="left" w:pos="880"/>
              <w:tab w:val="right" w:leader="dot" w:pos="9061"/>
            </w:tabs>
            <w:rPr>
              <w:rFonts w:eastAsiaTheme="minorEastAsia" w:cstheme="minorBidi"/>
              <w:noProof/>
              <w:sz w:val="22"/>
              <w:szCs w:val="22"/>
              <w:lang w:val="es-ES"/>
            </w:rPr>
          </w:pPr>
          <w:hyperlink w:anchor="_Toc197625479" w:history="1">
            <w:r w:rsidRPr="00D86EAE">
              <w:rPr>
                <w:rStyle w:val="Hipervnculo"/>
                <w:noProof/>
              </w:rPr>
              <w:t>2.2.</w:t>
            </w:r>
            <w:r>
              <w:rPr>
                <w:rFonts w:eastAsiaTheme="minorEastAsia" w:cstheme="minorBidi"/>
                <w:noProof/>
                <w:sz w:val="22"/>
                <w:szCs w:val="22"/>
                <w:lang w:val="es-ES"/>
              </w:rPr>
              <w:tab/>
            </w:r>
            <w:r w:rsidRPr="00D86EAE">
              <w:rPr>
                <w:rStyle w:val="Hipervnculo"/>
                <w:noProof/>
              </w:rPr>
              <w:t>Estado del arte</w:t>
            </w:r>
            <w:r>
              <w:rPr>
                <w:noProof/>
                <w:webHidden/>
              </w:rPr>
              <w:tab/>
            </w:r>
            <w:r>
              <w:rPr>
                <w:noProof/>
                <w:webHidden/>
              </w:rPr>
              <w:fldChar w:fldCharType="begin"/>
            </w:r>
            <w:r>
              <w:rPr>
                <w:noProof/>
                <w:webHidden/>
              </w:rPr>
              <w:instrText xml:space="preserve"> PAGEREF _Toc197625479 \h </w:instrText>
            </w:r>
            <w:r>
              <w:rPr>
                <w:noProof/>
                <w:webHidden/>
              </w:rPr>
            </w:r>
            <w:r>
              <w:rPr>
                <w:noProof/>
                <w:webHidden/>
              </w:rPr>
              <w:fldChar w:fldCharType="separate"/>
            </w:r>
            <w:r>
              <w:rPr>
                <w:noProof/>
                <w:webHidden/>
              </w:rPr>
              <w:t>27</w:t>
            </w:r>
            <w:r>
              <w:rPr>
                <w:noProof/>
                <w:webHidden/>
              </w:rPr>
              <w:fldChar w:fldCharType="end"/>
            </w:r>
          </w:hyperlink>
        </w:p>
        <w:p w14:paraId="3DBCC7AE" w14:textId="5478E3C3" w:rsidR="003000C3" w:rsidRDefault="003000C3">
          <w:pPr>
            <w:pStyle w:val="TDC3"/>
            <w:tabs>
              <w:tab w:val="left" w:pos="1320"/>
              <w:tab w:val="right" w:leader="dot" w:pos="9061"/>
            </w:tabs>
            <w:rPr>
              <w:rFonts w:eastAsiaTheme="minorEastAsia" w:cstheme="minorBidi"/>
              <w:noProof/>
              <w:sz w:val="22"/>
              <w:szCs w:val="22"/>
              <w:lang w:val="es-ES"/>
            </w:rPr>
          </w:pPr>
          <w:hyperlink w:anchor="_Toc197625480" w:history="1">
            <w:r w:rsidRPr="00D86EAE">
              <w:rPr>
                <w:rStyle w:val="Hipervnculo"/>
                <w:noProof/>
              </w:rPr>
              <w:t>2.2.1.</w:t>
            </w:r>
            <w:r>
              <w:rPr>
                <w:rFonts w:eastAsiaTheme="minorEastAsia" w:cstheme="minorBidi"/>
                <w:noProof/>
                <w:sz w:val="22"/>
                <w:szCs w:val="22"/>
                <w:lang w:val="es-ES"/>
              </w:rPr>
              <w:tab/>
            </w:r>
            <w:r w:rsidRPr="00D86EAE">
              <w:rPr>
                <w:rStyle w:val="Hipervnculo"/>
                <w:noProof/>
              </w:rPr>
              <w:t>Comparativa de herramientas existentes para análisis estructural</w:t>
            </w:r>
            <w:r>
              <w:rPr>
                <w:noProof/>
                <w:webHidden/>
              </w:rPr>
              <w:tab/>
            </w:r>
            <w:r>
              <w:rPr>
                <w:noProof/>
                <w:webHidden/>
              </w:rPr>
              <w:fldChar w:fldCharType="begin"/>
            </w:r>
            <w:r>
              <w:rPr>
                <w:noProof/>
                <w:webHidden/>
              </w:rPr>
              <w:instrText xml:space="preserve"> PAGEREF _Toc197625480 \h </w:instrText>
            </w:r>
            <w:r>
              <w:rPr>
                <w:noProof/>
                <w:webHidden/>
              </w:rPr>
            </w:r>
            <w:r>
              <w:rPr>
                <w:noProof/>
                <w:webHidden/>
              </w:rPr>
              <w:fldChar w:fldCharType="separate"/>
            </w:r>
            <w:r>
              <w:rPr>
                <w:noProof/>
                <w:webHidden/>
              </w:rPr>
              <w:t>27</w:t>
            </w:r>
            <w:r>
              <w:rPr>
                <w:noProof/>
                <w:webHidden/>
              </w:rPr>
              <w:fldChar w:fldCharType="end"/>
            </w:r>
          </w:hyperlink>
        </w:p>
        <w:p w14:paraId="0E4527A5" w14:textId="635EBCA1" w:rsidR="003000C3" w:rsidRDefault="003000C3">
          <w:pPr>
            <w:pStyle w:val="TDC3"/>
            <w:tabs>
              <w:tab w:val="left" w:pos="1320"/>
              <w:tab w:val="right" w:leader="dot" w:pos="9061"/>
            </w:tabs>
            <w:rPr>
              <w:rFonts w:eastAsiaTheme="minorEastAsia" w:cstheme="minorBidi"/>
              <w:noProof/>
              <w:sz w:val="22"/>
              <w:szCs w:val="22"/>
              <w:lang w:val="es-ES"/>
            </w:rPr>
          </w:pPr>
          <w:hyperlink w:anchor="_Toc197625481" w:history="1">
            <w:r w:rsidRPr="00D86EAE">
              <w:rPr>
                <w:rStyle w:val="Hipervnculo"/>
                <w:noProof/>
              </w:rPr>
              <w:t>2.2.2.</w:t>
            </w:r>
            <w:r>
              <w:rPr>
                <w:rFonts w:eastAsiaTheme="minorEastAsia" w:cstheme="minorBidi"/>
                <w:noProof/>
                <w:sz w:val="22"/>
                <w:szCs w:val="22"/>
                <w:lang w:val="es-ES"/>
              </w:rPr>
              <w:tab/>
            </w:r>
            <w:r w:rsidRPr="00D86EAE">
              <w:rPr>
                <w:rStyle w:val="Hipervnculo"/>
                <w:noProof/>
              </w:rPr>
              <w:t>Elección de PyMOL</w:t>
            </w:r>
            <w:r>
              <w:rPr>
                <w:noProof/>
                <w:webHidden/>
              </w:rPr>
              <w:tab/>
            </w:r>
            <w:r>
              <w:rPr>
                <w:noProof/>
                <w:webHidden/>
              </w:rPr>
              <w:fldChar w:fldCharType="begin"/>
            </w:r>
            <w:r>
              <w:rPr>
                <w:noProof/>
                <w:webHidden/>
              </w:rPr>
              <w:instrText xml:space="preserve"> PAGEREF _Toc197625481 \h </w:instrText>
            </w:r>
            <w:r>
              <w:rPr>
                <w:noProof/>
                <w:webHidden/>
              </w:rPr>
            </w:r>
            <w:r>
              <w:rPr>
                <w:noProof/>
                <w:webHidden/>
              </w:rPr>
              <w:fldChar w:fldCharType="separate"/>
            </w:r>
            <w:r>
              <w:rPr>
                <w:noProof/>
                <w:webHidden/>
              </w:rPr>
              <w:t>28</w:t>
            </w:r>
            <w:r>
              <w:rPr>
                <w:noProof/>
                <w:webHidden/>
              </w:rPr>
              <w:fldChar w:fldCharType="end"/>
            </w:r>
          </w:hyperlink>
        </w:p>
        <w:p w14:paraId="0E0E98B8" w14:textId="0F2C04A4" w:rsidR="003000C3" w:rsidRDefault="003000C3">
          <w:pPr>
            <w:pStyle w:val="TDC1"/>
            <w:rPr>
              <w:rFonts w:eastAsiaTheme="minorEastAsia" w:cstheme="minorBidi"/>
              <w:noProof/>
              <w:sz w:val="22"/>
              <w:szCs w:val="22"/>
              <w:lang w:val="es-ES"/>
            </w:rPr>
          </w:pPr>
          <w:hyperlink w:anchor="_Toc197625482" w:history="1">
            <w:r w:rsidRPr="00D86EAE">
              <w:rPr>
                <w:rStyle w:val="Hipervnculo"/>
                <w:noProof/>
              </w:rPr>
              <w:t>3.</w:t>
            </w:r>
            <w:r>
              <w:rPr>
                <w:rFonts w:eastAsiaTheme="minorEastAsia" w:cstheme="minorBidi"/>
                <w:noProof/>
                <w:sz w:val="22"/>
                <w:szCs w:val="22"/>
                <w:lang w:val="es-ES"/>
              </w:rPr>
              <w:tab/>
            </w:r>
            <w:r w:rsidRPr="00D86EAE">
              <w:rPr>
                <w:rStyle w:val="Hipervnculo"/>
                <w:noProof/>
              </w:rPr>
              <w:t>PyMOL como Herramienta para el Análisis Estructural</w:t>
            </w:r>
            <w:r>
              <w:rPr>
                <w:noProof/>
                <w:webHidden/>
              </w:rPr>
              <w:tab/>
            </w:r>
            <w:r>
              <w:rPr>
                <w:noProof/>
                <w:webHidden/>
              </w:rPr>
              <w:fldChar w:fldCharType="begin"/>
            </w:r>
            <w:r>
              <w:rPr>
                <w:noProof/>
                <w:webHidden/>
              </w:rPr>
              <w:instrText xml:space="preserve"> PAGEREF _Toc197625482 \h </w:instrText>
            </w:r>
            <w:r>
              <w:rPr>
                <w:noProof/>
                <w:webHidden/>
              </w:rPr>
            </w:r>
            <w:r>
              <w:rPr>
                <w:noProof/>
                <w:webHidden/>
              </w:rPr>
              <w:fldChar w:fldCharType="separate"/>
            </w:r>
            <w:r>
              <w:rPr>
                <w:noProof/>
                <w:webHidden/>
              </w:rPr>
              <w:t>31</w:t>
            </w:r>
            <w:r>
              <w:rPr>
                <w:noProof/>
                <w:webHidden/>
              </w:rPr>
              <w:fldChar w:fldCharType="end"/>
            </w:r>
          </w:hyperlink>
        </w:p>
        <w:p w14:paraId="61059206" w14:textId="4461E4F0" w:rsidR="003000C3" w:rsidRDefault="003000C3">
          <w:pPr>
            <w:pStyle w:val="TDC2"/>
            <w:tabs>
              <w:tab w:val="left" w:pos="880"/>
              <w:tab w:val="right" w:leader="dot" w:pos="9061"/>
            </w:tabs>
            <w:rPr>
              <w:rFonts w:eastAsiaTheme="minorEastAsia" w:cstheme="minorBidi"/>
              <w:noProof/>
              <w:sz w:val="22"/>
              <w:szCs w:val="22"/>
              <w:lang w:val="es-ES"/>
            </w:rPr>
          </w:pPr>
          <w:hyperlink w:anchor="_Toc197625483" w:history="1">
            <w:r w:rsidRPr="00D86EAE">
              <w:rPr>
                <w:rStyle w:val="Hipervnculo"/>
                <w:noProof/>
              </w:rPr>
              <w:t>3.1.</w:t>
            </w:r>
            <w:r>
              <w:rPr>
                <w:rFonts w:eastAsiaTheme="minorEastAsia" w:cstheme="minorBidi"/>
                <w:noProof/>
                <w:sz w:val="22"/>
                <w:szCs w:val="22"/>
                <w:lang w:val="es-ES"/>
              </w:rPr>
              <w:tab/>
            </w:r>
            <w:r w:rsidRPr="00D86EAE">
              <w:rPr>
                <w:rStyle w:val="Hipervnculo"/>
                <w:noProof/>
              </w:rPr>
              <w:t>Introducción</w:t>
            </w:r>
            <w:r>
              <w:rPr>
                <w:noProof/>
                <w:webHidden/>
              </w:rPr>
              <w:tab/>
            </w:r>
            <w:r>
              <w:rPr>
                <w:noProof/>
                <w:webHidden/>
              </w:rPr>
              <w:fldChar w:fldCharType="begin"/>
            </w:r>
            <w:r>
              <w:rPr>
                <w:noProof/>
                <w:webHidden/>
              </w:rPr>
              <w:instrText xml:space="preserve"> PAGEREF _Toc197625483 \h </w:instrText>
            </w:r>
            <w:r>
              <w:rPr>
                <w:noProof/>
                <w:webHidden/>
              </w:rPr>
            </w:r>
            <w:r>
              <w:rPr>
                <w:noProof/>
                <w:webHidden/>
              </w:rPr>
              <w:fldChar w:fldCharType="separate"/>
            </w:r>
            <w:r>
              <w:rPr>
                <w:noProof/>
                <w:webHidden/>
              </w:rPr>
              <w:t>31</w:t>
            </w:r>
            <w:r>
              <w:rPr>
                <w:noProof/>
                <w:webHidden/>
              </w:rPr>
              <w:fldChar w:fldCharType="end"/>
            </w:r>
          </w:hyperlink>
        </w:p>
        <w:p w14:paraId="2DBFDF73" w14:textId="157DE6A1" w:rsidR="003000C3" w:rsidRDefault="003000C3">
          <w:pPr>
            <w:pStyle w:val="TDC2"/>
            <w:tabs>
              <w:tab w:val="left" w:pos="880"/>
              <w:tab w:val="right" w:leader="dot" w:pos="9061"/>
            </w:tabs>
            <w:rPr>
              <w:rFonts w:eastAsiaTheme="minorEastAsia" w:cstheme="minorBidi"/>
              <w:noProof/>
              <w:sz w:val="22"/>
              <w:szCs w:val="22"/>
              <w:lang w:val="es-ES"/>
            </w:rPr>
          </w:pPr>
          <w:hyperlink w:anchor="_Toc197625484" w:history="1">
            <w:r w:rsidRPr="00D86EAE">
              <w:rPr>
                <w:rStyle w:val="Hipervnculo"/>
                <w:noProof/>
              </w:rPr>
              <w:t>3.2.</w:t>
            </w:r>
            <w:r>
              <w:rPr>
                <w:rFonts w:eastAsiaTheme="minorEastAsia" w:cstheme="minorBidi"/>
                <w:noProof/>
                <w:sz w:val="22"/>
                <w:szCs w:val="22"/>
                <w:lang w:val="es-ES"/>
              </w:rPr>
              <w:tab/>
            </w:r>
            <w:r w:rsidRPr="00D86EAE">
              <w:rPr>
                <w:rStyle w:val="Hipervnculo"/>
                <w:noProof/>
              </w:rPr>
              <w:t>¿Qué es PyMOL?</w:t>
            </w:r>
            <w:r>
              <w:rPr>
                <w:noProof/>
                <w:webHidden/>
              </w:rPr>
              <w:tab/>
            </w:r>
            <w:r>
              <w:rPr>
                <w:noProof/>
                <w:webHidden/>
              </w:rPr>
              <w:fldChar w:fldCharType="begin"/>
            </w:r>
            <w:r>
              <w:rPr>
                <w:noProof/>
                <w:webHidden/>
              </w:rPr>
              <w:instrText xml:space="preserve"> PAGEREF _Toc197625484 \h </w:instrText>
            </w:r>
            <w:r>
              <w:rPr>
                <w:noProof/>
                <w:webHidden/>
              </w:rPr>
            </w:r>
            <w:r>
              <w:rPr>
                <w:noProof/>
                <w:webHidden/>
              </w:rPr>
              <w:fldChar w:fldCharType="separate"/>
            </w:r>
            <w:r>
              <w:rPr>
                <w:noProof/>
                <w:webHidden/>
              </w:rPr>
              <w:t>31</w:t>
            </w:r>
            <w:r>
              <w:rPr>
                <w:noProof/>
                <w:webHidden/>
              </w:rPr>
              <w:fldChar w:fldCharType="end"/>
            </w:r>
          </w:hyperlink>
        </w:p>
        <w:p w14:paraId="34EC0E81" w14:textId="6F56DBF2" w:rsidR="003000C3" w:rsidRDefault="003000C3">
          <w:pPr>
            <w:pStyle w:val="TDC2"/>
            <w:tabs>
              <w:tab w:val="left" w:pos="880"/>
              <w:tab w:val="right" w:leader="dot" w:pos="9061"/>
            </w:tabs>
            <w:rPr>
              <w:rFonts w:eastAsiaTheme="minorEastAsia" w:cstheme="minorBidi"/>
              <w:noProof/>
              <w:sz w:val="22"/>
              <w:szCs w:val="22"/>
              <w:lang w:val="es-ES"/>
            </w:rPr>
          </w:pPr>
          <w:hyperlink w:anchor="_Toc197625485" w:history="1">
            <w:r w:rsidRPr="00D86EAE">
              <w:rPr>
                <w:rStyle w:val="Hipervnculo"/>
                <w:noProof/>
              </w:rPr>
              <w:t>3.3.</w:t>
            </w:r>
            <w:r>
              <w:rPr>
                <w:rFonts w:eastAsiaTheme="minorEastAsia" w:cstheme="minorBidi"/>
                <w:noProof/>
                <w:sz w:val="22"/>
                <w:szCs w:val="22"/>
                <w:lang w:val="es-ES"/>
              </w:rPr>
              <w:tab/>
            </w:r>
            <w:r w:rsidRPr="00D86EAE">
              <w:rPr>
                <w:rStyle w:val="Hipervnculo"/>
                <w:noProof/>
              </w:rPr>
              <w:t>Principales funcionalidades utilizadas en este proyecto</w:t>
            </w:r>
            <w:r>
              <w:rPr>
                <w:noProof/>
                <w:webHidden/>
              </w:rPr>
              <w:tab/>
            </w:r>
            <w:r>
              <w:rPr>
                <w:noProof/>
                <w:webHidden/>
              </w:rPr>
              <w:fldChar w:fldCharType="begin"/>
            </w:r>
            <w:r>
              <w:rPr>
                <w:noProof/>
                <w:webHidden/>
              </w:rPr>
              <w:instrText xml:space="preserve"> PAGEREF _Toc197625485 \h </w:instrText>
            </w:r>
            <w:r>
              <w:rPr>
                <w:noProof/>
                <w:webHidden/>
              </w:rPr>
            </w:r>
            <w:r>
              <w:rPr>
                <w:noProof/>
                <w:webHidden/>
              </w:rPr>
              <w:fldChar w:fldCharType="separate"/>
            </w:r>
            <w:r>
              <w:rPr>
                <w:noProof/>
                <w:webHidden/>
              </w:rPr>
              <w:t>31</w:t>
            </w:r>
            <w:r>
              <w:rPr>
                <w:noProof/>
                <w:webHidden/>
              </w:rPr>
              <w:fldChar w:fldCharType="end"/>
            </w:r>
          </w:hyperlink>
        </w:p>
        <w:p w14:paraId="5EF52887" w14:textId="0A3AADA4" w:rsidR="003000C3" w:rsidRDefault="003000C3">
          <w:pPr>
            <w:pStyle w:val="TDC2"/>
            <w:tabs>
              <w:tab w:val="left" w:pos="880"/>
              <w:tab w:val="right" w:leader="dot" w:pos="9061"/>
            </w:tabs>
            <w:rPr>
              <w:rFonts w:eastAsiaTheme="minorEastAsia" w:cstheme="minorBidi"/>
              <w:noProof/>
              <w:sz w:val="22"/>
              <w:szCs w:val="22"/>
              <w:lang w:val="es-ES"/>
            </w:rPr>
          </w:pPr>
          <w:hyperlink w:anchor="_Toc197625486" w:history="1">
            <w:r w:rsidRPr="00D86EAE">
              <w:rPr>
                <w:rStyle w:val="Hipervnculo"/>
                <w:noProof/>
              </w:rPr>
              <w:t>3.4.</w:t>
            </w:r>
            <w:r>
              <w:rPr>
                <w:rFonts w:eastAsiaTheme="minorEastAsia" w:cstheme="minorBidi"/>
                <w:noProof/>
                <w:sz w:val="22"/>
                <w:szCs w:val="22"/>
                <w:lang w:val="es-ES"/>
              </w:rPr>
              <w:tab/>
            </w:r>
            <w:r w:rsidRPr="00D86EAE">
              <w:rPr>
                <w:rStyle w:val="Hipervnculo"/>
                <w:noProof/>
              </w:rPr>
              <w:t>Procedimiento manual utilizado actualmente en el laboratorio</w:t>
            </w:r>
            <w:r>
              <w:rPr>
                <w:noProof/>
                <w:webHidden/>
              </w:rPr>
              <w:tab/>
            </w:r>
            <w:r>
              <w:rPr>
                <w:noProof/>
                <w:webHidden/>
              </w:rPr>
              <w:fldChar w:fldCharType="begin"/>
            </w:r>
            <w:r>
              <w:rPr>
                <w:noProof/>
                <w:webHidden/>
              </w:rPr>
              <w:instrText xml:space="preserve"> PAGEREF _Toc197625486 \h </w:instrText>
            </w:r>
            <w:r>
              <w:rPr>
                <w:noProof/>
                <w:webHidden/>
              </w:rPr>
            </w:r>
            <w:r>
              <w:rPr>
                <w:noProof/>
                <w:webHidden/>
              </w:rPr>
              <w:fldChar w:fldCharType="separate"/>
            </w:r>
            <w:r>
              <w:rPr>
                <w:noProof/>
                <w:webHidden/>
              </w:rPr>
              <w:t>33</w:t>
            </w:r>
            <w:r>
              <w:rPr>
                <w:noProof/>
                <w:webHidden/>
              </w:rPr>
              <w:fldChar w:fldCharType="end"/>
            </w:r>
          </w:hyperlink>
        </w:p>
        <w:p w14:paraId="7E20AFAF" w14:textId="410839D2" w:rsidR="003000C3" w:rsidRDefault="003000C3">
          <w:pPr>
            <w:pStyle w:val="TDC2"/>
            <w:tabs>
              <w:tab w:val="left" w:pos="880"/>
              <w:tab w:val="right" w:leader="dot" w:pos="9061"/>
            </w:tabs>
            <w:rPr>
              <w:rFonts w:eastAsiaTheme="minorEastAsia" w:cstheme="minorBidi"/>
              <w:noProof/>
              <w:sz w:val="22"/>
              <w:szCs w:val="22"/>
              <w:lang w:val="es-ES"/>
            </w:rPr>
          </w:pPr>
          <w:hyperlink w:anchor="_Toc197625487" w:history="1">
            <w:r w:rsidRPr="00D86EAE">
              <w:rPr>
                <w:rStyle w:val="Hipervnculo"/>
                <w:noProof/>
              </w:rPr>
              <w:t>3.5.</w:t>
            </w:r>
            <w:r>
              <w:rPr>
                <w:rFonts w:eastAsiaTheme="minorEastAsia" w:cstheme="minorBidi"/>
                <w:noProof/>
                <w:sz w:val="22"/>
                <w:szCs w:val="22"/>
                <w:lang w:val="es-ES"/>
              </w:rPr>
              <w:tab/>
            </w:r>
            <w:r w:rsidRPr="00D86EAE">
              <w:rPr>
                <w:rStyle w:val="Hipervnculo"/>
                <w:noProof/>
              </w:rPr>
              <w:t>Ejemplo práctico: uso manual de PyMOL sobre la proteína modelo 3BOG</w:t>
            </w:r>
            <w:r>
              <w:rPr>
                <w:noProof/>
                <w:webHidden/>
              </w:rPr>
              <w:tab/>
            </w:r>
            <w:r>
              <w:rPr>
                <w:noProof/>
                <w:webHidden/>
              </w:rPr>
              <w:fldChar w:fldCharType="begin"/>
            </w:r>
            <w:r>
              <w:rPr>
                <w:noProof/>
                <w:webHidden/>
              </w:rPr>
              <w:instrText xml:space="preserve"> PAGEREF _Toc197625487 \h </w:instrText>
            </w:r>
            <w:r>
              <w:rPr>
                <w:noProof/>
                <w:webHidden/>
              </w:rPr>
            </w:r>
            <w:r>
              <w:rPr>
                <w:noProof/>
                <w:webHidden/>
              </w:rPr>
              <w:fldChar w:fldCharType="separate"/>
            </w:r>
            <w:r>
              <w:rPr>
                <w:noProof/>
                <w:webHidden/>
              </w:rPr>
              <w:t>34</w:t>
            </w:r>
            <w:r>
              <w:rPr>
                <w:noProof/>
                <w:webHidden/>
              </w:rPr>
              <w:fldChar w:fldCharType="end"/>
            </w:r>
          </w:hyperlink>
        </w:p>
        <w:p w14:paraId="4700DB50" w14:textId="2050778D" w:rsidR="003000C3" w:rsidRDefault="003000C3">
          <w:pPr>
            <w:pStyle w:val="TDC1"/>
            <w:rPr>
              <w:rFonts w:eastAsiaTheme="minorEastAsia" w:cstheme="minorBidi"/>
              <w:noProof/>
              <w:sz w:val="22"/>
              <w:szCs w:val="22"/>
              <w:lang w:val="es-ES"/>
            </w:rPr>
          </w:pPr>
          <w:hyperlink w:anchor="_Toc197625488" w:history="1">
            <w:r w:rsidRPr="00D86EAE">
              <w:rPr>
                <w:rStyle w:val="Hipervnculo"/>
                <w:noProof/>
              </w:rPr>
              <w:t>4.</w:t>
            </w:r>
            <w:r>
              <w:rPr>
                <w:rFonts w:eastAsiaTheme="minorEastAsia" w:cstheme="minorBidi"/>
                <w:noProof/>
                <w:sz w:val="22"/>
                <w:szCs w:val="22"/>
                <w:lang w:val="es-ES"/>
              </w:rPr>
              <w:tab/>
            </w:r>
            <w:r w:rsidRPr="00D86EAE">
              <w:rPr>
                <w:rStyle w:val="Hipervnculo"/>
                <w:noProof/>
              </w:rPr>
              <w:t>Objetivos y metodología de trabajo</w:t>
            </w:r>
            <w:r>
              <w:rPr>
                <w:noProof/>
                <w:webHidden/>
              </w:rPr>
              <w:tab/>
            </w:r>
            <w:r>
              <w:rPr>
                <w:noProof/>
                <w:webHidden/>
              </w:rPr>
              <w:fldChar w:fldCharType="begin"/>
            </w:r>
            <w:r>
              <w:rPr>
                <w:noProof/>
                <w:webHidden/>
              </w:rPr>
              <w:instrText xml:space="preserve"> PAGEREF _Toc197625488 \h </w:instrText>
            </w:r>
            <w:r>
              <w:rPr>
                <w:noProof/>
                <w:webHidden/>
              </w:rPr>
            </w:r>
            <w:r>
              <w:rPr>
                <w:noProof/>
                <w:webHidden/>
              </w:rPr>
              <w:fldChar w:fldCharType="separate"/>
            </w:r>
            <w:r>
              <w:rPr>
                <w:noProof/>
                <w:webHidden/>
              </w:rPr>
              <w:t>36</w:t>
            </w:r>
            <w:r>
              <w:rPr>
                <w:noProof/>
                <w:webHidden/>
              </w:rPr>
              <w:fldChar w:fldCharType="end"/>
            </w:r>
          </w:hyperlink>
        </w:p>
        <w:p w14:paraId="06EA66F4" w14:textId="7B4D11DF" w:rsidR="003000C3" w:rsidRDefault="003000C3">
          <w:pPr>
            <w:pStyle w:val="TDC2"/>
            <w:tabs>
              <w:tab w:val="left" w:pos="880"/>
              <w:tab w:val="right" w:leader="dot" w:pos="9061"/>
            </w:tabs>
            <w:rPr>
              <w:rFonts w:eastAsiaTheme="minorEastAsia" w:cstheme="minorBidi"/>
              <w:noProof/>
              <w:sz w:val="22"/>
              <w:szCs w:val="22"/>
              <w:lang w:val="es-ES"/>
            </w:rPr>
          </w:pPr>
          <w:hyperlink w:anchor="_Toc197625489" w:history="1">
            <w:r w:rsidRPr="00D86EAE">
              <w:rPr>
                <w:rStyle w:val="Hipervnculo"/>
                <w:noProof/>
              </w:rPr>
              <w:t>4.1.</w:t>
            </w:r>
            <w:r>
              <w:rPr>
                <w:rFonts w:eastAsiaTheme="minorEastAsia" w:cstheme="minorBidi"/>
                <w:noProof/>
                <w:sz w:val="22"/>
                <w:szCs w:val="22"/>
                <w:lang w:val="es-ES"/>
              </w:rPr>
              <w:tab/>
            </w:r>
            <w:r w:rsidRPr="00D86EAE">
              <w:rPr>
                <w:rStyle w:val="Hipervnculo"/>
                <w:noProof/>
              </w:rPr>
              <w:t>Objetivo general</w:t>
            </w:r>
            <w:r>
              <w:rPr>
                <w:noProof/>
                <w:webHidden/>
              </w:rPr>
              <w:tab/>
            </w:r>
            <w:r>
              <w:rPr>
                <w:noProof/>
                <w:webHidden/>
              </w:rPr>
              <w:fldChar w:fldCharType="begin"/>
            </w:r>
            <w:r>
              <w:rPr>
                <w:noProof/>
                <w:webHidden/>
              </w:rPr>
              <w:instrText xml:space="preserve"> PAGEREF _Toc197625489 \h </w:instrText>
            </w:r>
            <w:r>
              <w:rPr>
                <w:noProof/>
                <w:webHidden/>
              </w:rPr>
            </w:r>
            <w:r>
              <w:rPr>
                <w:noProof/>
                <w:webHidden/>
              </w:rPr>
              <w:fldChar w:fldCharType="separate"/>
            </w:r>
            <w:r>
              <w:rPr>
                <w:noProof/>
                <w:webHidden/>
              </w:rPr>
              <w:t>36</w:t>
            </w:r>
            <w:r>
              <w:rPr>
                <w:noProof/>
                <w:webHidden/>
              </w:rPr>
              <w:fldChar w:fldCharType="end"/>
            </w:r>
          </w:hyperlink>
        </w:p>
        <w:p w14:paraId="697C5EC7" w14:textId="710EC03F" w:rsidR="003000C3" w:rsidRDefault="003000C3">
          <w:pPr>
            <w:pStyle w:val="TDC2"/>
            <w:tabs>
              <w:tab w:val="left" w:pos="880"/>
              <w:tab w:val="right" w:leader="dot" w:pos="9061"/>
            </w:tabs>
            <w:rPr>
              <w:rFonts w:eastAsiaTheme="minorEastAsia" w:cstheme="minorBidi"/>
              <w:noProof/>
              <w:sz w:val="22"/>
              <w:szCs w:val="22"/>
              <w:lang w:val="es-ES"/>
            </w:rPr>
          </w:pPr>
          <w:hyperlink w:anchor="_Toc197625490" w:history="1">
            <w:r w:rsidRPr="00D86EAE">
              <w:rPr>
                <w:rStyle w:val="Hipervnculo"/>
                <w:noProof/>
              </w:rPr>
              <w:t>4.2.</w:t>
            </w:r>
            <w:r>
              <w:rPr>
                <w:rFonts w:eastAsiaTheme="minorEastAsia" w:cstheme="minorBidi"/>
                <w:noProof/>
                <w:sz w:val="22"/>
                <w:szCs w:val="22"/>
                <w:lang w:val="es-ES"/>
              </w:rPr>
              <w:tab/>
            </w:r>
            <w:r w:rsidRPr="00D86EAE">
              <w:rPr>
                <w:rStyle w:val="Hipervnculo"/>
                <w:noProof/>
              </w:rPr>
              <w:t>Objetivos específicos</w:t>
            </w:r>
            <w:r>
              <w:rPr>
                <w:noProof/>
                <w:webHidden/>
              </w:rPr>
              <w:tab/>
            </w:r>
            <w:r>
              <w:rPr>
                <w:noProof/>
                <w:webHidden/>
              </w:rPr>
              <w:fldChar w:fldCharType="begin"/>
            </w:r>
            <w:r>
              <w:rPr>
                <w:noProof/>
                <w:webHidden/>
              </w:rPr>
              <w:instrText xml:space="preserve"> PAGEREF _Toc197625490 \h </w:instrText>
            </w:r>
            <w:r>
              <w:rPr>
                <w:noProof/>
                <w:webHidden/>
              </w:rPr>
            </w:r>
            <w:r>
              <w:rPr>
                <w:noProof/>
                <w:webHidden/>
              </w:rPr>
              <w:fldChar w:fldCharType="separate"/>
            </w:r>
            <w:r>
              <w:rPr>
                <w:noProof/>
                <w:webHidden/>
              </w:rPr>
              <w:t>36</w:t>
            </w:r>
            <w:r>
              <w:rPr>
                <w:noProof/>
                <w:webHidden/>
              </w:rPr>
              <w:fldChar w:fldCharType="end"/>
            </w:r>
          </w:hyperlink>
        </w:p>
        <w:p w14:paraId="634CE4B6" w14:textId="79838D3C" w:rsidR="003000C3" w:rsidRDefault="003000C3">
          <w:pPr>
            <w:pStyle w:val="TDC2"/>
            <w:tabs>
              <w:tab w:val="left" w:pos="880"/>
              <w:tab w:val="right" w:leader="dot" w:pos="9061"/>
            </w:tabs>
            <w:rPr>
              <w:rFonts w:eastAsiaTheme="minorEastAsia" w:cstheme="minorBidi"/>
              <w:noProof/>
              <w:sz w:val="22"/>
              <w:szCs w:val="22"/>
              <w:lang w:val="es-ES"/>
            </w:rPr>
          </w:pPr>
          <w:hyperlink w:anchor="_Toc197625491" w:history="1">
            <w:r w:rsidRPr="00D86EAE">
              <w:rPr>
                <w:rStyle w:val="Hipervnculo"/>
                <w:noProof/>
              </w:rPr>
              <w:t>4.3.</w:t>
            </w:r>
            <w:r>
              <w:rPr>
                <w:rFonts w:eastAsiaTheme="minorEastAsia" w:cstheme="minorBidi"/>
                <w:noProof/>
                <w:sz w:val="22"/>
                <w:szCs w:val="22"/>
                <w:lang w:val="es-ES"/>
              </w:rPr>
              <w:tab/>
            </w:r>
            <w:r w:rsidRPr="00D86EAE">
              <w:rPr>
                <w:rStyle w:val="Hipervnculo"/>
                <w:noProof/>
              </w:rPr>
              <w:t>Metodología de trabajo</w:t>
            </w:r>
            <w:r>
              <w:rPr>
                <w:noProof/>
                <w:webHidden/>
              </w:rPr>
              <w:tab/>
            </w:r>
            <w:r>
              <w:rPr>
                <w:noProof/>
                <w:webHidden/>
              </w:rPr>
              <w:fldChar w:fldCharType="begin"/>
            </w:r>
            <w:r>
              <w:rPr>
                <w:noProof/>
                <w:webHidden/>
              </w:rPr>
              <w:instrText xml:space="preserve"> PAGEREF _Toc197625491 \h </w:instrText>
            </w:r>
            <w:r>
              <w:rPr>
                <w:noProof/>
                <w:webHidden/>
              </w:rPr>
            </w:r>
            <w:r>
              <w:rPr>
                <w:noProof/>
                <w:webHidden/>
              </w:rPr>
              <w:fldChar w:fldCharType="separate"/>
            </w:r>
            <w:r>
              <w:rPr>
                <w:noProof/>
                <w:webHidden/>
              </w:rPr>
              <w:t>37</w:t>
            </w:r>
            <w:r>
              <w:rPr>
                <w:noProof/>
                <w:webHidden/>
              </w:rPr>
              <w:fldChar w:fldCharType="end"/>
            </w:r>
          </w:hyperlink>
        </w:p>
        <w:p w14:paraId="17EF13F4" w14:textId="79400B44" w:rsidR="003000C3" w:rsidRDefault="003000C3">
          <w:pPr>
            <w:pStyle w:val="TDC2"/>
            <w:tabs>
              <w:tab w:val="left" w:pos="880"/>
              <w:tab w:val="right" w:leader="dot" w:pos="9061"/>
            </w:tabs>
            <w:rPr>
              <w:rFonts w:eastAsiaTheme="minorEastAsia" w:cstheme="minorBidi"/>
              <w:noProof/>
              <w:sz w:val="22"/>
              <w:szCs w:val="22"/>
              <w:lang w:val="es-ES"/>
            </w:rPr>
          </w:pPr>
          <w:hyperlink w:anchor="_Toc197625492" w:history="1">
            <w:r w:rsidRPr="00D86EAE">
              <w:rPr>
                <w:rStyle w:val="Hipervnculo"/>
                <w:noProof/>
              </w:rPr>
              <w:t>4.4.</w:t>
            </w:r>
            <w:r>
              <w:rPr>
                <w:rFonts w:eastAsiaTheme="minorEastAsia" w:cstheme="minorBidi"/>
                <w:noProof/>
                <w:sz w:val="22"/>
                <w:szCs w:val="22"/>
                <w:lang w:val="es-ES"/>
              </w:rPr>
              <w:tab/>
            </w:r>
            <w:r w:rsidRPr="00D86EAE">
              <w:rPr>
                <w:rStyle w:val="Hipervnculo"/>
                <w:noProof/>
              </w:rPr>
              <w:t>Contribución de la autora</w:t>
            </w:r>
            <w:r>
              <w:rPr>
                <w:noProof/>
                <w:webHidden/>
              </w:rPr>
              <w:tab/>
            </w:r>
            <w:r>
              <w:rPr>
                <w:noProof/>
                <w:webHidden/>
              </w:rPr>
              <w:fldChar w:fldCharType="begin"/>
            </w:r>
            <w:r>
              <w:rPr>
                <w:noProof/>
                <w:webHidden/>
              </w:rPr>
              <w:instrText xml:space="preserve"> PAGEREF _Toc197625492 \h </w:instrText>
            </w:r>
            <w:r>
              <w:rPr>
                <w:noProof/>
                <w:webHidden/>
              </w:rPr>
            </w:r>
            <w:r>
              <w:rPr>
                <w:noProof/>
                <w:webHidden/>
              </w:rPr>
              <w:fldChar w:fldCharType="separate"/>
            </w:r>
            <w:r>
              <w:rPr>
                <w:noProof/>
                <w:webHidden/>
              </w:rPr>
              <w:t>39</w:t>
            </w:r>
            <w:r>
              <w:rPr>
                <w:noProof/>
                <w:webHidden/>
              </w:rPr>
              <w:fldChar w:fldCharType="end"/>
            </w:r>
          </w:hyperlink>
        </w:p>
        <w:p w14:paraId="49DD3874" w14:textId="5C6DD540" w:rsidR="003000C3" w:rsidRDefault="003000C3">
          <w:pPr>
            <w:pStyle w:val="TDC2"/>
            <w:tabs>
              <w:tab w:val="left" w:pos="880"/>
              <w:tab w:val="right" w:leader="dot" w:pos="9061"/>
            </w:tabs>
            <w:rPr>
              <w:rFonts w:eastAsiaTheme="minorEastAsia" w:cstheme="minorBidi"/>
              <w:noProof/>
              <w:sz w:val="22"/>
              <w:szCs w:val="22"/>
              <w:lang w:val="es-ES"/>
            </w:rPr>
          </w:pPr>
          <w:hyperlink w:anchor="_Toc197625493" w:history="1">
            <w:r w:rsidRPr="00D86EAE">
              <w:rPr>
                <w:rStyle w:val="Hipervnculo"/>
                <w:noProof/>
              </w:rPr>
              <w:t>4.5.</w:t>
            </w:r>
            <w:r>
              <w:rPr>
                <w:rFonts w:eastAsiaTheme="minorEastAsia" w:cstheme="minorBidi"/>
                <w:noProof/>
                <w:sz w:val="22"/>
                <w:szCs w:val="22"/>
                <w:lang w:val="es-ES"/>
              </w:rPr>
              <w:tab/>
            </w:r>
            <w:r w:rsidRPr="00D86EAE">
              <w:rPr>
                <w:rStyle w:val="Hipervnculo"/>
                <w:noProof/>
              </w:rPr>
              <w:t>Colaboraciones y contexto experimental</w:t>
            </w:r>
            <w:r>
              <w:rPr>
                <w:noProof/>
                <w:webHidden/>
              </w:rPr>
              <w:tab/>
            </w:r>
            <w:r>
              <w:rPr>
                <w:noProof/>
                <w:webHidden/>
              </w:rPr>
              <w:fldChar w:fldCharType="begin"/>
            </w:r>
            <w:r>
              <w:rPr>
                <w:noProof/>
                <w:webHidden/>
              </w:rPr>
              <w:instrText xml:space="preserve"> PAGEREF _Toc197625493 \h </w:instrText>
            </w:r>
            <w:r>
              <w:rPr>
                <w:noProof/>
                <w:webHidden/>
              </w:rPr>
            </w:r>
            <w:r>
              <w:rPr>
                <w:noProof/>
                <w:webHidden/>
              </w:rPr>
              <w:fldChar w:fldCharType="separate"/>
            </w:r>
            <w:r>
              <w:rPr>
                <w:noProof/>
                <w:webHidden/>
              </w:rPr>
              <w:t>39</w:t>
            </w:r>
            <w:r>
              <w:rPr>
                <w:noProof/>
                <w:webHidden/>
              </w:rPr>
              <w:fldChar w:fldCharType="end"/>
            </w:r>
          </w:hyperlink>
        </w:p>
        <w:p w14:paraId="46CB988D" w14:textId="436620B0" w:rsidR="003000C3" w:rsidRDefault="003000C3">
          <w:pPr>
            <w:pStyle w:val="TDC1"/>
            <w:rPr>
              <w:rFonts w:eastAsiaTheme="minorEastAsia" w:cstheme="minorBidi"/>
              <w:noProof/>
              <w:sz w:val="22"/>
              <w:szCs w:val="22"/>
              <w:lang w:val="es-ES"/>
            </w:rPr>
          </w:pPr>
          <w:hyperlink w:anchor="_Toc197625494" w:history="1">
            <w:r w:rsidRPr="00D86EAE">
              <w:rPr>
                <w:rStyle w:val="Hipervnculo"/>
                <w:noProof/>
              </w:rPr>
              <w:t>5.</w:t>
            </w:r>
            <w:r>
              <w:rPr>
                <w:rFonts w:eastAsiaTheme="minorEastAsia" w:cstheme="minorBidi"/>
                <w:noProof/>
                <w:sz w:val="22"/>
                <w:szCs w:val="22"/>
                <w:lang w:val="es-ES"/>
              </w:rPr>
              <w:tab/>
            </w:r>
            <w:r w:rsidRPr="00D86EAE">
              <w:rPr>
                <w:rStyle w:val="Hipervnculo"/>
                <w:noProof/>
              </w:rPr>
              <w:t>Desarrollo del módulo (ligar con los objetivos del punto 4)</w:t>
            </w:r>
            <w:r>
              <w:rPr>
                <w:noProof/>
                <w:webHidden/>
              </w:rPr>
              <w:tab/>
            </w:r>
            <w:r>
              <w:rPr>
                <w:noProof/>
                <w:webHidden/>
              </w:rPr>
              <w:fldChar w:fldCharType="begin"/>
            </w:r>
            <w:r>
              <w:rPr>
                <w:noProof/>
                <w:webHidden/>
              </w:rPr>
              <w:instrText xml:space="preserve"> PAGEREF _Toc197625494 \h </w:instrText>
            </w:r>
            <w:r>
              <w:rPr>
                <w:noProof/>
                <w:webHidden/>
              </w:rPr>
            </w:r>
            <w:r>
              <w:rPr>
                <w:noProof/>
                <w:webHidden/>
              </w:rPr>
              <w:fldChar w:fldCharType="separate"/>
            </w:r>
            <w:r>
              <w:rPr>
                <w:noProof/>
                <w:webHidden/>
              </w:rPr>
              <w:t>41</w:t>
            </w:r>
            <w:r>
              <w:rPr>
                <w:noProof/>
                <w:webHidden/>
              </w:rPr>
              <w:fldChar w:fldCharType="end"/>
            </w:r>
          </w:hyperlink>
        </w:p>
        <w:p w14:paraId="0BA82DF8" w14:textId="00DE1C81" w:rsidR="003000C3" w:rsidRDefault="003000C3">
          <w:pPr>
            <w:pStyle w:val="TDC2"/>
            <w:tabs>
              <w:tab w:val="left" w:pos="880"/>
              <w:tab w:val="right" w:leader="dot" w:pos="9061"/>
            </w:tabs>
            <w:rPr>
              <w:rFonts w:eastAsiaTheme="minorEastAsia" w:cstheme="minorBidi"/>
              <w:noProof/>
              <w:sz w:val="22"/>
              <w:szCs w:val="22"/>
              <w:lang w:val="es-ES"/>
            </w:rPr>
          </w:pPr>
          <w:hyperlink w:anchor="_Toc197625495" w:history="1">
            <w:r w:rsidRPr="00D86EAE">
              <w:rPr>
                <w:rStyle w:val="Hipervnculo"/>
                <w:noProof/>
              </w:rPr>
              <w:t>5.1.</w:t>
            </w:r>
            <w:r>
              <w:rPr>
                <w:rFonts w:eastAsiaTheme="minorEastAsia" w:cstheme="minorBidi"/>
                <w:noProof/>
                <w:sz w:val="22"/>
                <w:szCs w:val="22"/>
                <w:lang w:val="es-ES"/>
              </w:rPr>
              <w:tab/>
            </w:r>
            <w:r w:rsidRPr="00D86EAE">
              <w:rPr>
                <w:rStyle w:val="Hipervnculo"/>
                <w:noProof/>
              </w:rPr>
              <w:t>Requisitos funcionales y técnicos del sistema</w:t>
            </w:r>
            <w:r>
              <w:rPr>
                <w:noProof/>
                <w:webHidden/>
              </w:rPr>
              <w:tab/>
            </w:r>
            <w:r>
              <w:rPr>
                <w:noProof/>
                <w:webHidden/>
              </w:rPr>
              <w:fldChar w:fldCharType="begin"/>
            </w:r>
            <w:r>
              <w:rPr>
                <w:noProof/>
                <w:webHidden/>
              </w:rPr>
              <w:instrText xml:space="preserve"> PAGEREF _Toc197625495 \h </w:instrText>
            </w:r>
            <w:r>
              <w:rPr>
                <w:noProof/>
                <w:webHidden/>
              </w:rPr>
            </w:r>
            <w:r>
              <w:rPr>
                <w:noProof/>
                <w:webHidden/>
              </w:rPr>
              <w:fldChar w:fldCharType="separate"/>
            </w:r>
            <w:r>
              <w:rPr>
                <w:noProof/>
                <w:webHidden/>
              </w:rPr>
              <w:t>41</w:t>
            </w:r>
            <w:r>
              <w:rPr>
                <w:noProof/>
                <w:webHidden/>
              </w:rPr>
              <w:fldChar w:fldCharType="end"/>
            </w:r>
          </w:hyperlink>
        </w:p>
        <w:p w14:paraId="4DF84747" w14:textId="23C3BDB0" w:rsidR="003000C3" w:rsidRDefault="003000C3">
          <w:pPr>
            <w:pStyle w:val="TDC2"/>
            <w:tabs>
              <w:tab w:val="left" w:pos="880"/>
              <w:tab w:val="right" w:leader="dot" w:pos="9061"/>
            </w:tabs>
            <w:rPr>
              <w:rFonts w:eastAsiaTheme="minorEastAsia" w:cstheme="minorBidi"/>
              <w:noProof/>
              <w:sz w:val="22"/>
              <w:szCs w:val="22"/>
              <w:lang w:val="es-ES"/>
            </w:rPr>
          </w:pPr>
          <w:hyperlink w:anchor="_Toc197625496" w:history="1">
            <w:r w:rsidRPr="00D86EAE">
              <w:rPr>
                <w:rStyle w:val="Hipervnculo"/>
                <w:noProof/>
              </w:rPr>
              <w:t>5.2.</w:t>
            </w:r>
            <w:r>
              <w:rPr>
                <w:rFonts w:eastAsiaTheme="minorEastAsia" w:cstheme="minorBidi"/>
                <w:noProof/>
                <w:sz w:val="22"/>
                <w:szCs w:val="22"/>
                <w:lang w:val="es-ES"/>
              </w:rPr>
              <w:tab/>
            </w:r>
            <w:r w:rsidRPr="00D86EAE">
              <w:rPr>
                <w:rStyle w:val="Hipervnculo"/>
                <w:noProof/>
              </w:rPr>
              <w:t>Diseño del algoritmo de detección PPII</w:t>
            </w:r>
            <w:r>
              <w:rPr>
                <w:noProof/>
                <w:webHidden/>
              </w:rPr>
              <w:tab/>
            </w:r>
            <w:r>
              <w:rPr>
                <w:noProof/>
                <w:webHidden/>
              </w:rPr>
              <w:fldChar w:fldCharType="begin"/>
            </w:r>
            <w:r>
              <w:rPr>
                <w:noProof/>
                <w:webHidden/>
              </w:rPr>
              <w:instrText xml:space="preserve"> PAGEREF _Toc197625496 \h </w:instrText>
            </w:r>
            <w:r>
              <w:rPr>
                <w:noProof/>
                <w:webHidden/>
              </w:rPr>
            </w:r>
            <w:r>
              <w:rPr>
                <w:noProof/>
                <w:webHidden/>
              </w:rPr>
              <w:fldChar w:fldCharType="separate"/>
            </w:r>
            <w:r>
              <w:rPr>
                <w:noProof/>
                <w:webHidden/>
              </w:rPr>
              <w:t>42</w:t>
            </w:r>
            <w:r>
              <w:rPr>
                <w:noProof/>
                <w:webHidden/>
              </w:rPr>
              <w:fldChar w:fldCharType="end"/>
            </w:r>
          </w:hyperlink>
        </w:p>
        <w:p w14:paraId="48D353DF" w14:textId="0054E14D" w:rsidR="003000C3" w:rsidRDefault="003000C3">
          <w:pPr>
            <w:pStyle w:val="TDC2"/>
            <w:tabs>
              <w:tab w:val="left" w:pos="880"/>
              <w:tab w:val="right" w:leader="dot" w:pos="9061"/>
            </w:tabs>
            <w:rPr>
              <w:rFonts w:eastAsiaTheme="minorEastAsia" w:cstheme="minorBidi"/>
              <w:noProof/>
              <w:sz w:val="22"/>
              <w:szCs w:val="22"/>
              <w:lang w:val="es-ES"/>
            </w:rPr>
          </w:pPr>
          <w:hyperlink w:anchor="_Toc197625497" w:history="1">
            <w:r w:rsidRPr="00D86EAE">
              <w:rPr>
                <w:rStyle w:val="Hipervnculo"/>
                <w:noProof/>
              </w:rPr>
              <w:t>5.3.</w:t>
            </w:r>
            <w:r>
              <w:rPr>
                <w:rFonts w:eastAsiaTheme="minorEastAsia" w:cstheme="minorBidi"/>
                <w:noProof/>
                <w:sz w:val="22"/>
                <w:szCs w:val="22"/>
                <w:lang w:val="es-ES"/>
              </w:rPr>
              <w:tab/>
            </w:r>
            <w:r w:rsidRPr="00D86EAE">
              <w:rPr>
                <w:rStyle w:val="Hipervnculo"/>
                <w:noProof/>
              </w:rPr>
              <w:t>Estructura del código y funciones principales</w:t>
            </w:r>
            <w:r>
              <w:rPr>
                <w:noProof/>
                <w:webHidden/>
              </w:rPr>
              <w:tab/>
            </w:r>
            <w:r>
              <w:rPr>
                <w:noProof/>
                <w:webHidden/>
              </w:rPr>
              <w:fldChar w:fldCharType="begin"/>
            </w:r>
            <w:r>
              <w:rPr>
                <w:noProof/>
                <w:webHidden/>
              </w:rPr>
              <w:instrText xml:space="preserve"> PAGEREF _Toc197625497 \h </w:instrText>
            </w:r>
            <w:r>
              <w:rPr>
                <w:noProof/>
                <w:webHidden/>
              </w:rPr>
            </w:r>
            <w:r>
              <w:rPr>
                <w:noProof/>
                <w:webHidden/>
              </w:rPr>
              <w:fldChar w:fldCharType="separate"/>
            </w:r>
            <w:r>
              <w:rPr>
                <w:noProof/>
                <w:webHidden/>
              </w:rPr>
              <w:t>43</w:t>
            </w:r>
            <w:r>
              <w:rPr>
                <w:noProof/>
                <w:webHidden/>
              </w:rPr>
              <w:fldChar w:fldCharType="end"/>
            </w:r>
          </w:hyperlink>
        </w:p>
        <w:p w14:paraId="6E456D1F" w14:textId="3F8D8E09" w:rsidR="003000C3" w:rsidRDefault="003000C3">
          <w:pPr>
            <w:pStyle w:val="TDC2"/>
            <w:tabs>
              <w:tab w:val="left" w:pos="880"/>
              <w:tab w:val="right" w:leader="dot" w:pos="9061"/>
            </w:tabs>
            <w:rPr>
              <w:rFonts w:eastAsiaTheme="minorEastAsia" w:cstheme="minorBidi"/>
              <w:noProof/>
              <w:sz w:val="22"/>
              <w:szCs w:val="22"/>
              <w:lang w:val="es-ES"/>
            </w:rPr>
          </w:pPr>
          <w:hyperlink w:anchor="_Toc197625498" w:history="1">
            <w:r w:rsidRPr="00D86EAE">
              <w:rPr>
                <w:rStyle w:val="Hipervnculo"/>
                <w:noProof/>
              </w:rPr>
              <w:t>5.4.</w:t>
            </w:r>
            <w:r>
              <w:rPr>
                <w:rFonts w:eastAsiaTheme="minorEastAsia" w:cstheme="minorBidi"/>
                <w:noProof/>
                <w:sz w:val="22"/>
                <w:szCs w:val="22"/>
                <w:lang w:val="es-ES"/>
              </w:rPr>
              <w:tab/>
            </w:r>
            <w:r w:rsidRPr="00D86EAE">
              <w:rPr>
                <w:rStyle w:val="Hipervnculo"/>
                <w:noProof/>
              </w:rPr>
              <w:t>Proceso de integración con PyMOL</w:t>
            </w:r>
            <w:r>
              <w:rPr>
                <w:noProof/>
                <w:webHidden/>
              </w:rPr>
              <w:tab/>
            </w:r>
            <w:r>
              <w:rPr>
                <w:noProof/>
                <w:webHidden/>
              </w:rPr>
              <w:fldChar w:fldCharType="begin"/>
            </w:r>
            <w:r>
              <w:rPr>
                <w:noProof/>
                <w:webHidden/>
              </w:rPr>
              <w:instrText xml:space="preserve"> PAGEREF _Toc197625498 \h </w:instrText>
            </w:r>
            <w:r>
              <w:rPr>
                <w:noProof/>
                <w:webHidden/>
              </w:rPr>
            </w:r>
            <w:r>
              <w:rPr>
                <w:noProof/>
                <w:webHidden/>
              </w:rPr>
              <w:fldChar w:fldCharType="separate"/>
            </w:r>
            <w:r>
              <w:rPr>
                <w:noProof/>
                <w:webHidden/>
              </w:rPr>
              <w:t>45</w:t>
            </w:r>
            <w:r>
              <w:rPr>
                <w:noProof/>
                <w:webHidden/>
              </w:rPr>
              <w:fldChar w:fldCharType="end"/>
            </w:r>
          </w:hyperlink>
        </w:p>
        <w:p w14:paraId="787839AA" w14:textId="1CB6E5F8" w:rsidR="003000C3" w:rsidRDefault="003000C3">
          <w:pPr>
            <w:pStyle w:val="TDC2"/>
            <w:tabs>
              <w:tab w:val="left" w:pos="880"/>
              <w:tab w:val="right" w:leader="dot" w:pos="9061"/>
            </w:tabs>
            <w:rPr>
              <w:rFonts w:eastAsiaTheme="minorEastAsia" w:cstheme="minorBidi"/>
              <w:noProof/>
              <w:sz w:val="22"/>
              <w:szCs w:val="22"/>
              <w:lang w:val="es-ES"/>
            </w:rPr>
          </w:pPr>
          <w:hyperlink w:anchor="_Toc197625499" w:history="1">
            <w:r w:rsidRPr="00D86EAE">
              <w:rPr>
                <w:rStyle w:val="Hipervnculo"/>
                <w:noProof/>
              </w:rPr>
              <w:t>5.5.</w:t>
            </w:r>
            <w:r>
              <w:rPr>
                <w:rFonts w:eastAsiaTheme="minorEastAsia" w:cstheme="minorBidi"/>
                <w:noProof/>
                <w:sz w:val="22"/>
                <w:szCs w:val="22"/>
                <w:lang w:val="es-ES"/>
              </w:rPr>
              <w:tab/>
            </w:r>
            <w:r w:rsidRPr="00D86EAE">
              <w:rPr>
                <w:rStyle w:val="Hipervnculo"/>
                <w:noProof/>
              </w:rPr>
              <w:t>Validación sobre la proteína modelo 3BOG</w:t>
            </w:r>
            <w:r>
              <w:rPr>
                <w:noProof/>
                <w:webHidden/>
              </w:rPr>
              <w:tab/>
            </w:r>
            <w:r>
              <w:rPr>
                <w:noProof/>
                <w:webHidden/>
              </w:rPr>
              <w:fldChar w:fldCharType="begin"/>
            </w:r>
            <w:r>
              <w:rPr>
                <w:noProof/>
                <w:webHidden/>
              </w:rPr>
              <w:instrText xml:space="preserve"> PAGEREF _Toc197625499 \h </w:instrText>
            </w:r>
            <w:r>
              <w:rPr>
                <w:noProof/>
                <w:webHidden/>
              </w:rPr>
            </w:r>
            <w:r>
              <w:rPr>
                <w:noProof/>
                <w:webHidden/>
              </w:rPr>
              <w:fldChar w:fldCharType="separate"/>
            </w:r>
            <w:r>
              <w:rPr>
                <w:noProof/>
                <w:webHidden/>
              </w:rPr>
              <w:t>46</w:t>
            </w:r>
            <w:r>
              <w:rPr>
                <w:noProof/>
                <w:webHidden/>
              </w:rPr>
              <w:fldChar w:fldCharType="end"/>
            </w:r>
          </w:hyperlink>
        </w:p>
        <w:p w14:paraId="37493541" w14:textId="3A72EE27" w:rsidR="003000C3" w:rsidRDefault="003000C3">
          <w:pPr>
            <w:pStyle w:val="TDC2"/>
            <w:tabs>
              <w:tab w:val="left" w:pos="880"/>
              <w:tab w:val="right" w:leader="dot" w:pos="9061"/>
            </w:tabs>
            <w:rPr>
              <w:rFonts w:eastAsiaTheme="minorEastAsia" w:cstheme="minorBidi"/>
              <w:noProof/>
              <w:sz w:val="22"/>
              <w:szCs w:val="22"/>
              <w:lang w:val="es-ES"/>
            </w:rPr>
          </w:pPr>
          <w:hyperlink w:anchor="_Toc197625500" w:history="1">
            <w:r w:rsidRPr="00D86EAE">
              <w:rPr>
                <w:rStyle w:val="Hipervnculo"/>
                <w:noProof/>
              </w:rPr>
              <w:t>5.6.</w:t>
            </w:r>
            <w:r>
              <w:rPr>
                <w:rFonts w:eastAsiaTheme="minorEastAsia" w:cstheme="minorBidi"/>
                <w:noProof/>
                <w:sz w:val="22"/>
                <w:szCs w:val="22"/>
                <w:lang w:val="es-ES"/>
              </w:rPr>
              <w:tab/>
            </w:r>
            <w:r w:rsidRPr="00D86EAE">
              <w:rPr>
                <w:rStyle w:val="Hipervnculo"/>
                <w:noProof/>
              </w:rPr>
              <w:t>Estructura técnica de la solución</w:t>
            </w:r>
            <w:r>
              <w:rPr>
                <w:noProof/>
                <w:webHidden/>
              </w:rPr>
              <w:tab/>
            </w:r>
            <w:r>
              <w:rPr>
                <w:noProof/>
                <w:webHidden/>
              </w:rPr>
              <w:fldChar w:fldCharType="begin"/>
            </w:r>
            <w:r>
              <w:rPr>
                <w:noProof/>
                <w:webHidden/>
              </w:rPr>
              <w:instrText xml:space="preserve"> PAGEREF _Toc197625500 \h </w:instrText>
            </w:r>
            <w:r>
              <w:rPr>
                <w:noProof/>
                <w:webHidden/>
              </w:rPr>
            </w:r>
            <w:r>
              <w:rPr>
                <w:noProof/>
                <w:webHidden/>
              </w:rPr>
              <w:fldChar w:fldCharType="separate"/>
            </w:r>
            <w:r>
              <w:rPr>
                <w:noProof/>
                <w:webHidden/>
              </w:rPr>
              <w:t>47</w:t>
            </w:r>
            <w:r>
              <w:rPr>
                <w:noProof/>
                <w:webHidden/>
              </w:rPr>
              <w:fldChar w:fldCharType="end"/>
            </w:r>
          </w:hyperlink>
        </w:p>
        <w:p w14:paraId="0E8CDA41" w14:textId="15328FFA" w:rsidR="003000C3" w:rsidRDefault="003000C3">
          <w:pPr>
            <w:pStyle w:val="TDC2"/>
            <w:tabs>
              <w:tab w:val="left" w:pos="880"/>
              <w:tab w:val="right" w:leader="dot" w:pos="9061"/>
            </w:tabs>
            <w:rPr>
              <w:rFonts w:eastAsiaTheme="minorEastAsia" w:cstheme="minorBidi"/>
              <w:noProof/>
              <w:sz w:val="22"/>
              <w:szCs w:val="22"/>
              <w:lang w:val="es-ES"/>
            </w:rPr>
          </w:pPr>
          <w:hyperlink w:anchor="_Toc197625501" w:history="1">
            <w:r w:rsidRPr="00D86EAE">
              <w:rPr>
                <w:rStyle w:val="Hipervnculo"/>
                <w:noProof/>
              </w:rPr>
              <w:t>5.7.</w:t>
            </w:r>
            <w:r>
              <w:rPr>
                <w:rFonts w:eastAsiaTheme="minorEastAsia" w:cstheme="minorBidi"/>
                <w:noProof/>
                <w:sz w:val="22"/>
                <w:szCs w:val="22"/>
                <w:lang w:val="es-ES"/>
              </w:rPr>
              <w:tab/>
            </w:r>
            <w:r w:rsidRPr="00D86EAE">
              <w:rPr>
                <w:rStyle w:val="Hipervnculo"/>
                <w:noProof/>
              </w:rPr>
              <w:t>Casos de uso representativos</w:t>
            </w:r>
            <w:r>
              <w:rPr>
                <w:noProof/>
                <w:webHidden/>
              </w:rPr>
              <w:tab/>
            </w:r>
            <w:r>
              <w:rPr>
                <w:noProof/>
                <w:webHidden/>
              </w:rPr>
              <w:fldChar w:fldCharType="begin"/>
            </w:r>
            <w:r>
              <w:rPr>
                <w:noProof/>
                <w:webHidden/>
              </w:rPr>
              <w:instrText xml:space="preserve"> PAGEREF _Toc197625501 \h </w:instrText>
            </w:r>
            <w:r>
              <w:rPr>
                <w:noProof/>
                <w:webHidden/>
              </w:rPr>
            </w:r>
            <w:r>
              <w:rPr>
                <w:noProof/>
                <w:webHidden/>
              </w:rPr>
              <w:fldChar w:fldCharType="separate"/>
            </w:r>
            <w:r>
              <w:rPr>
                <w:noProof/>
                <w:webHidden/>
              </w:rPr>
              <w:t>48</w:t>
            </w:r>
            <w:r>
              <w:rPr>
                <w:noProof/>
                <w:webHidden/>
              </w:rPr>
              <w:fldChar w:fldCharType="end"/>
            </w:r>
          </w:hyperlink>
        </w:p>
        <w:p w14:paraId="4C9DA8B5" w14:textId="0B5F0E51" w:rsidR="003000C3" w:rsidRDefault="003000C3">
          <w:pPr>
            <w:pStyle w:val="TDC1"/>
            <w:rPr>
              <w:rFonts w:eastAsiaTheme="minorEastAsia" w:cstheme="minorBidi"/>
              <w:noProof/>
              <w:sz w:val="22"/>
              <w:szCs w:val="22"/>
              <w:lang w:val="es-ES"/>
            </w:rPr>
          </w:pPr>
          <w:hyperlink w:anchor="_Toc197625502" w:history="1">
            <w:r w:rsidRPr="00D86EAE">
              <w:rPr>
                <w:rStyle w:val="Hipervnculo"/>
                <w:noProof/>
              </w:rPr>
              <w:t>6.</w:t>
            </w:r>
            <w:r>
              <w:rPr>
                <w:rFonts w:eastAsiaTheme="minorEastAsia" w:cstheme="minorBidi"/>
                <w:noProof/>
                <w:sz w:val="22"/>
                <w:szCs w:val="22"/>
                <w:lang w:val="es-ES"/>
              </w:rPr>
              <w:tab/>
            </w:r>
            <w:r w:rsidRPr="00D86EAE">
              <w:rPr>
                <w:rStyle w:val="Hipervnculo"/>
                <w:noProof/>
              </w:rPr>
              <w:t>Resultados y evaluación</w:t>
            </w:r>
            <w:r>
              <w:rPr>
                <w:noProof/>
                <w:webHidden/>
              </w:rPr>
              <w:tab/>
            </w:r>
            <w:r>
              <w:rPr>
                <w:noProof/>
                <w:webHidden/>
              </w:rPr>
              <w:fldChar w:fldCharType="begin"/>
            </w:r>
            <w:r>
              <w:rPr>
                <w:noProof/>
                <w:webHidden/>
              </w:rPr>
              <w:instrText xml:space="preserve"> PAGEREF _Toc197625502 \h </w:instrText>
            </w:r>
            <w:r>
              <w:rPr>
                <w:noProof/>
                <w:webHidden/>
              </w:rPr>
            </w:r>
            <w:r>
              <w:rPr>
                <w:noProof/>
                <w:webHidden/>
              </w:rPr>
              <w:fldChar w:fldCharType="separate"/>
            </w:r>
            <w:r>
              <w:rPr>
                <w:noProof/>
                <w:webHidden/>
              </w:rPr>
              <w:t>50</w:t>
            </w:r>
            <w:r>
              <w:rPr>
                <w:noProof/>
                <w:webHidden/>
              </w:rPr>
              <w:fldChar w:fldCharType="end"/>
            </w:r>
          </w:hyperlink>
        </w:p>
        <w:p w14:paraId="575E1154" w14:textId="7D885D5A" w:rsidR="003000C3" w:rsidRDefault="003000C3">
          <w:pPr>
            <w:pStyle w:val="TDC2"/>
            <w:tabs>
              <w:tab w:val="right" w:leader="dot" w:pos="9061"/>
            </w:tabs>
            <w:rPr>
              <w:rFonts w:eastAsiaTheme="minorEastAsia" w:cstheme="minorBidi"/>
              <w:noProof/>
              <w:sz w:val="22"/>
              <w:szCs w:val="22"/>
              <w:lang w:val="es-ES"/>
            </w:rPr>
          </w:pPr>
          <w:hyperlink w:anchor="_Toc197625503" w:history="1">
            <w:r w:rsidRPr="00D86EAE">
              <w:rPr>
                <w:rStyle w:val="Hipervnculo"/>
                <w:noProof/>
              </w:rPr>
              <w:t>5.1. Resultados obtenidos: detección de hélices PPII en 3BOG</w:t>
            </w:r>
            <w:r>
              <w:rPr>
                <w:noProof/>
                <w:webHidden/>
              </w:rPr>
              <w:tab/>
            </w:r>
            <w:r>
              <w:rPr>
                <w:noProof/>
                <w:webHidden/>
              </w:rPr>
              <w:fldChar w:fldCharType="begin"/>
            </w:r>
            <w:r>
              <w:rPr>
                <w:noProof/>
                <w:webHidden/>
              </w:rPr>
              <w:instrText xml:space="preserve"> PAGEREF _Toc197625503 \h </w:instrText>
            </w:r>
            <w:r>
              <w:rPr>
                <w:noProof/>
                <w:webHidden/>
              </w:rPr>
            </w:r>
            <w:r>
              <w:rPr>
                <w:noProof/>
                <w:webHidden/>
              </w:rPr>
              <w:fldChar w:fldCharType="separate"/>
            </w:r>
            <w:r>
              <w:rPr>
                <w:noProof/>
                <w:webHidden/>
              </w:rPr>
              <w:t>50</w:t>
            </w:r>
            <w:r>
              <w:rPr>
                <w:noProof/>
                <w:webHidden/>
              </w:rPr>
              <w:fldChar w:fldCharType="end"/>
            </w:r>
          </w:hyperlink>
        </w:p>
        <w:p w14:paraId="4ECB9ABB" w14:textId="6B3D24F8" w:rsidR="003000C3" w:rsidRDefault="003000C3">
          <w:pPr>
            <w:pStyle w:val="TDC2"/>
            <w:tabs>
              <w:tab w:val="right" w:leader="dot" w:pos="9061"/>
            </w:tabs>
            <w:rPr>
              <w:rFonts w:eastAsiaTheme="minorEastAsia" w:cstheme="minorBidi"/>
              <w:noProof/>
              <w:sz w:val="22"/>
              <w:szCs w:val="22"/>
              <w:lang w:val="es-ES"/>
            </w:rPr>
          </w:pPr>
          <w:hyperlink w:anchor="_Toc197625504" w:history="1">
            <w:r w:rsidRPr="00D86EAE">
              <w:rPr>
                <w:rStyle w:val="Hipervnculo"/>
                <w:noProof/>
              </w:rPr>
              <w:t>6.2. Comparación con el análisis manual</w:t>
            </w:r>
            <w:r>
              <w:rPr>
                <w:noProof/>
                <w:webHidden/>
              </w:rPr>
              <w:tab/>
            </w:r>
            <w:r>
              <w:rPr>
                <w:noProof/>
                <w:webHidden/>
              </w:rPr>
              <w:fldChar w:fldCharType="begin"/>
            </w:r>
            <w:r>
              <w:rPr>
                <w:noProof/>
                <w:webHidden/>
              </w:rPr>
              <w:instrText xml:space="preserve"> PAGEREF _Toc197625504 \h </w:instrText>
            </w:r>
            <w:r>
              <w:rPr>
                <w:noProof/>
                <w:webHidden/>
              </w:rPr>
            </w:r>
            <w:r>
              <w:rPr>
                <w:noProof/>
                <w:webHidden/>
              </w:rPr>
              <w:fldChar w:fldCharType="separate"/>
            </w:r>
            <w:r>
              <w:rPr>
                <w:noProof/>
                <w:webHidden/>
              </w:rPr>
              <w:t>51</w:t>
            </w:r>
            <w:r>
              <w:rPr>
                <w:noProof/>
                <w:webHidden/>
              </w:rPr>
              <w:fldChar w:fldCharType="end"/>
            </w:r>
          </w:hyperlink>
        </w:p>
        <w:p w14:paraId="73FBE241" w14:textId="0FCE2F5B" w:rsidR="003000C3" w:rsidRDefault="003000C3">
          <w:pPr>
            <w:pStyle w:val="TDC2"/>
            <w:tabs>
              <w:tab w:val="right" w:leader="dot" w:pos="9061"/>
            </w:tabs>
            <w:rPr>
              <w:rFonts w:eastAsiaTheme="minorEastAsia" w:cstheme="minorBidi"/>
              <w:noProof/>
              <w:sz w:val="22"/>
              <w:szCs w:val="22"/>
              <w:lang w:val="es-ES"/>
            </w:rPr>
          </w:pPr>
          <w:hyperlink w:anchor="_Toc197625505" w:history="1">
            <w:r w:rsidRPr="00D86EAE">
              <w:rPr>
                <w:rStyle w:val="Hipervnculo"/>
                <w:noProof/>
              </w:rPr>
              <w:t>6.3. Valoración de precisión y eficiencia</w:t>
            </w:r>
            <w:r>
              <w:rPr>
                <w:noProof/>
                <w:webHidden/>
              </w:rPr>
              <w:tab/>
            </w:r>
            <w:r>
              <w:rPr>
                <w:noProof/>
                <w:webHidden/>
              </w:rPr>
              <w:fldChar w:fldCharType="begin"/>
            </w:r>
            <w:r>
              <w:rPr>
                <w:noProof/>
                <w:webHidden/>
              </w:rPr>
              <w:instrText xml:space="preserve"> PAGEREF _Toc197625505 \h </w:instrText>
            </w:r>
            <w:r>
              <w:rPr>
                <w:noProof/>
                <w:webHidden/>
              </w:rPr>
            </w:r>
            <w:r>
              <w:rPr>
                <w:noProof/>
                <w:webHidden/>
              </w:rPr>
              <w:fldChar w:fldCharType="separate"/>
            </w:r>
            <w:r>
              <w:rPr>
                <w:noProof/>
                <w:webHidden/>
              </w:rPr>
              <w:t>52</w:t>
            </w:r>
            <w:r>
              <w:rPr>
                <w:noProof/>
                <w:webHidden/>
              </w:rPr>
              <w:fldChar w:fldCharType="end"/>
            </w:r>
          </w:hyperlink>
        </w:p>
        <w:p w14:paraId="2123CE27" w14:textId="0E48013A" w:rsidR="003000C3" w:rsidRDefault="003000C3">
          <w:pPr>
            <w:pStyle w:val="TDC1"/>
            <w:rPr>
              <w:rFonts w:eastAsiaTheme="minorEastAsia" w:cstheme="minorBidi"/>
              <w:noProof/>
              <w:sz w:val="22"/>
              <w:szCs w:val="22"/>
              <w:lang w:val="es-ES"/>
            </w:rPr>
          </w:pPr>
          <w:hyperlink w:anchor="_Toc197625506" w:history="1">
            <w:r w:rsidRPr="00D86EAE">
              <w:rPr>
                <w:rStyle w:val="Hipervnculo"/>
                <w:noProof/>
              </w:rPr>
              <w:t>7.</w:t>
            </w:r>
            <w:r>
              <w:rPr>
                <w:rFonts w:eastAsiaTheme="minorEastAsia" w:cstheme="minorBidi"/>
                <w:noProof/>
                <w:sz w:val="22"/>
                <w:szCs w:val="22"/>
                <w:lang w:val="es-ES"/>
              </w:rPr>
              <w:tab/>
            </w:r>
            <w:r w:rsidRPr="00D86EAE">
              <w:rPr>
                <w:rStyle w:val="Hipervnculo"/>
                <w:noProof/>
              </w:rPr>
              <w:t>Conclusiones y trabajo futuro</w:t>
            </w:r>
            <w:r>
              <w:rPr>
                <w:noProof/>
                <w:webHidden/>
              </w:rPr>
              <w:tab/>
            </w:r>
            <w:r>
              <w:rPr>
                <w:noProof/>
                <w:webHidden/>
              </w:rPr>
              <w:fldChar w:fldCharType="begin"/>
            </w:r>
            <w:r>
              <w:rPr>
                <w:noProof/>
                <w:webHidden/>
              </w:rPr>
              <w:instrText xml:space="preserve"> PAGEREF _Toc197625506 \h </w:instrText>
            </w:r>
            <w:r>
              <w:rPr>
                <w:noProof/>
                <w:webHidden/>
              </w:rPr>
            </w:r>
            <w:r>
              <w:rPr>
                <w:noProof/>
                <w:webHidden/>
              </w:rPr>
              <w:fldChar w:fldCharType="separate"/>
            </w:r>
            <w:r>
              <w:rPr>
                <w:noProof/>
                <w:webHidden/>
              </w:rPr>
              <w:t>56</w:t>
            </w:r>
            <w:r>
              <w:rPr>
                <w:noProof/>
                <w:webHidden/>
              </w:rPr>
              <w:fldChar w:fldCharType="end"/>
            </w:r>
          </w:hyperlink>
        </w:p>
        <w:p w14:paraId="75A86F6D" w14:textId="6866E32B" w:rsidR="003000C3" w:rsidRDefault="003000C3">
          <w:pPr>
            <w:pStyle w:val="TDC2"/>
            <w:tabs>
              <w:tab w:val="right" w:leader="dot" w:pos="9061"/>
            </w:tabs>
            <w:rPr>
              <w:rFonts w:eastAsiaTheme="minorEastAsia" w:cstheme="minorBidi"/>
              <w:noProof/>
              <w:sz w:val="22"/>
              <w:szCs w:val="22"/>
              <w:lang w:val="es-ES"/>
            </w:rPr>
          </w:pPr>
          <w:hyperlink w:anchor="_Toc197625507" w:history="1">
            <w:r w:rsidRPr="00D86EAE">
              <w:rPr>
                <w:rStyle w:val="Hipervnculo"/>
                <w:noProof/>
              </w:rPr>
              <w:t>7.1. Conclusiones del trabajo</w:t>
            </w:r>
            <w:r>
              <w:rPr>
                <w:noProof/>
                <w:webHidden/>
              </w:rPr>
              <w:tab/>
            </w:r>
            <w:r>
              <w:rPr>
                <w:noProof/>
                <w:webHidden/>
              </w:rPr>
              <w:fldChar w:fldCharType="begin"/>
            </w:r>
            <w:r>
              <w:rPr>
                <w:noProof/>
                <w:webHidden/>
              </w:rPr>
              <w:instrText xml:space="preserve"> PAGEREF _Toc197625507 \h </w:instrText>
            </w:r>
            <w:r>
              <w:rPr>
                <w:noProof/>
                <w:webHidden/>
              </w:rPr>
            </w:r>
            <w:r>
              <w:rPr>
                <w:noProof/>
                <w:webHidden/>
              </w:rPr>
              <w:fldChar w:fldCharType="separate"/>
            </w:r>
            <w:r>
              <w:rPr>
                <w:noProof/>
                <w:webHidden/>
              </w:rPr>
              <w:t>56</w:t>
            </w:r>
            <w:r>
              <w:rPr>
                <w:noProof/>
                <w:webHidden/>
              </w:rPr>
              <w:fldChar w:fldCharType="end"/>
            </w:r>
          </w:hyperlink>
        </w:p>
        <w:p w14:paraId="59C7B0D1" w14:textId="24B3D055" w:rsidR="003000C3" w:rsidRDefault="003000C3">
          <w:pPr>
            <w:pStyle w:val="TDC2"/>
            <w:tabs>
              <w:tab w:val="right" w:leader="dot" w:pos="9061"/>
            </w:tabs>
            <w:rPr>
              <w:rFonts w:eastAsiaTheme="minorEastAsia" w:cstheme="minorBidi"/>
              <w:noProof/>
              <w:sz w:val="22"/>
              <w:szCs w:val="22"/>
              <w:lang w:val="es-ES"/>
            </w:rPr>
          </w:pPr>
          <w:hyperlink w:anchor="_Toc197625508" w:history="1">
            <w:r w:rsidRPr="00D86EAE">
              <w:rPr>
                <w:rStyle w:val="Hipervnculo"/>
                <w:noProof/>
              </w:rPr>
              <w:t>7.2. Aportaciones del módulo</w:t>
            </w:r>
            <w:r>
              <w:rPr>
                <w:noProof/>
                <w:webHidden/>
              </w:rPr>
              <w:tab/>
            </w:r>
            <w:r>
              <w:rPr>
                <w:noProof/>
                <w:webHidden/>
              </w:rPr>
              <w:fldChar w:fldCharType="begin"/>
            </w:r>
            <w:r>
              <w:rPr>
                <w:noProof/>
                <w:webHidden/>
              </w:rPr>
              <w:instrText xml:space="preserve"> PAGEREF _Toc197625508 \h </w:instrText>
            </w:r>
            <w:r>
              <w:rPr>
                <w:noProof/>
                <w:webHidden/>
              </w:rPr>
            </w:r>
            <w:r>
              <w:rPr>
                <w:noProof/>
                <w:webHidden/>
              </w:rPr>
              <w:fldChar w:fldCharType="separate"/>
            </w:r>
            <w:r>
              <w:rPr>
                <w:noProof/>
                <w:webHidden/>
              </w:rPr>
              <w:t>57</w:t>
            </w:r>
            <w:r>
              <w:rPr>
                <w:noProof/>
                <w:webHidden/>
              </w:rPr>
              <w:fldChar w:fldCharType="end"/>
            </w:r>
          </w:hyperlink>
        </w:p>
        <w:p w14:paraId="5CD72474" w14:textId="6FD2264F" w:rsidR="003000C3" w:rsidRDefault="003000C3">
          <w:pPr>
            <w:pStyle w:val="TDC2"/>
            <w:tabs>
              <w:tab w:val="right" w:leader="dot" w:pos="9061"/>
            </w:tabs>
            <w:rPr>
              <w:rFonts w:eastAsiaTheme="minorEastAsia" w:cstheme="minorBidi"/>
              <w:noProof/>
              <w:sz w:val="22"/>
              <w:szCs w:val="22"/>
              <w:lang w:val="es-ES"/>
            </w:rPr>
          </w:pPr>
          <w:hyperlink w:anchor="_Toc197625509" w:history="1">
            <w:r w:rsidRPr="00D86EAE">
              <w:rPr>
                <w:rStyle w:val="Hipervnculo"/>
                <w:noProof/>
              </w:rPr>
              <w:t>7.3. Propuestas de mejora y líneas futuras</w:t>
            </w:r>
            <w:r>
              <w:rPr>
                <w:noProof/>
                <w:webHidden/>
              </w:rPr>
              <w:tab/>
            </w:r>
            <w:r>
              <w:rPr>
                <w:noProof/>
                <w:webHidden/>
              </w:rPr>
              <w:fldChar w:fldCharType="begin"/>
            </w:r>
            <w:r>
              <w:rPr>
                <w:noProof/>
                <w:webHidden/>
              </w:rPr>
              <w:instrText xml:space="preserve"> PAGEREF _Toc197625509 \h </w:instrText>
            </w:r>
            <w:r>
              <w:rPr>
                <w:noProof/>
                <w:webHidden/>
              </w:rPr>
            </w:r>
            <w:r>
              <w:rPr>
                <w:noProof/>
                <w:webHidden/>
              </w:rPr>
              <w:fldChar w:fldCharType="separate"/>
            </w:r>
            <w:r>
              <w:rPr>
                <w:noProof/>
                <w:webHidden/>
              </w:rPr>
              <w:t>57</w:t>
            </w:r>
            <w:r>
              <w:rPr>
                <w:noProof/>
                <w:webHidden/>
              </w:rPr>
              <w:fldChar w:fldCharType="end"/>
            </w:r>
          </w:hyperlink>
        </w:p>
        <w:p w14:paraId="449E70E0" w14:textId="0931D314" w:rsidR="003000C3" w:rsidRDefault="003000C3">
          <w:pPr>
            <w:pStyle w:val="TDC3"/>
            <w:tabs>
              <w:tab w:val="right" w:leader="dot" w:pos="9061"/>
            </w:tabs>
            <w:rPr>
              <w:rFonts w:eastAsiaTheme="minorEastAsia" w:cstheme="minorBidi"/>
              <w:noProof/>
              <w:sz w:val="22"/>
              <w:szCs w:val="22"/>
              <w:lang w:val="es-ES"/>
            </w:rPr>
          </w:pPr>
          <w:hyperlink w:anchor="_Toc197625510" w:history="1">
            <w:r w:rsidRPr="00D86EAE">
              <w:rPr>
                <w:rStyle w:val="Hipervnculo"/>
                <w:rFonts w:cstheme="minorHAnsi"/>
                <w:noProof/>
              </w:rPr>
              <w:t>Tabla resumen de tareas</w:t>
            </w:r>
            <w:r>
              <w:rPr>
                <w:noProof/>
                <w:webHidden/>
              </w:rPr>
              <w:tab/>
            </w:r>
            <w:r>
              <w:rPr>
                <w:noProof/>
                <w:webHidden/>
              </w:rPr>
              <w:fldChar w:fldCharType="begin"/>
            </w:r>
            <w:r>
              <w:rPr>
                <w:noProof/>
                <w:webHidden/>
              </w:rPr>
              <w:instrText xml:space="preserve"> PAGEREF _Toc197625510 \h </w:instrText>
            </w:r>
            <w:r>
              <w:rPr>
                <w:noProof/>
                <w:webHidden/>
              </w:rPr>
            </w:r>
            <w:r>
              <w:rPr>
                <w:noProof/>
                <w:webHidden/>
              </w:rPr>
              <w:fldChar w:fldCharType="separate"/>
            </w:r>
            <w:r>
              <w:rPr>
                <w:noProof/>
                <w:webHidden/>
              </w:rPr>
              <w:t>59</w:t>
            </w:r>
            <w:r>
              <w:rPr>
                <w:noProof/>
                <w:webHidden/>
              </w:rPr>
              <w:fldChar w:fldCharType="end"/>
            </w:r>
          </w:hyperlink>
        </w:p>
        <w:p w14:paraId="0D5D0916" w14:textId="4EAA0055" w:rsidR="003000C3" w:rsidRDefault="003000C3">
          <w:pPr>
            <w:pStyle w:val="TDC1"/>
            <w:rPr>
              <w:rFonts w:eastAsiaTheme="minorEastAsia" w:cstheme="minorBidi"/>
              <w:noProof/>
              <w:sz w:val="22"/>
              <w:szCs w:val="22"/>
              <w:lang w:val="es-ES"/>
            </w:rPr>
          </w:pPr>
          <w:hyperlink w:anchor="_Toc197625511" w:history="1">
            <w:r w:rsidRPr="00D86EAE">
              <w:rPr>
                <w:rStyle w:val="Hipervnculo"/>
                <w:noProof/>
              </w:rPr>
              <w:t>6.</w:t>
            </w:r>
            <w:r>
              <w:rPr>
                <w:rFonts w:eastAsiaTheme="minorEastAsia" w:cstheme="minorBidi"/>
                <w:noProof/>
                <w:sz w:val="22"/>
                <w:szCs w:val="22"/>
                <w:lang w:val="es-ES"/>
              </w:rPr>
              <w:tab/>
            </w:r>
            <w:r w:rsidRPr="00D86EAE">
              <w:rPr>
                <w:rStyle w:val="Hipervnculo"/>
                <w:noProof/>
              </w:rPr>
              <w:t>Conclusiones y trabajo futuro</w:t>
            </w:r>
            <w:r>
              <w:rPr>
                <w:noProof/>
                <w:webHidden/>
              </w:rPr>
              <w:tab/>
            </w:r>
            <w:r>
              <w:rPr>
                <w:noProof/>
                <w:webHidden/>
              </w:rPr>
              <w:fldChar w:fldCharType="begin"/>
            </w:r>
            <w:r>
              <w:rPr>
                <w:noProof/>
                <w:webHidden/>
              </w:rPr>
              <w:instrText xml:space="preserve"> PAGEREF _Toc197625511 \h </w:instrText>
            </w:r>
            <w:r>
              <w:rPr>
                <w:noProof/>
                <w:webHidden/>
              </w:rPr>
            </w:r>
            <w:r>
              <w:rPr>
                <w:noProof/>
                <w:webHidden/>
              </w:rPr>
              <w:fldChar w:fldCharType="separate"/>
            </w:r>
            <w:r>
              <w:rPr>
                <w:noProof/>
                <w:webHidden/>
              </w:rPr>
              <w:t>61</w:t>
            </w:r>
            <w:r>
              <w:rPr>
                <w:noProof/>
                <w:webHidden/>
              </w:rPr>
              <w:fldChar w:fldCharType="end"/>
            </w:r>
          </w:hyperlink>
        </w:p>
        <w:p w14:paraId="45323DF3" w14:textId="79FA535C" w:rsidR="003000C3" w:rsidRDefault="003000C3">
          <w:pPr>
            <w:pStyle w:val="TDC2"/>
            <w:tabs>
              <w:tab w:val="left" w:pos="880"/>
              <w:tab w:val="right" w:leader="dot" w:pos="9061"/>
            </w:tabs>
            <w:rPr>
              <w:rFonts w:eastAsiaTheme="minorEastAsia" w:cstheme="minorBidi"/>
              <w:noProof/>
              <w:sz w:val="22"/>
              <w:szCs w:val="22"/>
              <w:lang w:val="es-ES"/>
            </w:rPr>
          </w:pPr>
          <w:hyperlink w:anchor="_Toc197625512" w:history="1">
            <w:r w:rsidRPr="00D86EAE">
              <w:rPr>
                <w:rStyle w:val="Hipervnculo"/>
                <w:noProof/>
              </w:rPr>
              <w:t>6.1.</w:t>
            </w:r>
            <w:r>
              <w:rPr>
                <w:rFonts w:eastAsiaTheme="minorEastAsia" w:cstheme="minorBidi"/>
                <w:noProof/>
                <w:sz w:val="22"/>
                <w:szCs w:val="22"/>
                <w:lang w:val="es-ES"/>
              </w:rPr>
              <w:tab/>
            </w:r>
            <w:r w:rsidRPr="00D86EAE">
              <w:rPr>
                <w:rStyle w:val="Hipervnculo"/>
                <w:noProof/>
              </w:rPr>
              <w:t>Conclusiones del trabajo</w:t>
            </w:r>
            <w:r>
              <w:rPr>
                <w:noProof/>
                <w:webHidden/>
              </w:rPr>
              <w:tab/>
            </w:r>
            <w:r>
              <w:rPr>
                <w:noProof/>
                <w:webHidden/>
              </w:rPr>
              <w:fldChar w:fldCharType="begin"/>
            </w:r>
            <w:r>
              <w:rPr>
                <w:noProof/>
                <w:webHidden/>
              </w:rPr>
              <w:instrText xml:space="preserve"> PAGEREF _Toc197625512 \h </w:instrText>
            </w:r>
            <w:r>
              <w:rPr>
                <w:noProof/>
                <w:webHidden/>
              </w:rPr>
            </w:r>
            <w:r>
              <w:rPr>
                <w:noProof/>
                <w:webHidden/>
              </w:rPr>
              <w:fldChar w:fldCharType="separate"/>
            </w:r>
            <w:r>
              <w:rPr>
                <w:noProof/>
                <w:webHidden/>
              </w:rPr>
              <w:t>61</w:t>
            </w:r>
            <w:r>
              <w:rPr>
                <w:noProof/>
                <w:webHidden/>
              </w:rPr>
              <w:fldChar w:fldCharType="end"/>
            </w:r>
          </w:hyperlink>
        </w:p>
        <w:p w14:paraId="337F6C85" w14:textId="26F600BB" w:rsidR="003000C3" w:rsidRDefault="003000C3">
          <w:pPr>
            <w:pStyle w:val="TDC2"/>
            <w:tabs>
              <w:tab w:val="left" w:pos="880"/>
              <w:tab w:val="right" w:leader="dot" w:pos="9061"/>
            </w:tabs>
            <w:rPr>
              <w:rFonts w:eastAsiaTheme="minorEastAsia" w:cstheme="minorBidi"/>
              <w:noProof/>
              <w:sz w:val="22"/>
              <w:szCs w:val="22"/>
              <w:lang w:val="es-ES"/>
            </w:rPr>
          </w:pPr>
          <w:hyperlink w:anchor="_Toc197625513" w:history="1">
            <w:r w:rsidRPr="00D86EAE">
              <w:rPr>
                <w:rStyle w:val="Hipervnculo"/>
                <w:noProof/>
              </w:rPr>
              <w:t>6.2.</w:t>
            </w:r>
            <w:r>
              <w:rPr>
                <w:rFonts w:eastAsiaTheme="minorEastAsia" w:cstheme="minorBidi"/>
                <w:noProof/>
                <w:sz w:val="22"/>
                <w:szCs w:val="22"/>
                <w:lang w:val="es-ES"/>
              </w:rPr>
              <w:tab/>
            </w:r>
            <w:r w:rsidRPr="00D86EAE">
              <w:rPr>
                <w:rStyle w:val="Hipervnculo"/>
                <w:noProof/>
              </w:rPr>
              <w:t>Líneas de trabajo futuro</w:t>
            </w:r>
            <w:r>
              <w:rPr>
                <w:noProof/>
                <w:webHidden/>
              </w:rPr>
              <w:tab/>
            </w:r>
            <w:r>
              <w:rPr>
                <w:noProof/>
                <w:webHidden/>
              </w:rPr>
              <w:fldChar w:fldCharType="begin"/>
            </w:r>
            <w:r>
              <w:rPr>
                <w:noProof/>
                <w:webHidden/>
              </w:rPr>
              <w:instrText xml:space="preserve"> PAGEREF _Toc197625513 \h </w:instrText>
            </w:r>
            <w:r>
              <w:rPr>
                <w:noProof/>
                <w:webHidden/>
              </w:rPr>
            </w:r>
            <w:r>
              <w:rPr>
                <w:noProof/>
                <w:webHidden/>
              </w:rPr>
              <w:fldChar w:fldCharType="separate"/>
            </w:r>
            <w:r>
              <w:rPr>
                <w:noProof/>
                <w:webHidden/>
              </w:rPr>
              <w:t>61</w:t>
            </w:r>
            <w:r>
              <w:rPr>
                <w:noProof/>
                <w:webHidden/>
              </w:rPr>
              <w:fldChar w:fldCharType="end"/>
            </w:r>
          </w:hyperlink>
        </w:p>
        <w:p w14:paraId="3A72EA9B" w14:textId="18CF98E6" w:rsidR="003000C3" w:rsidRDefault="003000C3">
          <w:pPr>
            <w:pStyle w:val="TDC1"/>
            <w:rPr>
              <w:rFonts w:eastAsiaTheme="minorEastAsia" w:cstheme="minorBidi"/>
              <w:noProof/>
              <w:sz w:val="22"/>
              <w:szCs w:val="22"/>
              <w:lang w:val="es-ES"/>
            </w:rPr>
          </w:pPr>
          <w:hyperlink w:anchor="_Toc197625514" w:history="1">
            <w:r w:rsidRPr="00D86EAE">
              <w:rPr>
                <w:rStyle w:val="Hipervnculo"/>
                <w:noProof/>
              </w:rPr>
              <w:t>Referencias bibliográficas</w:t>
            </w:r>
            <w:r>
              <w:rPr>
                <w:noProof/>
                <w:webHidden/>
              </w:rPr>
              <w:tab/>
            </w:r>
            <w:r>
              <w:rPr>
                <w:noProof/>
                <w:webHidden/>
              </w:rPr>
              <w:fldChar w:fldCharType="begin"/>
            </w:r>
            <w:r>
              <w:rPr>
                <w:noProof/>
                <w:webHidden/>
              </w:rPr>
              <w:instrText xml:space="preserve"> PAGEREF _Toc197625514 \h </w:instrText>
            </w:r>
            <w:r>
              <w:rPr>
                <w:noProof/>
                <w:webHidden/>
              </w:rPr>
            </w:r>
            <w:r>
              <w:rPr>
                <w:noProof/>
                <w:webHidden/>
              </w:rPr>
              <w:fldChar w:fldCharType="separate"/>
            </w:r>
            <w:r>
              <w:rPr>
                <w:noProof/>
                <w:webHidden/>
              </w:rPr>
              <w:t>62</w:t>
            </w:r>
            <w:r>
              <w:rPr>
                <w:noProof/>
                <w:webHidden/>
              </w:rPr>
              <w:fldChar w:fldCharType="end"/>
            </w:r>
          </w:hyperlink>
        </w:p>
        <w:p w14:paraId="659F104D" w14:textId="2831A27A" w:rsidR="003000C3" w:rsidRDefault="003000C3">
          <w:pPr>
            <w:pStyle w:val="TDC1"/>
            <w:tabs>
              <w:tab w:val="left" w:pos="1100"/>
            </w:tabs>
            <w:rPr>
              <w:rFonts w:eastAsiaTheme="minorEastAsia" w:cstheme="minorBidi"/>
              <w:noProof/>
              <w:sz w:val="22"/>
              <w:szCs w:val="22"/>
              <w:lang w:val="es-ES"/>
            </w:rPr>
          </w:pPr>
          <w:hyperlink w:anchor="_Toc197625515" w:history="1">
            <w:r w:rsidRPr="00D86EAE">
              <w:rPr>
                <w:rStyle w:val="Hipervnculo"/>
                <w:noProof/>
              </w:rPr>
              <w:t>Anexo A.</w:t>
            </w:r>
            <w:r>
              <w:rPr>
                <w:rFonts w:eastAsiaTheme="minorEastAsia" w:cstheme="minorBidi"/>
                <w:noProof/>
                <w:sz w:val="22"/>
                <w:szCs w:val="22"/>
                <w:lang w:val="es-ES"/>
              </w:rPr>
              <w:tab/>
            </w:r>
            <w:r w:rsidRPr="00D86EAE">
              <w:rPr>
                <w:rStyle w:val="Hipervnculo"/>
                <w:noProof/>
              </w:rPr>
              <w:t>Título del anexo.</w:t>
            </w:r>
            <w:r>
              <w:rPr>
                <w:noProof/>
                <w:webHidden/>
              </w:rPr>
              <w:tab/>
            </w:r>
            <w:r>
              <w:rPr>
                <w:noProof/>
                <w:webHidden/>
              </w:rPr>
              <w:fldChar w:fldCharType="begin"/>
            </w:r>
            <w:r>
              <w:rPr>
                <w:noProof/>
                <w:webHidden/>
              </w:rPr>
              <w:instrText xml:space="preserve"> PAGEREF _Toc197625515 \h </w:instrText>
            </w:r>
            <w:r>
              <w:rPr>
                <w:noProof/>
                <w:webHidden/>
              </w:rPr>
            </w:r>
            <w:r>
              <w:rPr>
                <w:noProof/>
                <w:webHidden/>
              </w:rPr>
              <w:fldChar w:fldCharType="separate"/>
            </w:r>
            <w:r>
              <w:rPr>
                <w:noProof/>
                <w:webHidden/>
              </w:rPr>
              <w:t>66</w:t>
            </w:r>
            <w:r>
              <w:rPr>
                <w:noProof/>
                <w:webHidden/>
              </w:rPr>
              <w:fldChar w:fldCharType="end"/>
            </w:r>
          </w:hyperlink>
        </w:p>
        <w:p w14:paraId="22414B91" w14:textId="12C130CA" w:rsidR="003000C3" w:rsidRDefault="003000C3">
          <w:pPr>
            <w:pStyle w:val="TDC1"/>
            <w:rPr>
              <w:rFonts w:eastAsiaTheme="minorEastAsia" w:cstheme="minorBidi"/>
              <w:noProof/>
              <w:sz w:val="22"/>
              <w:szCs w:val="22"/>
              <w:lang w:val="es-ES"/>
            </w:rPr>
          </w:pPr>
          <w:hyperlink w:anchor="_Toc197625516" w:history="1">
            <w:r w:rsidRPr="00D86EAE">
              <w:rPr>
                <w:rStyle w:val="Hipervnculo"/>
                <w:noProof/>
              </w:rPr>
              <w:t>Índice de acrónimos</w:t>
            </w:r>
            <w:r>
              <w:rPr>
                <w:noProof/>
                <w:webHidden/>
              </w:rPr>
              <w:tab/>
            </w:r>
            <w:r>
              <w:rPr>
                <w:noProof/>
                <w:webHidden/>
              </w:rPr>
              <w:fldChar w:fldCharType="begin"/>
            </w:r>
            <w:r>
              <w:rPr>
                <w:noProof/>
                <w:webHidden/>
              </w:rPr>
              <w:instrText xml:space="preserve"> PAGEREF _Toc197625516 \h </w:instrText>
            </w:r>
            <w:r>
              <w:rPr>
                <w:noProof/>
                <w:webHidden/>
              </w:rPr>
            </w:r>
            <w:r>
              <w:rPr>
                <w:noProof/>
                <w:webHidden/>
              </w:rPr>
              <w:fldChar w:fldCharType="separate"/>
            </w:r>
            <w:r>
              <w:rPr>
                <w:noProof/>
                <w:webHidden/>
              </w:rPr>
              <w:t>67</w:t>
            </w:r>
            <w:r>
              <w:rPr>
                <w:noProof/>
                <w:webHidden/>
              </w:rPr>
              <w:fldChar w:fldCharType="end"/>
            </w:r>
          </w:hyperlink>
        </w:p>
        <w:p w14:paraId="20EF8BFD" w14:textId="7E9223BA" w:rsidR="00F86806" w:rsidRPr="00932F6E" w:rsidRDefault="00FE72C4" w:rsidP="00D95784">
          <w:pPr>
            <w:pStyle w:val="TDC1"/>
            <w:rPr>
              <w:rFonts w:eastAsiaTheme="minorEastAsia" w:cstheme="minorBidi"/>
              <w:kern w:val="2"/>
              <w:sz w:val="22"/>
              <w:szCs w:val="22"/>
            </w:rPr>
          </w:pPr>
          <w:r w:rsidRPr="00932F6E">
            <w:rPr>
              <w:rStyle w:val="Enlacedelndice"/>
            </w:rPr>
            <w:fldChar w:fldCharType="end"/>
          </w:r>
        </w:p>
      </w:sdtContent>
    </w:sdt>
    <w:p w14:paraId="20DA38DC" w14:textId="77777777" w:rsidR="00F86806" w:rsidRPr="00932F6E" w:rsidRDefault="00A71113">
      <w:pPr>
        <w:pStyle w:val="Ttulondices"/>
      </w:pPr>
      <w:r w:rsidRPr="00932F6E">
        <w:br w:type="page"/>
      </w:r>
      <w:r w:rsidRPr="00932F6E">
        <w:lastRenderedPageBreak/>
        <w:t xml:space="preserve">Índice de figuras </w:t>
      </w:r>
    </w:p>
    <w:p w14:paraId="21B4E764" w14:textId="3361EE44" w:rsidR="003000C3" w:rsidRDefault="00FE72C4">
      <w:pPr>
        <w:pStyle w:val="Tabladeilustraciones"/>
        <w:tabs>
          <w:tab w:val="right" w:leader="dot" w:pos="9061"/>
        </w:tabs>
        <w:rPr>
          <w:rFonts w:eastAsiaTheme="minorEastAsia" w:cstheme="minorBidi"/>
          <w:noProof/>
          <w:sz w:val="22"/>
          <w:szCs w:val="22"/>
          <w:lang w:val="es-ES"/>
        </w:rPr>
      </w:pPr>
      <w:r w:rsidRPr="00932F6E">
        <w:fldChar w:fldCharType="begin"/>
      </w:r>
      <w:r w:rsidR="00A71113" w:rsidRPr="00932F6E">
        <w:rPr>
          <w:rStyle w:val="Enlacedelndice"/>
        </w:rPr>
        <w:instrText xml:space="preserve"> TOC \c "Figura" \h </w:instrText>
      </w:r>
      <w:r w:rsidRPr="00932F6E">
        <w:rPr>
          <w:rStyle w:val="Enlacedelndice"/>
        </w:rPr>
        <w:fldChar w:fldCharType="separate"/>
      </w:r>
      <w:hyperlink r:id="rId12" w:anchor="_Toc197625517" w:history="1">
        <w:r w:rsidR="003000C3" w:rsidRPr="00E27EDF">
          <w:rPr>
            <w:rStyle w:val="Hipervnculo"/>
            <w:noProof/>
          </w:rPr>
          <w:t>Figura 1. ángulo diedro Phi.</w:t>
        </w:r>
        <w:r w:rsidR="003000C3">
          <w:rPr>
            <w:noProof/>
          </w:rPr>
          <w:tab/>
        </w:r>
        <w:r w:rsidR="003000C3">
          <w:rPr>
            <w:noProof/>
          </w:rPr>
          <w:fldChar w:fldCharType="begin"/>
        </w:r>
        <w:r w:rsidR="003000C3">
          <w:rPr>
            <w:noProof/>
          </w:rPr>
          <w:instrText xml:space="preserve"> PAGEREF _Toc197625517 \h </w:instrText>
        </w:r>
        <w:r w:rsidR="003000C3">
          <w:rPr>
            <w:noProof/>
          </w:rPr>
        </w:r>
        <w:r w:rsidR="003000C3">
          <w:rPr>
            <w:noProof/>
          </w:rPr>
          <w:fldChar w:fldCharType="separate"/>
        </w:r>
        <w:r w:rsidR="003000C3">
          <w:rPr>
            <w:noProof/>
          </w:rPr>
          <w:t>5</w:t>
        </w:r>
        <w:r w:rsidR="003000C3">
          <w:rPr>
            <w:noProof/>
          </w:rPr>
          <w:fldChar w:fldCharType="end"/>
        </w:r>
      </w:hyperlink>
    </w:p>
    <w:p w14:paraId="341DB302" w14:textId="69C77F54" w:rsidR="003000C3" w:rsidRDefault="003000C3">
      <w:pPr>
        <w:pStyle w:val="Tabladeilustraciones"/>
        <w:tabs>
          <w:tab w:val="right" w:leader="dot" w:pos="9061"/>
        </w:tabs>
        <w:rPr>
          <w:rFonts w:eastAsiaTheme="minorEastAsia" w:cstheme="minorBidi"/>
          <w:noProof/>
          <w:sz w:val="22"/>
          <w:szCs w:val="22"/>
          <w:lang w:val="es-ES"/>
        </w:rPr>
      </w:pPr>
      <w:hyperlink r:id="rId13" w:anchor="_Toc197625518" w:history="1">
        <w:r w:rsidRPr="00E27EDF">
          <w:rPr>
            <w:rStyle w:val="Hipervnculo"/>
            <w:noProof/>
          </w:rPr>
          <w:t>Figura 2. ángulo diedro Psi.</w:t>
        </w:r>
        <w:r>
          <w:rPr>
            <w:noProof/>
          </w:rPr>
          <w:tab/>
        </w:r>
        <w:r>
          <w:rPr>
            <w:noProof/>
          </w:rPr>
          <w:fldChar w:fldCharType="begin"/>
        </w:r>
        <w:r>
          <w:rPr>
            <w:noProof/>
          </w:rPr>
          <w:instrText xml:space="preserve"> PAGEREF _Toc197625518 \h </w:instrText>
        </w:r>
        <w:r>
          <w:rPr>
            <w:noProof/>
          </w:rPr>
        </w:r>
        <w:r>
          <w:rPr>
            <w:noProof/>
          </w:rPr>
          <w:fldChar w:fldCharType="separate"/>
        </w:r>
        <w:r>
          <w:rPr>
            <w:noProof/>
          </w:rPr>
          <w:t>6</w:t>
        </w:r>
        <w:r>
          <w:rPr>
            <w:noProof/>
          </w:rPr>
          <w:fldChar w:fldCharType="end"/>
        </w:r>
      </w:hyperlink>
    </w:p>
    <w:p w14:paraId="726918BC" w14:textId="01849F30" w:rsidR="003000C3" w:rsidRDefault="003000C3">
      <w:pPr>
        <w:pStyle w:val="Tabladeilustraciones"/>
        <w:tabs>
          <w:tab w:val="right" w:leader="dot" w:pos="9061"/>
        </w:tabs>
        <w:rPr>
          <w:rFonts w:eastAsiaTheme="minorEastAsia" w:cstheme="minorBidi"/>
          <w:noProof/>
          <w:sz w:val="22"/>
          <w:szCs w:val="22"/>
          <w:lang w:val="es-ES"/>
        </w:rPr>
      </w:pPr>
      <w:hyperlink r:id="rId14" w:anchor="_Toc197625519" w:history="1">
        <w:r w:rsidRPr="00E27EDF">
          <w:rPr>
            <w:rStyle w:val="Hipervnculo"/>
            <w:noProof/>
          </w:rPr>
          <w:t>Figura 3. Obtención de la proteína en PyMOL</w:t>
        </w:r>
        <w:r>
          <w:rPr>
            <w:noProof/>
          </w:rPr>
          <w:tab/>
        </w:r>
        <w:r>
          <w:rPr>
            <w:noProof/>
          </w:rPr>
          <w:fldChar w:fldCharType="begin"/>
        </w:r>
        <w:r>
          <w:rPr>
            <w:noProof/>
          </w:rPr>
          <w:instrText xml:space="preserve"> PAGEREF _Toc197625519 \h </w:instrText>
        </w:r>
        <w:r>
          <w:rPr>
            <w:noProof/>
          </w:rPr>
        </w:r>
        <w:r>
          <w:rPr>
            <w:noProof/>
          </w:rPr>
          <w:fldChar w:fldCharType="separate"/>
        </w:r>
        <w:r>
          <w:rPr>
            <w:noProof/>
          </w:rPr>
          <w:t>7</w:t>
        </w:r>
        <w:r>
          <w:rPr>
            <w:noProof/>
          </w:rPr>
          <w:fldChar w:fldCharType="end"/>
        </w:r>
      </w:hyperlink>
    </w:p>
    <w:p w14:paraId="44E6C94D" w14:textId="25F36712" w:rsidR="003000C3" w:rsidRDefault="003000C3">
      <w:pPr>
        <w:pStyle w:val="Tabladeilustraciones"/>
        <w:tabs>
          <w:tab w:val="right" w:leader="dot" w:pos="9061"/>
        </w:tabs>
        <w:rPr>
          <w:rFonts w:eastAsiaTheme="minorEastAsia" w:cstheme="minorBidi"/>
          <w:noProof/>
          <w:sz w:val="22"/>
          <w:szCs w:val="22"/>
          <w:lang w:val="es-ES"/>
        </w:rPr>
      </w:pPr>
      <w:hyperlink w:anchor="_Toc197625520" w:history="1">
        <w:r w:rsidRPr="00E27EDF">
          <w:rPr>
            <w:rStyle w:val="Hipervnculo"/>
            <w:noProof/>
          </w:rPr>
          <w:t>Figura 4. Molécula 3BOG (PDB).</w:t>
        </w:r>
        <w:r>
          <w:rPr>
            <w:noProof/>
          </w:rPr>
          <w:tab/>
        </w:r>
        <w:r>
          <w:rPr>
            <w:noProof/>
          </w:rPr>
          <w:fldChar w:fldCharType="begin"/>
        </w:r>
        <w:r>
          <w:rPr>
            <w:noProof/>
          </w:rPr>
          <w:instrText xml:space="preserve"> PAGEREF _Toc197625520 \h </w:instrText>
        </w:r>
        <w:r>
          <w:rPr>
            <w:noProof/>
          </w:rPr>
        </w:r>
        <w:r>
          <w:rPr>
            <w:noProof/>
          </w:rPr>
          <w:fldChar w:fldCharType="separate"/>
        </w:r>
        <w:r>
          <w:rPr>
            <w:noProof/>
          </w:rPr>
          <w:t>8</w:t>
        </w:r>
        <w:r>
          <w:rPr>
            <w:noProof/>
          </w:rPr>
          <w:fldChar w:fldCharType="end"/>
        </w:r>
      </w:hyperlink>
    </w:p>
    <w:p w14:paraId="64C5631D" w14:textId="58FEC14C" w:rsidR="003000C3" w:rsidRDefault="003000C3">
      <w:pPr>
        <w:pStyle w:val="Tabladeilustraciones"/>
        <w:tabs>
          <w:tab w:val="right" w:leader="dot" w:pos="9061"/>
        </w:tabs>
        <w:rPr>
          <w:rFonts w:eastAsiaTheme="minorEastAsia" w:cstheme="minorBidi"/>
          <w:noProof/>
          <w:sz w:val="22"/>
          <w:szCs w:val="22"/>
          <w:lang w:val="es-ES"/>
        </w:rPr>
      </w:pPr>
      <w:hyperlink w:anchor="_Toc197625521" w:history="1">
        <w:r w:rsidRPr="00E27EDF">
          <w:rPr>
            <w:rStyle w:val="Hipervnculo"/>
            <w:noProof/>
          </w:rPr>
          <w:t>Figura 5. Eliminación de Moléculas de Agua</w:t>
        </w:r>
        <w:r>
          <w:rPr>
            <w:noProof/>
          </w:rPr>
          <w:tab/>
        </w:r>
        <w:r>
          <w:rPr>
            <w:noProof/>
          </w:rPr>
          <w:fldChar w:fldCharType="begin"/>
        </w:r>
        <w:r>
          <w:rPr>
            <w:noProof/>
          </w:rPr>
          <w:instrText xml:space="preserve"> PAGEREF _Toc197625521 \h </w:instrText>
        </w:r>
        <w:r>
          <w:rPr>
            <w:noProof/>
          </w:rPr>
        </w:r>
        <w:r>
          <w:rPr>
            <w:noProof/>
          </w:rPr>
          <w:fldChar w:fldCharType="separate"/>
        </w:r>
        <w:r>
          <w:rPr>
            <w:noProof/>
          </w:rPr>
          <w:t>8</w:t>
        </w:r>
        <w:r>
          <w:rPr>
            <w:noProof/>
          </w:rPr>
          <w:fldChar w:fldCharType="end"/>
        </w:r>
      </w:hyperlink>
    </w:p>
    <w:p w14:paraId="03784F11" w14:textId="6522DABE" w:rsidR="003000C3" w:rsidRDefault="003000C3">
      <w:pPr>
        <w:pStyle w:val="Tabladeilustraciones"/>
        <w:tabs>
          <w:tab w:val="right" w:leader="dot" w:pos="9061"/>
        </w:tabs>
        <w:rPr>
          <w:rFonts w:eastAsiaTheme="minorEastAsia" w:cstheme="minorBidi"/>
          <w:noProof/>
          <w:sz w:val="22"/>
          <w:szCs w:val="22"/>
          <w:lang w:val="es-ES"/>
        </w:rPr>
      </w:pPr>
      <w:hyperlink w:anchor="_Toc197625522" w:history="1">
        <w:r w:rsidRPr="00E27EDF">
          <w:rPr>
            <w:rStyle w:val="Hipervnculo"/>
            <w:noProof/>
          </w:rPr>
          <w:t>Figura 6. Adición de hidrógenos.</w:t>
        </w:r>
        <w:r>
          <w:rPr>
            <w:noProof/>
          </w:rPr>
          <w:tab/>
        </w:r>
        <w:r>
          <w:rPr>
            <w:noProof/>
          </w:rPr>
          <w:fldChar w:fldCharType="begin"/>
        </w:r>
        <w:r>
          <w:rPr>
            <w:noProof/>
          </w:rPr>
          <w:instrText xml:space="preserve"> PAGEREF _Toc197625522 \h </w:instrText>
        </w:r>
        <w:r>
          <w:rPr>
            <w:noProof/>
          </w:rPr>
        </w:r>
        <w:r>
          <w:rPr>
            <w:noProof/>
          </w:rPr>
          <w:fldChar w:fldCharType="separate"/>
        </w:r>
        <w:r>
          <w:rPr>
            <w:noProof/>
          </w:rPr>
          <w:t>9</w:t>
        </w:r>
        <w:r>
          <w:rPr>
            <w:noProof/>
          </w:rPr>
          <w:fldChar w:fldCharType="end"/>
        </w:r>
      </w:hyperlink>
    </w:p>
    <w:p w14:paraId="397DF87F" w14:textId="3C238241" w:rsidR="003000C3" w:rsidRDefault="003000C3">
      <w:pPr>
        <w:pStyle w:val="Tabladeilustraciones"/>
        <w:tabs>
          <w:tab w:val="right" w:leader="dot" w:pos="9061"/>
        </w:tabs>
        <w:rPr>
          <w:rFonts w:eastAsiaTheme="minorEastAsia" w:cstheme="minorBidi"/>
          <w:noProof/>
          <w:sz w:val="22"/>
          <w:szCs w:val="22"/>
          <w:lang w:val="es-ES"/>
        </w:rPr>
      </w:pPr>
      <w:hyperlink r:id="rId15" w:anchor="_Toc197625523" w:history="1">
        <w:r w:rsidRPr="00E27EDF">
          <w:rPr>
            <w:rStyle w:val="Hipervnculo"/>
            <w:noProof/>
          </w:rPr>
          <w:t>Figura 7. Abriendo la Secuencia.</w:t>
        </w:r>
        <w:r>
          <w:rPr>
            <w:noProof/>
          </w:rPr>
          <w:tab/>
        </w:r>
        <w:r>
          <w:rPr>
            <w:noProof/>
          </w:rPr>
          <w:fldChar w:fldCharType="begin"/>
        </w:r>
        <w:r>
          <w:rPr>
            <w:noProof/>
          </w:rPr>
          <w:instrText xml:space="preserve"> PAGEREF _Toc197625523 \h </w:instrText>
        </w:r>
        <w:r>
          <w:rPr>
            <w:noProof/>
          </w:rPr>
        </w:r>
        <w:r>
          <w:rPr>
            <w:noProof/>
          </w:rPr>
          <w:fldChar w:fldCharType="separate"/>
        </w:r>
        <w:r>
          <w:rPr>
            <w:noProof/>
          </w:rPr>
          <w:t>9</w:t>
        </w:r>
        <w:r>
          <w:rPr>
            <w:noProof/>
          </w:rPr>
          <w:fldChar w:fldCharType="end"/>
        </w:r>
      </w:hyperlink>
    </w:p>
    <w:p w14:paraId="30B2F841" w14:textId="54B988FB" w:rsidR="003000C3" w:rsidRDefault="003000C3">
      <w:pPr>
        <w:pStyle w:val="Tabladeilustraciones"/>
        <w:tabs>
          <w:tab w:val="right" w:leader="dot" w:pos="9061"/>
        </w:tabs>
        <w:rPr>
          <w:rFonts w:eastAsiaTheme="minorEastAsia" w:cstheme="minorBidi"/>
          <w:noProof/>
          <w:sz w:val="22"/>
          <w:szCs w:val="22"/>
          <w:lang w:val="es-ES"/>
        </w:rPr>
      </w:pPr>
      <w:hyperlink w:anchor="_Toc197625524" w:history="1">
        <w:r w:rsidRPr="00E27EDF">
          <w:rPr>
            <w:rStyle w:val="Hipervnculo"/>
            <w:noProof/>
          </w:rPr>
          <w:t>Figura 8. Visualización de la Secuencia en PyMOL.</w:t>
        </w:r>
        <w:r>
          <w:rPr>
            <w:noProof/>
          </w:rPr>
          <w:tab/>
        </w:r>
        <w:r>
          <w:rPr>
            <w:noProof/>
          </w:rPr>
          <w:fldChar w:fldCharType="begin"/>
        </w:r>
        <w:r>
          <w:rPr>
            <w:noProof/>
          </w:rPr>
          <w:instrText xml:space="preserve"> PAGEREF _Toc197625524 \h </w:instrText>
        </w:r>
        <w:r>
          <w:rPr>
            <w:noProof/>
          </w:rPr>
        </w:r>
        <w:r>
          <w:rPr>
            <w:noProof/>
          </w:rPr>
          <w:fldChar w:fldCharType="separate"/>
        </w:r>
        <w:r>
          <w:rPr>
            <w:noProof/>
          </w:rPr>
          <w:t>10</w:t>
        </w:r>
        <w:r>
          <w:rPr>
            <w:noProof/>
          </w:rPr>
          <w:fldChar w:fldCharType="end"/>
        </w:r>
      </w:hyperlink>
    </w:p>
    <w:p w14:paraId="5CEAA077" w14:textId="0D2A0975" w:rsidR="003000C3" w:rsidRDefault="003000C3">
      <w:pPr>
        <w:pStyle w:val="Tabladeilustraciones"/>
        <w:tabs>
          <w:tab w:val="right" w:leader="dot" w:pos="9061"/>
        </w:tabs>
        <w:rPr>
          <w:rFonts w:eastAsiaTheme="minorEastAsia" w:cstheme="minorBidi"/>
          <w:noProof/>
          <w:sz w:val="22"/>
          <w:szCs w:val="22"/>
          <w:lang w:val="es-ES"/>
        </w:rPr>
      </w:pPr>
      <w:hyperlink w:anchor="_Toc197625525" w:history="1">
        <w:r w:rsidRPr="00E27EDF">
          <w:rPr>
            <w:rStyle w:val="Hipervnculo"/>
            <w:noProof/>
          </w:rPr>
          <w:t>Figura 9. Hélices vistas en paralelo.</w:t>
        </w:r>
        <w:r>
          <w:rPr>
            <w:noProof/>
          </w:rPr>
          <w:tab/>
        </w:r>
        <w:r>
          <w:rPr>
            <w:noProof/>
          </w:rPr>
          <w:fldChar w:fldCharType="begin"/>
        </w:r>
        <w:r>
          <w:rPr>
            <w:noProof/>
          </w:rPr>
          <w:instrText xml:space="preserve"> PAGEREF _Toc197625525 \h </w:instrText>
        </w:r>
        <w:r>
          <w:rPr>
            <w:noProof/>
          </w:rPr>
        </w:r>
        <w:r>
          <w:rPr>
            <w:noProof/>
          </w:rPr>
          <w:fldChar w:fldCharType="separate"/>
        </w:r>
        <w:r>
          <w:rPr>
            <w:noProof/>
          </w:rPr>
          <w:t>11</w:t>
        </w:r>
        <w:r>
          <w:rPr>
            <w:noProof/>
          </w:rPr>
          <w:fldChar w:fldCharType="end"/>
        </w:r>
      </w:hyperlink>
    </w:p>
    <w:p w14:paraId="301AE0AE" w14:textId="1E39366A" w:rsidR="003000C3" w:rsidRDefault="003000C3">
      <w:pPr>
        <w:pStyle w:val="Tabladeilustraciones"/>
        <w:tabs>
          <w:tab w:val="right" w:leader="dot" w:pos="9061"/>
        </w:tabs>
        <w:rPr>
          <w:rFonts w:eastAsiaTheme="minorEastAsia" w:cstheme="minorBidi"/>
          <w:noProof/>
          <w:sz w:val="22"/>
          <w:szCs w:val="22"/>
          <w:lang w:val="es-ES"/>
        </w:rPr>
      </w:pPr>
      <w:hyperlink w:anchor="_Toc197625526" w:history="1">
        <w:r w:rsidRPr="00E27EDF">
          <w:rPr>
            <w:rStyle w:val="Hipervnculo"/>
            <w:noProof/>
          </w:rPr>
          <w:t>Figura 10. Visualización Esquematizada de 3BOG.</w:t>
        </w:r>
        <w:r>
          <w:rPr>
            <w:noProof/>
          </w:rPr>
          <w:tab/>
        </w:r>
        <w:r>
          <w:rPr>
            <w:noProof/>
          </w:rPr>
          <w:fldChar w:fldCharType="begin"/>
        </w:r>
        <w:r>
          <w:rPr>
            <w:noProof/>
          </w:rPr>
          <w:instrText xml:space="preserve"> PAGEREF _Toc197625526 \h </w:instrText>
        </w:r>
        <w:r>
          <w:rPr>
            <w:noProof/>
          </w:rPr>
        </w:r>
        <w:r>
          <w:rPr>
            <w:noProof/>
          </w:rPr>
          <w:fldChar w:fldCharType="separate"/>
        </w:r>
        <w:r>
          <w:rPr>
            <w:noProof/>
          </w:rPr>
          <w:t>11</w:t>
        </w:r>
        <w:r>
          <w:rPr>
            <w:noProof/>
          </w:rPr>
          <w:fldChar w:fldCharType="end"/>
        </w:r>
      </w:hyperlink>
    </w:p>
    <w:p w14:paraId="122A38D3" w14:textId="17F11C55" w:rsidR="003000C3" w:rsidRDefault="003000C3">
      <w:pPr>
        <w:pStyle w:val="Tabladeilustraciones"/>
        <w:tabs>
          <w:tab w:val="right" w:leader="dot" w:pos="9061"/>
        </w:tabs>
        <w:rPr>
          <w:rFonts w:eastAsiaTheme="minorEastAsia" w:cstheme="minorBidi"/>
          <w:noProof/>
          <w:sz w:val="22"/>
          <w:szCs w:val="22"/>
          <w:lang w:val="es-ES"/>
        </w:rPr>
      </w:pPr>
      <w:hyperlink w:anchor="_Toc197625527" w:history="1">
        <w:r w:rsidRPr="00E27EDF">
          <w:rPr>
            <w:rStyle w:val="Hipervnculo"/>
            <w:noProof/>
          </w:rPr>
          <w:t>Figura 11. tabla de densidad del empaquetamiento de proteínas.</w:t>
        </w:r>
        <w:r>
          <w:rPr>
            <w:noProof/>
          </w:rPr>
          <w:tab/>
        </w:r>
        <w:r>
          <w:rPr>
            <w:noProof/>
          </w:rPr>
          <w:fldChar w:fldCharType="begin"/>
        </w:r>
        <w:r>
          <w:rPr>
            <w:noProof/>
          </w:rPr>
          <w:instrText xml:space="preserve"> PAGEREF _Toc197625527 \h </w:instrText>
        </w:r>
        <w:r>
          <w:rPr>
            <w:noProof/>
          </w:rPr>
        </w:r>
        <w:r>
          <w:rPr>
            <w:noProof/>
          </w:rPr>
          <w:fldChar w:fldCharType="separate"/>
        </w:r>
        <w:r>
          <w:rPr>
            <w:noProof/>
          </w:rPr>
          <w:t>12</w:t>
        </w:r>
        <w:r>
          <w:rPr>
            <w:noProof/>
          </w:rPr>
          <w:fldChar w:fldCharType="end"/>
        </w:r>
      </w:hyperlink>
    </w:p>
    <w:p w14:paraId="78D2A04F" w14:textId="4E503D3C" w:rsidR="003000C3" w:rsidRDefault="003000C3">
      <w:pPr>
        <w:pStyle w:val="Tabladeilustraciones"/>
        <w:tabs>
          <w:tab w:val="right" w:leader="dot" w:pos="9061"/>
        </w:tabs>
        <w:rPr>
          <w:rFonts w:eastAsiaTheme="minorEastAsia" w:cstheme="minorBidi"/>
          <w:noProof/>
          <w:sz w:val="22"/>
          <w:szCs w:val="22"/>
          <w:lang w:val="es-ES"/>
        </w:rPr>
      </w:pPr>
      <w:hyperlink r:id="rId16" w:anchor="_Toc197625528" w:history="1">
        <w:r w:rsidRPr="00E27EDF">
          <w:rPr>
            <w:rStyle w:val="Hipervnculo"/>
            <w:noProof/>
          </w:rPr>
          <w:t>Figura 12. Menú de Selección</w:t>
        </w:r>
        <w:r>
          <w:rPr>
            <w:noProof/>
          </w:rPr>
          <w:tab/>
        </w:r>
        <w:r>
          <w:rPr>
            <w:noProof/>
          </w:rPr>
          <w:fldChar w:fldCharType="begin"/>
        </w:r>
        <w:r>
          <w:rPr>
            <w:noProof/>
          </w:rPr>
          <w:instrText xml:space="preserve"> PAGEREF _Toc197625528 \h </w:instrText>
        </w:r>
        <w:r>
          <w:rPr>
            <w:noProof/>
          </w:rPr>
        </w:r>
        <w:r>
          <w:rPr>
            <w:noProof/>
          </w:rPr>
          <w:fldChar w:fldCharType="separate"/>
        </w:r>
        <w:r>
          <w:rPr>
            <w:noProof/>
          </w:rPr>
          <w:t>12</w:t>
        </w:r>
        <w:r>
          <w:rPr>
            <w:noProof/>
          </w:rPr>
          <w:fldChar w:fldCharType="end"/>
        </w:r>
      </w:hyperlink>
    </w:p>
    <w:p w14:paraId="435CF69A" w14:textId="461AFEDE" w:rsidR="003000C3" w:rsidRDefault="003000C3">
      <w:pPr>
        <w:pStyle w:val="Tabladeilustraciones"/>
        <w:tabs>
          <w:tab w:val="right" w:leader="dot" w:pos="9061"/>
        </w:tabs>
        <w:rPr>
          <w:rFonts w:eastAsiaTheme="minorEastAsia" w:cstheme="minorBidi"/>
          <w:noProof/>
          <w:sz w:val="22"/>
          <w:szCs w:val="22"/>
          <w:lang w:val="es-ES"/>
        </w:rPr>
      </w:pPr>
      <w:hyperlink w:anchor="_Toc197625529" w:history="1">
        <w:r w:rsidRPr="00E27EDF">
          <w:rPr>
            <w:rStyle w:val="Hipervnculo"/>
            <w:noProof/>
          </w:rPr>
          <w:t>Figura 13. Seleccionando la Cadena.</w:t>
        </w:r>
        <w:r>
          <w:rPr>
            <w:noProof/>
          </w:rPr>
          <w:tab/>
        </w:r>
        <w:r>
          <w:rPr>
            <w:noProof/>
          </w:rPr>
          <w:fldChar w:fldCharType="begin"/>
        </w:r>
        <w:r>
          <w:rPr>
            <w:noProof/>
          </w:rPr>
          <w:instrText xml:space="preserve"> PAGEREF _Toc197625529 \h </w:instrText>
        </w:r>
        <w:r>
          <w:rPr>
            <w:noProof/>
          </w:rPr>
        </w:r>
        <w:r>
          <w:rPr>
            <w:noProof/>
          </w:rPr>
          <w:fldChar w:fldCharType="separate"/>
        </w:r>
        <w:r>
          <w:rPr>
            <w:noProof/>
          </w:rPr>
          <w:t>13</w:t>
        </w:r>
        <w:r>
          <w:rPr>
            <w:noProof/>
          </w:rPr>
          <w:fldChar w:fldCharType="end"/>
        </w:r>
      </w:hyperlink>
    </w:p>
    <w:p w14:paraId="606D4E2E" w14:textId="2EF712A6" w:rsidR="003000C3" w:rsidRDefault="003000C3">
      <w:pPr>
        <w:pStyle w:val="Tabladeilustraciones"/>
        <w:tabs>
          <w:tab w:val="right" w:leader="dot" w:pos="9061"/>
        </w:tabs>
        <w:rPr>
          <w:rFonts w:eastAsiaTheme="minorEastAsia" w:cstheme="minorBidi"/>
          <w:noProof/>
          <w:sz w:val="22"/>
          <w:szCs w:val="22"/>
          <w:lang w:val="es-ES"/>
        </w:rPr>
      </w:pPr>
      <w:hyperlink w:anchor="_Toc197625530" w:history="1">
        <w:r w:rsidRPr="00E27EDF">
          <w:rPr>
            <w:rStyle w:val="Hipervnculo"/>
            <w:noProof/>
          </w:rPr>
          <w:t>Figura 14. Separación de Cadena.</w:t>
        </w:r>
        <w:r>
          <w:rPr>
            <w:noProof/>
          </w:rPr>
          <w:tab/>
        </w:r>
        <w:r>
          <w:rPr>
            <w:noProof/>
          </w:rPr>
          <w:fldChar w:fldCharType="begin"/>
        </w:r>
        <w:r>
          <w:rPr>
            <w:noProof/>
          </w:rPr>
          <w:instrText xml:space="preserve"> PAGEREF _Toc197625530 \h </w:instrText>
        </w:r>
        <w:r>
          <w:rPr>
            <w:noProof/>
          </w:rPr>
        </w:r>
        <w:r>
          <w:rPr>
            <w:noProof/>
          </w:rPr>
          <w:fldChar w:fldCharType="separate"/>
        </w:r>
        <w:r>
          <w:rPr>
            <w:noProof/>
          </w:rPr>
          <w:t>14</w:t>
        </w:r>
        <w:r>
          <w:rPr>
            <w:noProof/>
          </w:rPr>
          <w:fldChar w:fldCharType="end"/>
        </w:r>
      </w:hyperlink>
    </w:p>
    <w:p w14:paraId="5C5D2B8D" w14:textId="0D994458" w:rsidR="003000C3" w:rsidRDefault="003000C3">
      <w:pPr>
        <w:pStyle w:val="Tabladeilustraciones"/>
        <w:tabs>
          <w:tab w:val="right" w:leader="dot" w:pos="9061"/>
        </w:tabs>
        <w:rPr>
          <w:rFonts w:eastAsiaTheme="minorEastAsia" w:cstheme="minorBidi"/>
          <w:noProof/>
          <w:sz w:val="22"/>
          <w:szCs w:val="22"/>
          <w:lang w:val="es-ES"/>
        </w:rPr>
      </w:pPr>
      <w:hyperlink w:anchor="_Toc197625531" w:history="1">
        <w:r w:rsidRPr="00E27EDF">
          <w:rPr>
            <w:rStyle w:val="Hipervnculo"/>
            <w:noProof/>
          </w:rPr>
          <w:t>Figura 15. obj01 en solitario.</w:t>
        </w:r>
        <w:r>
          <w:rPr>
            <w:noProof/>
          </w:rPr>
          <w:tab/>
        </w:r>
        <w:r>
          <w:rPr>
            <w:noProof/>
          </w:rPr>
          <w:fldChar w:fldCharType="begin"/>
        </w:r>
        <w:r>
          <w:rPr>
            <w:noProof/>
          </w:rPr>
          <w:instrText xml:space="preserve"> PAGEREF _Toc197625531 \h </w:instrText>
        </w:r>
        <w:r>
          <w:rPr>
            <w:noProof/>
          </w:rPr>
        </w:r>
        <w:r>
          <w:rPr>
            <w:noProof/>
          </w:rPr>
          <w:fldChar w:fldCharType="separate"/>
        </w:r>
        <w:r>
          <w:rPr>
            <w:noProof/>
          </w:rPr>
          <w:t>14</w:t>
        </w:r>
        <w:r>
          <w:rPr>
            <w:noProof/>
          </w:rPr>
          <w:fldChar w:fldCharType="end"/>
        </w:r>
      </w:hyperlink>
    </w:p>
    <w:p w14:paraId="7D5CAF30" w14:textId="1C549BAE" w:rsidR="003000C3" w:rsidRDefault="003000C3">
      <w:pPr>
        <w:pStyle w:val="Tabladeilustraciones"/>
        <w:tabs>
          <w:tab w:val="right" w:leader="dot" w:pos="9061"/>
        </w:tabs>
        <w:rPr>
          <w:rFonts w:eastAsiaTheme="minorEastAsia" w:cstheme="minorBidi"/>
          <w:noProof/>
          <w:sz w:val="22"/>
          <w:szCs w:val="22"/>
          <w:lang w:val="es-ES"/>
        </w:rPr>
      </w:pPr>
      <w:hyperlink w:anchor="_Toc197625532" w:history="1">
        <w:r w:rsidRPr="00E27EDF">
          <w:rPr>
            <w:rStyle w:val="Hipervnculo"/>
            <w:noProof/>
          </w:rPr>
          <w:t>Figura 16. Separación y Coloreado de las hélices seleccionadas.</w:t>
        </w:r>
        <w:r>
          <w:rPr>
            <w:noProof/>
          </w:rPr>
          <w:tab/>
        </w:r>
        <w:r>
          <w:rPr>
            <w:noProof/>
          </w:rPr>
          <w:fldChar w:fldCharType="begin"/>
        </w:r>
        <w:r>
          <w:rPr>
            <w:noProof/>
          </w:rPr>
          <w:instrText xml:space="preserve"> PAGEREF _Toc197625532 \h </w:instrText>
        </w:r>
        <w:r>
          <w:rPr>
            <w:noProof/>
          </w:rPr>
        </w:r>
        <w:r>
          <w:rPr>
            <w:noProof/>
          </w:rPr>
          <w:fldChar w:fldCharType="separate"/>
        </w:r>
        <w:r>
          <w:rPr>
            <w:noProof/>
          </w:rPr>
          <w:t>16</w:t>
        </w:r>
        <w:r>
          <w:rPr>
            <w:noProof/>
          </w:rPr>
          <w:fldChar w:fldCharType="end"/>
        </w:r>
      </w:hyperlink>
    </w:p>
    <w:p w14:paraId="67B9C503" w14:textId="5D8110E7" w:rsidR="003000C3" w:rsidRDefault="003000C3">
      <w:pPr>
        <w:pStyle w:val="Tabladeilustraciones"/>
        <w:tabs>
          <w:tab w:val="right" w:leader="dot" w:pos="9061"/>
        </w:tabs>
        <w:rPr>
          <w:rFonts w:eastAsiaTheme="minorEastAsia" w:cstheme="minorBidi"/>
          <w:noProof/>
          <w:sz w:val="22"/>
          <w:szCs w:val="22"/>
          <w:lang w:val="es-ES"/>
        </w:rPr>
      </w:pPr>
      <w:hyperlink w:anchor="_Toc197625533" w:history="1">
        <w:r w:rsidRPr="00E27EDF">
          <w:rPr>
            <w:rStyle w:val="Hipervnculo"/>
            <w:noProof/>
          </w:rPr>
          <w:t>Figura 17. Hélices Identificadas.</w:t>
        </w:r>
        <w:r>
          <w:rPr>
            <w:noProof/>
          </w:rPr>
          <w:tab/>
        </w:r>
        <w:r>
          <w:rPr>
            <w:noProof/>
          </w:rPr>
          <w:fldChar w:fldCharType="begin"/>
        </w:r>
        <w:r>
          <w:rPr>
            <w:noProof/>
          </w:rPr>
          <w:instrText xml:space="preserve"> PAGEREF _Toc197625533 \h </w:instrText>
        </w:r>
        <w:r>
          <w:rPr>
            <w:noProof/>
          </w:rPr>
        </w:r>
        <w:r>
          <w:rPr>
            <w:noProof/>
          </w:rPr>
          <w:fldChar w:fldCharType="separate"/>
        </w:r>
        <w:r>
          <w:rPr>
            <w:noProof/>
          </w:rPr>
          <w:t>17</w:t>
        </w:r>
        <w:r>
          <w:rPr>
            <w:noProof/>
          </w:rPr>
          <w:fldChar w:fldCharType="end"/>
        </w:r>
      </w:hyperlink>
    </w:p>
    <w:p w14:paraId="5CC7F89A" w14:textId="14BD6400" w:rsidR="003000C3" w:rsidRDefault="003000C3">
      <w:pPr>
        <w:pStyle w:val="Tabladeilustraciones"/>
        <w:tabs>
          <w:tab w:val="right" w:leader="dot" w:pos="9061"/>
        </w:tabs>
        <w:rPr>
          <w:rFonts w:eastAsiaTheme="minorEastAsia" w:cstheme="minorBidi"/>
          <w:noProof/>
          <w:sz w:val="22"/>
          <w:szCs w:val="22"/>
          <w:lang w:val="es-ES"/>
        </w:rPr>
      </w:pPr>
      <w:hyperlink w:anchor="_Toc197625534" w:history="1">
        <w:r w:rsidRPr="00E27EDF">
          <w:rPr>
            <w:rStyle w:val="Hipervnculo"/>
            <w:noProof/>
          </w:rPr>
          <w:t>Figura 18. Dando nombre a las hélices.</w:t>
        </w:r>
        <w:r>
          <w:rPr>
            <w:noProof/>
          </w:rPr>
          <w:tab/>
        </w:r>
        <w:r>
          <w:rPr>
            <w:noProof/>
          </w:rPr>
          <w:fldChar w:fldCharType="begin"/>
        </w:r>
        <w:r>
          <w:rPr>
            <w:noProof/>
          </w:rPr>
          <w:instrText xml:space="preserve"> PAGEREF _Toc197625534 \h </w:instrText>
        </w:r>
        <w:r>
          <w:rPr>
            <w:noProof/>
          </w:rPr>
        </w:r>
        <w:r>
          <w:rPr>
            <w:noProof/>
          </w:rPr>
          <w:fldChar w:fldCharType="separate"/>
        </w:r>
        <w:r>
          <w:rPr>
            <w:noProof/>
          </w:rPr>
          <w:t>17</w:t>
        </w:r>
        <w:r>
          <w:rPr>
            <w:noProof/>
          </w:rPr>
          <w:fldChar w:fldCharType="end"/>
        </w:r>
      </w:hyperlink>
    </w:p>
    <w:p w14:paraId="7E991717" w14:textId="1CAB31C8" w:rsidR="003000C3" w:rsidRDefault="003000C3">
      <w:pPr>
        <w:pStyle w:val="Tabladeilustraciones"/>
        <w:tabs>
          <w:tab w:val="right" w:leader="dot" w:pos="9061"/>
        </w:tabs>
        <w:rPr>
          <w:rFonts w:eastAsiaTheme="minorEastAsia" w:cstheme="minorBidi"/>
          <w:noProof/>
          <w:sz w:val="22"/>
          <w:szCs w:val="22"/>
          <w:lang w:val="es-ES"/>
        </w:rPr>
      </w:pPr>
      <w:hyperlink w:anchor="_Toc197625535" w:history="1">
        <w:r w:rsidRPr="00E27EDF">
          <w:rPr>
            <w:rStyle w:val="Hipervnculo"/>
            <w:noProof/>
          </w:rPr>
          <w:t>Figura 19. Visualización de hélices en modo “regaliz”.</w:t>
        </w:r>
        <w:r>
          <w:rPr>
            <w:noProof/>
          </w:rPr>
          <w:tab/>
        </w:r>
        <w:r>
          <w:rPr>
            <w:noProof/>
          </w:rPr>
          <w:fldChar w:fldCharType="begin"/>
        </w:r>
        <w:r>
          <w:rPr>
            <w:noProof/>
          </w:rPr>
          <w:instrText xml:space="preserve"> PAGEREF _Toc197625535 \h </w:instrText>
        </w:r>
        <w:r>
          <w:rPr>
            <w:noProof/>
          </w:rPr>
        </w:r>
        <w:r>
          <w:rPr>
            <w:noProof/>
          </w:rPr>
          <w:fldChar w:fldCharType="separate"/>
        </w:r>
        <w:r>
          <w:rPr>
            <w:noProof/>
          </w:rPr>
          <w:t>18</w:t>
        </w:r>
        <w:r>
          <w:rPr>
            <w:noProof/>
          </w:rPr>
          <w:fldChar w:fldCharType="end"/>
        </w:r>
      </w:hyperlink>
    </w:p>
    <w:p w14:paraId="5217C3D1" w14:textId="4AD0EF1B" w:rsidR="003000C3" w:rsidRDefault="003000C3">
      <w:pPr>
        <w:pStyle w:val="Tabladeilustraciones"/>
        <w:tabs>
          <w:tab w:val="right" w:leader="dot" w:pos="9061"/>
        </w:tabs>
        <w:rPr>
          <w:rFonts w:eastAsiaTheme="minorEastAsia" w:cstheme="minorBidi"/>
          <w:noProof/>
          <w:sz w:val="22"/>
          <w:szCs w:val="22"/>
          <w:lang w:val="es-ES"/>
        </w:rPr>
      </w:pPr>
      <w:hyperlink w:anchor="_Toc197625536" w:history="1">
        <w:r w:rsidRPr="00E27EDF">
          <w:rPr>
            <w:rStyle w:val="Hipervnculo"/>
            <w:noProof/>
          </w:rPr>
          <w:t>Figura 20. Ángulos Phi, Psi y Omega.</w:t>
        </w:r>
        <w:r>
          <w:rPr>
            <w:noProof/>
          </w:rPr>
          <w:tab/>
        </w:r>
        <w:r>
          <w:rPr>
            <w:noProof/>
          </w:rPr>
          <w:fldChar w:fldCharType="begin"/>
        </w:r>
        <w:r>
          <w:rPr>
            <w:noProof/>
          </w:rPr>
          <w:instrText xml:space="preserve"> PAGEREF _Toc197625536 \h </w:instrText>
        </w:r>
        <w:r>
          <w:rPr>
            <w:noProof/>
          </w:rPr>
        </w:r>
        <w:r>
          <w:rPr>
            <w:noProof/>
          </w:rPr>
          <w:fldChar w:fldCharType="separate"/>
        </w:r>
        <w:r>
          <w:rPr>
            <w:noProof/>
          </w:rPr>
          <w:t>19</w:t>
        </w:r>
        <w:r>
          <w:rPr>
            <w:noProof/>
          </w:rPr>
          <w:fldChar w:fldCharType="end"/>
        </w:r>
      </w:hyperlink>
    </w:p>
    <w:p w14:paraId="74C00981" w14:textId="0DEDBF0E" w:rsidR="003000C3" w:rsidRDefault="003000C3">
      <w:pPr>
        <w:pStyle w:val="Tabladeilustraciones"/>
        <w:tabs>
          <w:tab w:val="right" w:leader="dot" w:pos="9061"/>
        </w:tabs>
        <w:rPr>
          <w:rFonts w:eastAsiaTheme="minorEastAsia" w:cstheme="minorBidi"/>
          <w:noProof/>
          <w:sz w:val="22"/>
          <w:szCs w:val="22"/>
          <w:lang w:val="es-ES"/>
        </w:rPr>
      </w:pPr>
      <w:hyperlink w:anchor="_Toc197625537" w:history="1">
        <w:r w:rsidRPr="00E27EDF">
          <w:rPr>
            <w:rStyle w:val="Hipervnculo"/>
            <w:noProof/>
          </w:rPr>
          <w:t>Figura 21. Activando la herramienta Wizard</w:t>
        </w:r>
        <w:r>
          <w:rPr>
            <w:noProof/>
          </w:rPr>
          <w:tab/>
        </w:r>
        <w:r>
          <w:rPr>
            <w:noProof/>
          </w:rPr>
          <w:fldChar w:fldCharType="begin"/>
        </w:r>
        <w:r>
          <w:rPr>
            <w:noProof/>
          </w:rPr>
          <w:instrText xml:space="preserve"> PAGEREF _Toc197625537 \h </w:instrText>
        </w:r>
        <w:r>
          <w:rPr>
            <w:noProof/>
          </w:rPr>
        </w:r>
        <w:r>
          <w:rPr>
            <w:noProof/>
          </w:rPr>
          <w:fldChar w:fldCharType="separate"/>
        </w:r>
        <w:r>
          <w:rPr>
            <w:noProof/>
          </w:rPr>
          <w:t>19</w:t>
        </w:r>
        <w:r>
          <w:rPr>
            <w:noProof/>
          </w:rPr>
          <w:fldChar w:fldCharType="end"/>
        </w:r>
      </w:hyperlink>
    </w:p>
    <w:p w14:paraId="06399F3D" w14:textId="4156822C" w:rsidR="003000C3" w:rsidRDefault="003000C3">
      <w:pPr>
        <w:pStyle w:val="Tabladeilustraciones"/>
        <w:tabs>
          <w:tab w:val="right" w:leader="dot" w:pos="9061"/>
        </w:tabs>
        <w:rPr>
          <w:rFonts w:eastAsiaTheme="minorEastAsia" w:cstheme="minorBidi"/>
          <w:noProof/>
          <w:sz w:val="22"/>
          <w:szCs w:val="22"/>
          <w:lang w:val="es-ES"/>
        </w:rPr>
      </w:pPr>
      <w:hyperlink r:id="rId17" w:anchor="_Toc197625538" w:history="1">
        <w:r w:rsidRPr="00E27EDF">
          <w:rPr>
            <w:rStyle w:val="Hipervnculo"/>
            <w:noProof/>
          </w:rPr>
          <w:t>Figura 22.  Modo Diedros</w:t>
        </w:r>
        <w:r>
          <w:rPr>
            <w:noProof/>
          </w:rPr>
          <w:tab/>
        </w:r>
        <w:r>
          <w:rPr>
            <w:noProof/>
          </w:rPr>
          <w:fldChar w:fldCharType="begin"/>
        </w:r>
        <w:r>
          <w:rPr>
            <w:noProof/>
          </w:rPr>
          <w:instrText xml:space="preserve"> PAGEREF _Toc197625538 \h </w:instrText>
        </w:r>
        <w:r>
          <w:rPr>
            <w:noProof/>
          </w:rPr>
        </w:r>
        <w:r>
          <w:rPr>
            <w:noProof/>
          </w:rPr>
          <w:fldChar w:fldCharType="separate"/>
        </w:r>
        <w:r>
          <w:rPr>
            <w:noProof/>
          </w:rPr>
          <w:t>20</w:t>
        </w:r>
        <w:r>
          <w:rPr>
            <w:noProof/>
          </w:rPr>
          <w:fldChar w:fldCharType="end"/>
        </w:r>
      </w:hyperlink>
    </w:p>
    <w:p w14:paraId="6B9EA6EC" w14:textId="1B8E3748" w:rsidR="003000C3" w:rsidRDefault="003000C3">
      <w:pPr>
        <w:pStyle w:val="Tabladeilustraciones"/>
        <w:tabs>
          <w:tab w:val="right" w:leader="dot" w:pos="9061"/>
        </w:tabs>
        <w:rPr>
          <w:rFonts w:eastAsiaTheme="minorEastAsia" w:cstheme="minorBidi"/>
          <w:noProof/>
          <w:sz w:val="22"/>
          <w:szCs w:val="22"/>
          <w:lang w:val="es-ES"/>
        </w:rPr>
      </w:pPr>
      <w:hyperlink w:anchor="_Toc197625539" w:history="1">
        <w:r w:rsidRPr="00E27EDF">
          <w:rPr>
            <w:rStyle w:val="Hipervnculo"/>
            <w:noProof/>
          </w:rPr>
          <w:t>Figura 23. Phi y Psi en PyMOL.</w:t>
        </w:r>
        <w:r>
          <w:rPr>
            <w:noProof/>
          </w:rPr>
          <w:tab/>
        </w:r>
        <w:r>
          <w:rPr>
            <w:noProof/>
          </w:rPr>
          <w:fldChar w:fldCharType="begin"/>
        </w:r>
        <w:r>
          <w:rPr>
            <w:noProof/>
          </w:rPr>
          <w:instrText xml:space="preserve"> PAGEREF _Toc197625539 \h </w:instrText>
        </w:r>
        <w:r>
          <w:rPr>
            <w:noProof/>
          </w:rPr>
        </w:r>
        <w:r>
          <w:rPr>
            <w:noProof/>
          </w:rPr>
          <w:fldChar w:fldCharType="separate"/>
        </w:r>
        <w:r>
          <w:rPr>
            <w:noProof/>
          </w:rPr>
          <w:t>20</w:t>
        </w:r>
        <w:r>
          <w:rPr>
            <w:noProof/>
          </w:rPr>
          <w:fldChar w:fldCharType="end"/>
        </w:r>
      </w:hyperlink>
    </w:p>
    <w:p w14:paraId="40769BAD" w14:textId="577316DA" w:rsidR="003000C3" w:rsidRDefault="003000C3">
      <w:pPr>
        <w:pStyle w:val="Tabladeilustraciones"/>
        <w:tabs>
          <w:tab w:val="right" w:leader="dot" w:pos="9061"/>
        </w:tabs>
        <w:rPr>
          <w:rFonts w:eastAsiaTheme="minorEastAsia" w:cstheme="minorBidi"/>
          <w:noProof/>
          <w:sz w:val="22"/>
          <w:szCs w:val="22"/>
          <w:lang w:val="es-ES"/>
        </w:rPr>
      </w:pPr>
      <w:hyperlink w:anchor="_Toc197625540" w:history="1">
        <w:r w:rsidRPr="00E27EDF">
          <w:rPr>
            <w:rStyle w:val="Hipervnculo"/>
            <w:i/>
            <w:noProof/>
          </w:rPr>
          <w:t>Figura 24. Selección de c-alphas.</w:t>
        </w:r>
        <w:r>
          <w:rPr>
            <w:noProof/>
          </w:rPr>
          <w:tab/>
        </w:r>
        <w:r>
          <w:rPr>
            <w:noProof/>
          </w:rPr>
          <w:fldChar w:fldCharType="begin"/>
        </w:r>
        <w:r>
          <w:rPr>
            <w:noProof/>
          </w:rPr>
          <w:instrText xml:space="preserve"> PAGEREF _Toc197625540 \h </w:instrText>
        </w:r>
        <w:r>
          <w:rPr>
            <w:noProof/>
          </w:rPr>
        </w:r>
        <w:r>
          <w:rPr>
            <w:noProof/>
          </w:rPr>
          <w:fldChar w:fldCharType="separate"/>
        </w:r>
        <w:r>
          <w:rPr>
            <w:noProof/>
          </w:rPr>
          <w:t>21</w:t>
        </w:r>
        <w:r>
          <w:rPr>
            <w:noProof/>
          </w:rPr>
          <w:fldChar w:fldCharType="end"/>
        </w:r>
      </w:hyperlink>
    </w:p>
    <w:p w14:paraId="213F2413" w14:textId="77B7C027" w:rsidR="003000C3" w:rsidRDefault="003000C3">
      <w:pPr>
        <w:pStyle w:val="Tabladeilustraciones"/>
        <w:tabs>
          <w:tab w:val="right" w:leader="dot" w:pos="9061"/>
        </w:tabs>
        <w:rPr>
          <w:rFonts w:eastAsiaTheme="minorEastAsia" w:cstheme="minorBidi"/>
          <w:noProof/>
          <w:sz w:val="22"/>
          <w:szCs w:val="22"/>
          <w:lang w:val="es-ES"/>
        </w:rPr>
      </w:pPr>
      <w:hyperlink w:anchor="_Toc197625541" w:history="1">
        <w:r w:rsidRPr="00E27EDF">
          <w:rPr>
            <w:rStyle w:val="Hipervnculo"/>
            <w:noProof/>
          </w:rPr>
          <w:t>Figura 25. selección de oxígenos.</w:t>
        </w:r>
        <w:r>
          <w:rPr>
            <w:noProof/>
          </w:rPr>
          <w:tab/>
        </w:r>
        <w:r>
          <w:rPr>
            <w:noProof/>
          </w:rPr>
          <w:fldChar w:fldCharType="begin"/>
        </w:r>
        <w:r>
          <w:rPr>
            <w:noProof/>
          </w:rPr>
          <w:instrText xml:space="preserve"> PAGEREF _Toc197625541 \h </w:instrText>
        </w:r>
        <w:r>
          <w:rPr>
            <w:noProof/>
          </w:rPr>
        </w:r>
        <w:r>
          <w:rPr>
            <w:noProof/>
          </w:rPr>
          <w:fldChar w:fldCharType="separate"/>
        </w:r>
        <w:r>
          <w:rPr>
            <w:noProof/>
          </w:rPr>
          <w:t>22</w:t>
        </w:r>
        <w:r>
          <w:rPr>
            <w:noProof/>
          </w:rPr>
          <w:fldChar w:fldCharType="end"/>
        </w:r>
      </w:hyperlink>
    </w:p>
    <w:p w14:paraId="0E57B9C8" w14:textId="42B06A66" w:rsidR="003000C3" w:rsidRDefault="003000C3">
      <w:pPr>
        <w:pStyle w:val="Tabladeilustraciones"/>
        <w:tabs>
          <w:tab w:val="right" w:leader="dot" w:pos="9061"/>
        </w:tabs>
        <w:rPr>
          <w:rFonts w:eastAsiaTheme="minorEastAsia" w:cstheme="minorBidi"/>
          <w:noProof/>
          <w:sz w:val="22"/>
          <w:szCs w:val="22"/>
          <w:lang w:val="es-ES"/>
        </w:rPr>
      </w:pPr>
      <w:hyperlink w:anchor="_Toc197625542" w:history="1">
        <w:r w:rsidRPr="00E27EDF">
          <w:rPr>
            <w:rStyle w:val="Hipervnculo"/>
            <w:rFonts w:cstheme="minorHAnsi"/>
            <w:noProof/>
          </w:rPr>
          <w:t>Figura 26. Posibles localizaciones de puentes de hidrógeno no canónicos</w:t>
        </w:r>
        <w:r w:rsidRPr="00E27EDF">
          <w:rPr>
            <w:rStyle w:val="Hipervnculo"/>
            <w:rFonts w:cstheme="minorHAnsi"/>
            <w:i/>
            <w:noProof/>
          </w:rPr>
          <w:t>.</w:t>
        </w:r>
        <w:r>
          <w:rPr>
            <w:noProof/>
          </w:rPr>
          <w:tab/>
        </w:r>
        <w:r>
          <w:rPr>
            <w:noProof/>
          </w:rPr>
          <w:fldChar w:fldCharType="begin"/>
        </w:r>
        <w:r>
          <w:rPr>
            <w:noProof/>
          </w:rPr>
          <w:instrText xml:space="preserve"> PAGEREF _Toc197625542 \h </w:instrText>
        </w:r>
        <w:r>
          <w:rPr>
            <w:noProof/>
          </w:rPr>
        </w:r>
        <w:r>
          <w:rPr>
            <w:noProof/>
          </w:rPr>
          <w:fldChar w:fldCharType="separate"/>
        </w:r>
        <w:r>
          <w:rPr>
            <w:noProof/>
          </w:rPr>
          <w:t>23</w:t>
        </w:r>
        <w:r>
          <w:rPr>
            <w:noProof/>
          </w:rPr>
          <w:fldChar w:fldCharType="end"/>
        </w:r>
      </w:hyperlink>
    </w:p>
    <w:p w14:paraId="567EEF11" w14:textId="48939AC1" w:rsidR="003000C3" w:rsidRDefault="003000C3">
      <w:pPr>
        <w:pStyle w:val="Tabladeilustraciones"/>
        <w:tabs>
          <w:tab w:val="right" w:leader="dot" w:pos="9061"/>
        </w:tabs>
        <w:rPr>
          <w:rFonts w:eastAsiaTheme="minorEastAsia" w:cstheme="minorBidi"/>
          <w:noProof/>
          <w:sz w:val="22"/>
          <w:szCs w:val="22"/>
          <w:lang w:val="es-ES"/>
        </w:rPr>
      </w:pPr>
      <w:hyperlink w:anchor="_Toc197625543" w:history="1">
        <w:r w:rsidRPr="00E27EDF">
          <w:rPr>
            <w:rStyle w:val="Hipervnculo"/>
            <w:noProof/>
          </w:rPr>
          <w:t>Figura 27. Posible migraña inducida por mala praxis.</w:t>
        </w:r>
        <w:r>
          <w:rPr>
            <w:noProof/>
          </w:rPr>
          <w:tab/>
        </w:r>
        <w:r>
          <w:rPr>
            <w:noProof/>
          </w:rPr>
          <w:fldChar w:fldCharType="begin"/>
        </w:r>
        <w:r>
          <w:rPr>
            <w:noProof/>
          </w:rPr>
          <w:instrText xml:space="preserve"> PAGEREF _Toc197625543 \h </w:instrText>
        </w:r>
        <w:r>
          <w:rPr>
            <w:noProof/>
          </w:rPr>
        </w:r>
        <w:r>
          <w:rPr>
            <w:noProof/>
          </w:rPr>
          <w:fldChar w:fldCharType="separate"/>
        </w:r>
        <w:r>
          <w:rPr>
            <w:noProof/>
          </w:rPr>
          <w:t>24</w:t>
        </w:r>
        <w:r>
          <w:rPr>
            <w:noProof/>
          </w:rPr>
          <w:fldChar w:fldCharType="end"/>
        </w:r>
      </w:hyperlink>
    </w:p>
    <w:p w14:paraId="5EA64EF8" w14:textId="42088FBC" w:rsidR="003000C3" w:rsidRDefault="003000C3">
      <w:pPr>
        <w:pStyle w:val="Tabladeilustraciones"/>
        <w:tabs>
          <w:tab w:val="right" w:leader="dot" w:pos="9061"/>
        </w:tabs>
        <w:rPr>
          <w:rFonts w:eastAsiaTheme="minorEastAsia" w:cstheme="minorBidi"/>
          <w:noProof/>
          <w:sz w:val="22"/>
          <w:szCs w:val="22"/>
          <w:lang w:val="es-ES"/>
        </w:rPr>
      </w:pPr>
      <w:hyperlink w:anchor="_Toc197625544" w:history="1">
        <w:r w:rsidRPr="00E27EDF">
          <w:rPr>
            <w:rStyle w:val="Hipervnculo"/>
            <w:noProof/>
          </w:rPr>
          <w:t>Figura 28. Selección de ángulos en Wizard.</w:t>
        </w:r>
        <w:r>
          <w:rPr>
            <w:noProof/>
          </w:rPr>
          <w:tab/>
        </w:r>
        <w:r>
          <w:rPr>
            <w:noProof/>
          </w:rPr>
          <w:fldChar w:fldCharType="begin"/>
        </w:r>
        <w:r>
          <w:rPr>
            <w:noProof/>
          </w:rPr>
          <w:instrText xml:space="preserve"> PAGEREF _Toc197625544 \h </w:instrText>
        </w:r>
        <w:r>
          <w:rPr>
            <w:noProof/>
          </w:rPr>
        </w:r>
        <w:r>
          <w:rPr>
            <w:noProof/>
          </w:rPr>
          <w:fldChar w:fldCharType="separate"/>
        </w:r>
        <w:r>
          <w:rPr>
            <w:noProof/>
          </w:rPr>
          <w:t>24</w:t>
        </w:r>
        <w:r>
          <w:rPr>
            <w:noProof/>
          </w:rPr>
          <w:fldChar w:fldCharType="end"/>
        </w:r>
      </w:hyperlink>
    </w:p>
    <w:p w14:paraId="2D305A3C" w14:textId="33AD7B43" w:rsidR="003000C3" w:rsidRDefault="003000C3">
      <w:pPr>
        <w:pStyle w:val="Tabladeilustraciones"/>
        <w:tabs>
          <w:tab w:val="right" w:leader="dot" w:pos="9061"/>
        </w:tabs>
        <w:rPr>
          <w:rFonts w:eastAsiaTheme="minorEastAsia" w:cstheme="minorBidi"/>
          <w:noProof/>
          <w:sz w:val="22"/>
          <w:szCs w:val="22"/>
          <w:lang w:val="es-ES"/>
        </w:rPr>
      </w:pPr>
      <w:hyperlink w:anchor="_Toc197625545" w:history="1">
        <w:r w:rsidRPr="00E27EDF">
          <w:rPr>
            <w:rStyle w:val="Hipervnculo"/>
            <w:noProof/>
          </w:rPr>
          <w:t>Figura 29. Cribado de los posibles puentes de hidrógeno no canónicos.</w:t>
        </w:r>
        <w:r>
          <w:rPr>
            <w:noProof/>
          </w:rPr>
          <w:tab/>
        </w:r>
        <w:r>
          <w:rPr>
            <w:noProof/>
          </w:rPr>
          <w:fldChar w:fldCharType="begin"/>
        </w:r>
        <w:r>
          <w:rPr>
            <w:noProof/>
          </w:rPr>
          <w:instrText xml:space="preserve"> PAGEREF _Toc197625545 \h </w:instrText>
        </w:r>
        <w:r>
          <w:rPr>
            <w:noProof/>
          </w:rPr>
        </w:r>
        <w:r>
          <w:rPr>
            <w:noProof/>
          </w:rPr>
          <w:fldChar w:fldCharType="separate"/>
        </w:r>
        <w:r>
          <w:rPr>
            <w:noProof/>
          </w:rPr>
          <w:t>25</w:t>
        </w:r>
        <w:r>
          <w:rPr>
            <w:noProof/>
          </w:rPr>
          <w:fldChar w:fldCharType="end"/>
        </w:r>
      </w:hyperlink>
    </w:p>
    <w:p w14:paraId="7E114824" w14:textId="15596643" w:rsidR="00682A15" w:rsidRPr="00932F6E" w:rsidRDefault="00FE72C4" w:rsidP="00051AE7">
      <w:pPr>
        <w:pStyle w:val="Tabladeilustraciones"/>
        <w:tabs>
          <w:tab w:val="right" w:leader="dot" w:pos="9061"/>
        </w:tabs>
        <w:rPr>
          <w:rFonts w:cstheme="minorHAnsi"/>
        </w:rPr>
      </w:pPr>
      <w:r w:rsidRPr="00932F6E">
        <w:rPr>
          <w:rStyle w:val="Enlacedelndice"/>
        </w:rPr>
        <w:fldChar w:fldCharType="end"/>
      </w:r>
    </w:p>
    <w:p w14:paraId="78098B41" w14:textId="77777777" w:rsidR="00F86806" w:rsidRPr="00932F6E" w:rsidRDefault="00F86806"/>
    <w:p w14:paraId="21303852" w14:textId="77777777" w:rsidR="00F86806" w:rsidRPr="00932F6E" w:rsidRDefault="00F86806"/>
    <w:p w14:paraId="51ED776E" w14:textId="77777777" w:rsidR="00F86806" w:rsidRPr="00932F6E" w:rsidRDefault="00F86806"/>
    <w:p w14:paraId="1E0BA868" w14:textId="77777777" w:rsidR="00F86806" w:rsidRPr="00932F6E" w:rsidRDefault="00F86806"/>
    <w:p w14:paraId="40485168" w14:textId="77777777" w:rsidR="00F86806" w:rsidRPr="00932F6E" w:rsidRDefault="00A71113">
      <w:r w:rsidRPr="00932F6E">
        <w:br w:type="page"/>
      </w:r>
    </w:p>
    <w:p w14:paraId="3167E264" w14:textId="77777777" w:rsidR="00F86806" w:rsidRPr="00932F6E" w:rsidRDefault="00A71113">
      <w:pPr>
        <w:pStyle w:val="Ttulondices"/>
        <w:spacing w:before="0"/>
      </w:pPr>
      <w:r w:rsidRPr="00932F6E">
        <w:lastRenderedPageBreak/>
        <w:t>Índice de tablas</w:t>
      </w:r>
    </w:p>
    <w:p w14:paraId="3A1F4C30" w14:textId="70595218" w:rsidR="003000C3" w:rsidRDefault="00FE72C4">
      <w:pPr>
        <w:pStyle w:val="Tabladeilustraciones"/>
        <w:tabs>
          <w:tab w:val="right" w:leader="dot" w:pos="9061"/>
        </w:tabs>
        <w:rPr>
          <w:rFonts w:eastAsiaTheme="minorEastAsia" w:cstheme="minorBidi"/>
          <w:noProof/>
          <w:sz w:val="22"/>
          <w:szCs w:val="22"/>
          <w:lang w:val="es-ES"/>
        </w:rPr>
      </w:pPr>
      <w:r w:rsidRPr="00932F6E">
        <w:fldChar w:fldCharType="begin"/>
      </w:r>
      <w:r w:rsidR="00A71113" w:rsidRPr="00932F6E">
        <w:rPr>
          <w:rStyle w:val="Enlacedelndice"/>
        </w:rPr>
        <w:instrText xml:space="preserve"> TOC \c "Tabla" \h </w:instrText>
      </w:r>
      <w:r w:rsidRPr="00932F6E">
        <w:rPr>
          <w:rStyle w:val="Enlacedelndice"/>
        </w:rPr>
        <w:fldChar w:fldCharType="separate"/>
      </w:r>
      <w:hyperlink w:anchor="_Toc197625546" w:history="1">
        <w:r w:rsidR="003000C3" w:rsidRPr="00A50886">
          <w:rPr>
            <w:rStyle w:val="Hipervnculo"/>
            <w:noProof/>
          </w:rPr>
          <w:t>Tabla 1. Comparativa visores moleculares y su utilidad</w:t>
        </w:r>
        <w:r w:rsidR="003000C3">
          <w:rPr>
            <w:noProof/>
          </w:rPr>
          <w:tab/>
        </w:r>
        <w:r w:rsidR="003000C3">
          <w:rPr>
            <w:noProof/>
          </w:rPr>
          <w:fldChar w:fldCharType="begin"/>
        </w:r>
        <w:r w:rsidR="003000C3">
          <w:rPr>
            <w:noProof/>
          </w:rPr>
          <w:instrText xml:space="preserve"> PAGEREF _Toc197625546 \h </w:instrText>
        </w:r>
        <w:r w:rsidR="003000C3">
          <w:rPr>
            <w:noProof/>
          </w:rPr>
        </w:r>
        <w:r w:rsidR="003000C3">
          <w:rPr>
            <w:noProof/>
          </w:rPr>
          <w:fldChar w:fldCharType="separate"/>
        </w:r>
        <w:r w:rsidR="003000C3">
          <w:rPr>
            <w:noProof/>
          </w:rPr>
          <w:t>28</w:t>
        </w:r>
        <w:r w:rsidR="003000C3">
          <w:rPr>
            <w:noProof/>
          </w:rPr>
          <w:fldChar w:fldCharType="end"/>
        </w:r>
      </w:hyperlink>
    </w:p>
    <w:p w14:paraId="5DBAA94C" w14:textId="77CC9225" w:rsidR="003000C3" w:rsidRDefault="003000C3">
      <w:pPr>
        <w:pStyle w:val="Tabladeilustraciones"/>
        <w:tabs>
          <w:tab w:val="right" w:leader="dot" w:pos="9061"/>
        </w:tabs>
        <w:rPr>
          <w:rFonts w:eastAsiaTheme="minorEastAsia" w:cstheme="minorBidi"/>
          <w:noProof/>
          <w:sz w:val="22"/>
          <w:szCs w:val="22"/>
          <w:lang w:val="es-ES"/>
        </w:rPr>
      </w:pPr>
      <w:hyperlink w:anchor="_Toc197625547" w:history="1">
        <w:r w:rsidRPr="00A50886">
          <w:rPr>
            <w:rStyle w:val="Hipervnculo"/>
            <w:noProof/>
          </w:rPr>
          <w:t>Tabla 2. Comparativa de herramientas respecto al proyecto de detección PPII</w:t>
        </w:r>
        <w:r>
          <w:rPr>
            <w:noProof/>
          </w:rPr>
          <w:tab/>
        </w:r>
        <w:r>
          <w:rPr>
            <w:noProof/>
          </w:rPr>
          <w:fldChar w:fldCharType="begin"/>
        </w:r>
        <w:r>
          <w:rPr>
            <w:noProof/>
          </w:rPr>
          <w:instrText xml:space="preserve"> PAGEREF _Toc197625547 \h </w:instrText>
        </w:r>
        <w:r>
          <w:rPr>
            <w:noProof/>
          </w:rPr>
        </w:r>
        <w:r>
          <w:rPr>
            <w:noProof/>
          </w:rPr>
          <w:fldChar w:fldCharType="separate"/>
        </w:r>
        <w:r>
          <w:rPr>
            <w:noProof/>
          </w:rPr>
          <w:t>30</w:t>
        </w:r>
        <w:r>
          <w:rPr>
            <w:noProof/>
          </w:rPr>
          <w:fldChar w:fldCharType="end"/>
        </w:r>
      </w:hyperlink>
    </w:p>
    <w:p w14:paraId="5CFDBCF9" w14:textId="3424B42A" w:rsidR="003000C3" w:rsidRDefault="003000C3">
      <w:pPr>
        <w:pStyle w:val="Tabladeilustraciones"/>
        <w:tabs>
          <w:tab w:val="right" w:leader="dot" w:pos="9061"/>
        </w:tabs>
        <w:rPr>
          <w:rFonts w:eastAsiaTheme="minorEastAsia" w:cstheme="minorBidi"/>
          <w:noProof/>
          <w:sz w:val="22"/>
          <w:szCs w:val="22"/>
          <w:lang w:val="es-ES"/>
        </w:rPr>
      </w:pPr>
      <w:hyperlink w:anchor="_Toc197625548" w:history="1">
        <w:r w:rsidRPr="00A50886">
          <w:rPr>
            <w:rStyle w:val="Hipervnculo"/>
            <w:noProof/>
          </w:rPr>
          <w:t>Tabla 3. Índice de moléculas de referencia</w:t>
        </w:r>
        <w:r>
          <w:rPr>
            <w:noProof/>
          </w:rPr>
          <w:tab/>
        </w:r>
        <w:r>
          <w:rPr>
            <w:noProof/>
          </w:rPr>
          <w:fldChar w:fldCharType="begin"/>
        </w:r>
        <w:r>
          <w:rPr>
            <w:noProof/>
          </w:rPr>
          <w:instrText xml:space="preserve"> PAGEREF _Toc197625548 \h </w:instrText>
        </w:r>
        <w:r>
          <w:rPr>
            <w:noProof/>
          </w:rPr>
        </w:r>
        <w:r>
          <w:rPr>
            <w:noProof/>
          </w:rPr>
          <w:fldChar w:fldCharType="separate"/>
        </w:r>
        <w:r>
          <w:rPr>
            <w:noProof/>
          </w:rPr>
          <w:t>38</w:t>
        </w:r>
        <w:r>
          <w:rPr>
            <w:noProof/>
          </w:rPr>
          <w:fldChar w:fldCharType="end"/>
        </w:r>
      </w:hyperlink>
    </w:p>
    <w:p w14:paraId="0D4779AC" w14:textId="0D3315A1" w:rsidR="003000C3" w:rsidRDefault="003000C3">
      <w:pPr>
        <w:pStyle w:val="Tabladeilustraciones"/>
        <w:tabs>
          <w:tab w:val="right" w:leader="dot" w:pos="9061"/>
        </w:tabs>
        <w:rPr>
          <w:rFonts w:eastAsiaTheme="minorEastAsia" w:cstheme="minorBidi"/>
          <w:noProof/>
          <w:sz w:val="22"/>
          <w:szCs w:val="22"/>
          <w:lang w:val="es-ES"/>
        </w:rPr>
      </w:pPr>
      <w:hyperlink w:anchor="_Toc197625549" w:history="1">
        <w:r w:rsidRPr="00A50886">
          <w:rPr>
            <w:rStyle w:val="Hipervnculo"/>
            <w:noProof/>
          </w:rPr>
          <w:t>Tabla 4. Casos de uso r</w:t>
        </w:r>
        <w:r w:rsidRPr="00A50886">
          <w:rPr>
            <w:rStyle w:val="Hipervnculo"/>
            <w:noProof/>
          </w:rPr>
          <w:t>e</w:t>
        </w:r>
        <w:r w:rsidRPr="00A50886">
          <w:rPr>
            <w:rStyle w:val="Hipervnculo"/>
            <w:noProof/>
          </w:rPr>
          <w:t>presentativos del módulo de detección de hélices PPII</w:t>
        </w:r>
        <w:r>
          <w:rPr>
            <w:noProof/>
          </w:rPr>
          <w:tab/>
        </w:r>
        <w:r>
          <w:rPr>
            <w:noProof/>
          </w:rPr>
          <w:fldChar w:fldCharType="begin"/>
        </w:r>
        <w:r>
          <w:rPr>
            <w:noProof/>
          </w:rPr>
          <w:instrText xml:space="preserve"> PAGEREF _Toc197625549 \h </w:instrText>
        </w:r>
        <w:r>
          <w:rPr>
            <w:noProof/>
          </w:rPr>
        </w:r>
        <w:r>
          <w:rPr>
            <w:noProof/>
          </w:rPr>
          <w:fldChar w:fldCharType="separate"/>
        </w:r>
        <w:r>
          <w:rPr>
            <w:noProof/>
          </w:rPr>
          <w:t>49</w:t>
        </w:r>
        <w:r>
          <w:rPr>
            <w:noProof/>
          </w:rPr>
          <w:fldChar w:fldCharType="end"/>
        </w:r>
      </w:hyperlink>
    </w:p>
    <w:p w14:paraId="2F11024C" w14:textId="32DF4322" w:rsidR="00F86806" w:rsidRPr="00932F6E" w:rsidRDefault="00FE72C4">
      <w:pPr>
        <w:pStyle w:val="Tabladeilustraciones"/>
        <w:tabs>
          <w:tab w:val="right" w:leader="dot" w:pos="9061"/>
        </w:tabs>
        <w:rPr>
          <w:rFonts w:eastAsiaTheme="minorEastAsia" w:cstheme="minorBidi"/>
          <w:kern w:val="2"/>
          <w:sz w:val="22"/>
          <w:szCs w:val="22"/>
        </w:rPr>
      </w:pPr>
      <w:r w:rsidRPr="00932F6E">
        <w:rPr>
          <w:rStyle w:val="Enlacedelndice"/>
        </w:rPr>
        <w:fldChar w:fldCharType="end"/>
      </w:r>
    </w:p>
    <w:p w14:paraId="3A91E278" w14:textId="77777777" w:rsidR="00F86806" w:rsidRPr="00932F6E" w:rsidRDefault="00F86806">
      <w:pPr>
        <w:sectPr w:rsidR="00F86806" w:rsidRPr="00932F6E">
          <w:headerReference w:type="default" r:id="rId18"/>
          <w:footerReference w:type="default" r:id="rId19"/>
          <w:footerReference w:type="first" r:id="rId20"/>
          <w:pgSz w:w="11906" w:h="16838"/>
          <w:pgMar w:top="1418" w:right="1134" w:bottom="1418" w:left="1701" w:header="709" w:footer="709" w:gutter="0"/>
          <w:pgNumType w:fmt="upperRoman" w:start="1"/>
          <w:cols w:space="720"/>
          <w:formProt w:val="0"/>
          <w:titlePg/>
          <w:docGrid w:linePitch="360"/>
        </w:sectPr>
      </w:pPr>
    </w:p>
    <w:p w14:paraId="09A9ECAA" w14:textId="77777777" w:rsidR="00F86806" w:rsidRPr="00932F6E" w:rsidRDefault="00A71113" w:rsidP="00E353E2">
      <w:pPr>
        <w:pStyle w:val="Ttulo1"/>
        <w:numPr>
          <w:ilvl w:val="0"/>
          <w:numId w:val="1"/>
        </w:numPr>
      </w:pPr>
      <w:bookmarkStart w:id="1" w:name="_Toc437515557"/>
      <w:bookmarkStart w:id="2" w:name="_Toc14106979"/>
      <w:bookmarkStart w:id="3" w:name="_Toc197625471"/>
      <w:r w:rsidRPr="00932F6E">
        <w:lastRenderedPageBreak/>
        <w:t>In</w:t>
      </w:r>
      <w:bookmarkEnd w:id="1"/>
      <w:bookmarkEnd w:id="2"/>
      <w:r w:rsidRPr="00932F6E">
        <w:t>troducción</w:t>
      </w:r>
      <w:bookmarkEnd w:id="3"/>
    </w:p>
    <w:p w14:paraId="56E8EBC8" w14:textId="77777777" w:rsidR="0046791E" w:rsidRPr="00932F6E" w:rsidRDefault="0046791E" w:rsidP="0046791E">
      <w:pPr>
        <w:pStyle w:val="NormalWeb"/>
        <w:spacing w:before="120" w:after="120" w:line="360" w:lineRule="auto"/>
        <w:rPr>
          <w:rFonts w:ascii="Calibri" w:hAnsi="Calibri" w:cs="Calibri"/>
          <w:lang w:val="es-ES_tradnl"/>
        </w:rPr>
      </w:pPr>
      <w:r w:rsidRPr="00932F6E">
        <w:rPr>
          <w:rFonts w:cs="Calibri"/>
          <w:lang w:val="es-ES_tradnl"/>
        </w:rPr>
        <w:t>En el ámbito de la biología molecular, la visualización y el análisis de proteínas juegan un papel esencial en el estudio de procesos celulares, la identificación de dianas terapéuticas y el diseño racional de fármacos. Dentro de la estructura secundaria de las proteínas, las hélices de tipo poliprolina II (PPII) han cobrado especial interés por su im</w:t>
      </w:r>
      <w:r w:rsidR="00236A04" w:rsidRPr="00932F6E">
        <w:rPr>
          <w:rFonts w:cs="Calibri"/>
          <w:lang w:val="es-ES_tradnl"/>
        </w:rPr>
        <w:t>plicación en mecanismos neuroquí</w:t>
      </w:r>
      <w:r w:rsidRPr="00932F6E">
        <w:rPr>
          <w:rFonts w:cs="Calibri"/>
          <w:lang w:val="es-ES_tradnl"/>
        </w:rPr>
        <w:t xml:space="preserve">micos. </w:t>
      </w:r>
    </w:p>
    <w:p w14:paraId="1D69A36F" w14:textId="77777777" w:rsidR="00F910F5" w:rsidRPr="00932F6E" w:rsidRDefault="0046791E" w:rsidP="0024393A">
      <w:r w:rsidRPr="00932F6E">
        <w:rPr>
          <w:rFonts w:cs="Calibri"/>
        </w:rPr>
        <w:t xml:space="preserve">Existen herramientas que permiten analizar moléculas a partir de archivos </w:t>
      </w:r>
      <w:r w:rsidR="00F910F5" w:rsidRPr="00932F6E">
        <w:rPr>
          <w:rFonts w:cs="Calibri"/>
        </w:rPr>
        <w:t>de</w:t>
      </w:r>
      <w:r w:rsidR="00F910F5" w:rsidRPr="00171DB1">
        <w:rPr>
          <w:rFonts w:cs="Calibri"/>
          <w:lang w:val="en-US"/>
        </w:rPr>
        <w:t xml:space="preserve"> </w:t>
      </w:r>
      <w:r w:rsidR="00442656" w:rsidRPr="00171DB1">
        <w:rPr>
          <w:rStyle w:val="Textoennegrita"/>
          <w:lang w:val="en-US"/>
        </w:rPr>
        <w:t>Protein</w:t>
      </w:r>
      <w:r w:rsidR="00442656" w:rsidRPr="00932F6E">
        <w:rPr>
          <w:rStyle w:val="Textoennegrita"/>
        </w:rPr>
        <w:t xml:space="preserve"> Data Bank (PDB)</w:t>
      </w:r>
      <w:r w:rsidR="00442656" w:rsidRPr="00932F6E">
        <w:t>,</w:t>
      </w:r>
      <w:r w:rsidR="00E36671" w:rsidRPr="00932F6E">
        <w:t xml:space="preserve"> un formato estándar que c</w:t>
      </w:r>
      <w:r w:rsidR="00315394" w:rsidRPr="00932F6E">
        <w:t xml:space="preserve">aracteriza los componentes atómicos de una molécula en un espacio tridimensional. </w:t>
      </w:r>
      <w:r w:rsidR="0015557D" w:rsidRPr="00932F6E">
        <w:t xml:space="preserve">Se ha de resaltar que un archivo de este tipo contiene la imagen de una molécula en el momento en que fue capturada su representación, interactuando, por lo tanto, con el medio y, en consecuencia, puede contener otras moléculas, consideradas foráneas, con las que está interactuando, como son el medio y el ligando, caso de estar presentes. </w:t>
      </w:r>
    </w:p>
    <w:p w14:paraId="40AA3012" w14:textId="443E199E" w:rsidR="0046791E" w:rsidRPr="00932F6E" w:rsidRDefault="0046791E" w:rsidP="0024393A">
      <w:pPr>
        <w:rPr>
          <w:rFonts w:ascii="Calibri" w:hAnsi="Calibri" w:cs="Calibri"/>
        </w:rPr>
      </w:pPr>
      <w:r w:rsidRPr="00932F6E">
        <w:rPr>
          <w:rFonts w:cs="Calibri"/>
        </w:rPr>
        <w:t xml:space="preserve">Sin embargo, la detección de las PPII no está automatizada como la de otras estructuras secundarias mejor documentadas, como las </w:t>
      </w:r>
      <w:r w:rsidR="0024393A" w:rsidRPr="00932F6E">
        <w:t>hélices α o las láminas β</w:t>
      </w:r>
      <w:r w:rsidR="00DB0BB0" w:rsidRPr="00932F6E">
        <w:t xml:space="preserve"> (α y β)</w:t>
      </w:r>
      <w:r w:rsidRPr="00932F6E">
        <w:rPr>
          <w:rFonts w:cs="Calibri"/>
        </w:rPr>
        <w:t>. Esta carencia justifica el desarrollo de una herramienta propia que facilite a los investigadores la identificación de estas regiones de manera ágil y precisa, especialmente en el análisis de grandes conjuntos de proteínas o en modelos estructurales que aún no han sido completamente caracterizados.</w:t>
      </w:r>
    </w:p>
    <w:p w14:paraId="5C030944" w14:textId="082B2EA7" w:rsidR="0046791E" w:rsidRPr="00932F6E" w:rsidRDefault="0046791E" w:rsidP="0046791E">
      <w:pPr>
        <w:pStyle w:val="NormalWeb"/>
        <w:spacing w:before="120" w:after="120" w:line="360" w:lineRule="auto"/>
        <w:rPr>
          <w:rFonts w:ascii="Calibri" w:hAnsi="Calibri" w:cs="Calibri"/>
          <w:lang w:val="es-ES_tradnl"/>
        </w:rPr>
      </w:pPr>
      <w:r w:rsidRPr="00932F6E">
        <w:rPr>
          <w:rFonts w:cs="Calibri"/>
          <w:lang w:val="es-ES_tradnl"/>
        </w:rPr>
        <w:t>Este trabajo de fin de grado se plantea como un proyecto de desarrollo de software cuyo objetivo principal es la creación de un módulo en Python capaz de reconocer automáticamente hélices PPII en estructuras proteicas, utilizando la geometría como criterio principal. El módulo se integrará en PyMOL</w:t>
      </w:r>
      <w:r w:rsidR="009301CA" w:rsidRPr="00932F6E">
        <w:rPr>
          <w:rFonts w:cs="Calibri"/>
          <w:lang w:val="es-ES_tradnl"/>
        </w:rPr>
        <w:t xml:space="preserve"> </w:t>
      </w:r>
      <w:r w:rsidRPr="00932F6E">
        <w:rPr>
          <w:rFonts w:cs="Calibri"/>
          <w:lang w:val="es-ES_tradnl"/>
        </w:rPr>
        <w:t>y se ha diseñado pensando en su aplicabilidad directa en proyectos científicos reales, como los que actualmente se desarrollan en el Instituto de Química-Física "Blas Cabrera"</w:t>
      </w:r>
      <w:r w:rsidR="00236A04" w:rsidRPr="00932F6E">
        <w:rPr>
          <w:rFonts w:cs="Calibri"/>
          <w:lang w:val="es-ES_tradnl"/>
        </w:rPr>
        <w:t xml:space="preserve"> </w:t>
      </w:r>
      <w:r w:rsidRPr="00932F6E">
        <w:rPr>
          <w:rFonts w:cs="Calibri"/>
          <w:lang w:val="es-ES_tradnl"/>
        </w:rPr>
        <w:t>del CSIC (IQF-CSIC).</w:t>
      </w:r>
    </w:p>
    <w:p w14:paraId="7B8750AA" w14:textId="0507C290" w:rsidR="0046791E" w:rsidRPr="00932F6E" w:rsidRDefault="0046791E" w:rsidP="0046791E">
      <w:pPr>
        <w:pStyle w:val="NormalWeb"/>
        <w:spacing w:before="120" w:after="120" w:line="360" w:lineRule="auto"/>
        <w:rPr>
          <w:rFonts w:ascii="Calibri" w:hAnsi="Calibri" w:cs="Calibri"/>
          <w:lang w:val="es-ES_tradnl"/>
        </w:rPr>
      </w:pPr>
      <w:r w:rsidRPr="00932F6E">
        <w:rPr>
          <w:rFonts w:cs="Calibri"/>
          <w:lang w:val="es-ES_tradnl"/>
        </w:rPr>
        <w:t xml:space="preserve">La elección de PyMOL como entorno de trabajo no ha sido casual. A pesar de la existencia de otras herramientas de análisis estructural como DSSP, STRIDE o ChimeraX, PyMOL destaca por su versatilidad, la posibilidad de personalizar y extender su funcionalidad mediante scripts, y su facilidad de uso por parte de científicos, que no tienen </w:t>
      </w:r>
      <w:r w:rsidR="00A35EA6" w:rsidRPr="00932F6E">
        <w:rPr>
          <w:rFonts w:cs="Calibri"/>
          <w:lang w:val="es-ES_tradnl"/>
        </w:rPr>
        <w:t>por qué</w:t>
      </w:r>
      <w:r w:rsidRPr="00932F6E">
        <w:rPr>
          <w:rFonts w:cs="Calibri"/>
          <w:lang w:val="es-ES_tradnl"/>
        </w:rPr>
        <w:t xml:space="preserve"> tener experiencia en </w:t>
      </w:r>
      <w:r w:rsidRPr="00932F6E">
        <w:rPr>
          <w:rFonts w:cs="Calibri"/>
          <w:lang w:val="es-ES_tradnl"/>
        </w:rPr>
        <w:lastRenderedPageBreak/>
        <w:t>programación. Además, su integración con lenguaje Python lo convierte en una plataforma ideal para desarrollar complementos orientados a tareas específicas.</w:t>
      </w:r>
    </w:p>
    <w:p w14:paraId="112E773B" w14:textId="60B3D626" w:rsidR="0046791E" w:rsidRPr="00932F6E" w:rsidRDefault="0046791E" w:rsidP="0046791E">
      <w:pPr>
        <w:pStyle w:val="NormalWeb"/>
        <w:spacing w:before="120" w:after="120" w:line="360" w:lineRule="auto"/>
        <w:rPr>
          <w:rFonts w:asciiTheme="majorHAnsi" w:hAnsiTheme="majorHAnsi" w:cstheme="majorHAnsi"/>
          <w:lang w:val="es-ES_tradnl"/>
        </w:rPr>
      </w:pPr>
      <w:r w:rsidRPr="00932F6E">
        <w:rPr>
          <w:rFonts w:cs="Calibri"/>
          <w:lang w:val="es-ES_tradnl"/>
        </w:rPr>
        <w:t>A lo larg</w:t>
      </w:r>
      <w:r w:rsidR="0097437E" w:rsidRPr="00932F6E">
        <w:rPr>
          <w:rFonts w:cs="Calibri"/>
          <w:lang w:val="es-ES_tradnl"/>
        </w:rPr>
        <w:t>o de este documento se detalla</w:t>
      </w:r>
      <w:r w:rsidRPr="00932F6E">
        <w:rPr>
          <w:rFonts w:cs="Calibri"/>
          <w:lang w:val="es-ES_tradnl"/>
        </w:rPr>
        <w:t xml:space="preserve"> el contexto científico del problema, se revisarán las herrami</w:t>
      </w:r>
      <w:r w:rsidR="0097437E" w:rsidRPr="00932F6E">
        <w:rPr>
          <w:rFonts w:cs="Calibri"/>
          <w:lang w:val="es-ES_tradnl"/>
        </w:rPr>
        <w:t>entas existentes y se describe</w:t>
      </w:r>
      <w:r w:rsidRPr="00932F6E">
        <w:rPr>
          <w:rFonts w:cs="Calibri"/>
          <w:lang w:val="es-ES_tradnl"/>
        </w:rPr>
        <w:t xml:space="preserve"> el proceso de desarrollo del módulo, incluyendo su lógica interna, las decisiones técnicas adoptadas, y los resultados obtenidos al aplicarlo sobre proteínas modelo. El objetivo final es desarrollar una herramienta útil que no solo cumpla con los fines académicos del trabajo, sino que también resulte de utilidad para </w:t>
      </w:r>
      <w:r w:rsidR="000C4901" w:rsidRPr="00932F6E">
        <w:rPr>
          <w:rFonts w:cs="Calibri"/>
          <w:lang w:val="es-ES_tradnl"/>
        </w:rPr>
        <w:t>P</w:t>
      </w:r>
      <w:r w:rsidRPr="00932F6E">
        <w:rPr>
          <w:rFonts w:cs="Calibri"/>
          <w:lang w:val="es-ES_tradnl"/>
        </w:rPr>
        <w:t>rofesionales del ámbito científico interesados en el estudio de las hélices PPII.</w:t>
      </w:r>
    </w:p>
    <w:p w14:paraId="3EA0D472" w14:textId="77777777" w:rsidR="00F86806" w:rsidRPr="00932F6E" w:rsidRDefault="00A71113" w:rsidP="00E353E2">
      <w:pPr>
        <w:pStyle w:val="Ttulo2"/>
        <w:numPr>
          <w:ilvl w:val="1"/>
          <w:numId w:val="1"/>
        </w:numPr>
        <w:ind w:left="567" w:hanging="567"/>
      </w:pPr>
      <w:bookmarkStart w:id="4" w:name="_Toc197625472"/>
      <w:r w:rsidRPr="00932F6E">
        <w:t>Motivación</w:t>
      </w:r>
      <w:bookmarkEnd w:id="4"/>
    </w:p>
    <w:p w14:paraId="3B02F43A" w14:textId="1D71C932" w:rsidR="0047719F" w:rsidRPr="00932F6E" w:rsidRDefault="0047719F" w:rsidP="0047719F">
      <w:pPr>
        <w:rPr>
          <w:rFonts w:ascii="Calibri" w:hAnsi="Calibri" w:cs="Calibri"/>
        </w:rPr>
      </w:pPr>
      <w:r w:rsidRPr="00932F6E">
        <w:rPr>
          <w:rFonts w:cs="Calibri"/>
        </w:rPr>
        <w:t xml:space="preserve">La estructura tridimensional de las proteínas contiene una gran cantidad de información funcional. Entre las distintas conformaciones que pueden adoptar los residuos de una cadena polipeptídica, las hélices de tipo PPII han ganado protagonismo en investigaciones recientes por su implicación en procesos clave como la regulación de la expresión génica, la señalización celular o la consolidación de la memoria. A pesar de su relevancia, todavía no existen herramientas que permitan reconocerlas automáticamente, especialmente si se compara con la detección de otras estructuras secundarias como las </w:t>
      </w:r>
      <w:r w:rsidR="00DB0BB0" w:rsidRPr="00932F6E">
        <w:t>α y β</w:t>
      </w:r>
      <w:r w:rsidRPr="00932F6E">
        <w:rPr>
          <w:rFonts w:cs="Calibri"/>
        </w:rPr>
        <w:t>.</w:t>
      </w:r>
    </w:p>
    <w:p w14:paraId="7B60349A" w14:textId="77777777" w:rsidR="0047719F" w:rsidRPr="00932F6E" w:rsidRDefault="0047719F" w:rsidP="0047719F">
      <w:pPr>
        <w:rPr>
          <w:rFonts w:ascii="Calibri" w:hAnsi="Calibri" w:cs="Calibri"/>
        </w:rPr>
      </w:pPr>
      <w:r w:rsidRPr="00932F6E">
        <w:rPr>
          <w:rFonts w:cs="Calibri"/>
        </w:rPr>
        <w:t>Esta situación se vuelve especialmente problemática en entornos de investigación donde se requiere analizar múltiples estructuras proteicas o caracterizar plegamientos inusuales. Poder contar con una herramienta capaz de detectar automáticamente las hélices PPII, integradas directamente en un entorno de visualización molecular, permitirá ahorrar tiempo, reducir errores manuales y facilitar la interpretación de los datos por parte de los investigadores.</w:t>
      </w:r>
    </w:p>
    <w:p w14:paraId="34CEE87D" w14:textId="6931120F" w:rsidR="0047719F" w:rsidRPr="00932F6E" w:rsidRDefault="0047719F" w:rsidP="0047719F">
      <w:pPr>
        <w:rPr>
          <w:rFonts w:ascii="Calibri" w:hAnsi="Calibri" w:cs="Calibri"/>
        </w:rPr>
      </w:pPr>
      <w:r w:rsidRPr="00932F6E">
        <w:rPr>
          <w:rFonts w:cs="Calibri"/>
        </w:rPr>
        <w:t>La motivación de este trabajo surge precisamente de esa necesidad y justifica el desarrollo de una herramienta propia que facilite a los investigadores la detección de estas regiones de manera ágil y precisa, especialmente en el análisis de grandes conjuntos de proteínas o en modelos estructurales que aún no han sido completamente caracterizados, integrándose en su herramienta base, PyMOL, para dotarlo de una funcionalidad que actualmente no ofrece. Este desarrollo no solo resulta útil desde el punto de vista práctico, sino que representa también un desafío técnico interesante en el contexto de un trabajo de fin de grado.</w:t>
      </w:r>
    </w:p>
    <w:p w14:paraId="0AA71DC0" w14:textId="77777777" w:rsidR="00FC4EB7" w:rsidRPr="00932F6E" w:rsidRDefault="00FC4EB7" w:rsidP="00E353E2">
      <w:pPr>
        <w:pStyle w:val="Ttulo2"/>
        <w:numPr>
          <w:ilvl w:val="1"/>
          <w:numId w:val="1"/>
        </w:numPr>
        <w:tabs>
          <w:tab w:val="num" w:pos="-360"/>
        </w:tabs>
        <w:ind w:left="567" w:hanging="567"/>
      </w:pPr>
      <w:bookmarkStart w:id="5" w:name="_Toc195083004"/>
      <w:bookmarkStart w:id="6" w:name="_Toc195085935"/>
      <w:bookmarkStart w:id="7" w:name="_Toc195085969"/>
      <w:bookmarkStart w:id="8" w:name="_Toc195107307"/>
      <w:bookmarkStart w:id="9" w:name="_Toc195107339"/>
      <w:bookmarkStart w:id="10" w:name="_Toc195121103"/>
      <w:bookmarkStart w:id="11" w:name="_Toc196048715"/>
      <w:bookmarkStart w:id="12" w:name="_Toc196335556"/>
      <w:bookmarkStart w:id="13" w:name="_Toc196431934"/>
      <w:bookmarkStart w:id="14" w:name="_Toc196553269"/>
      <w:bookmarkStart w:id="15" w:name="_Toc196728039"/>
      <w:bookmarkStart w:id="16" w:name="_Toc197205028"/>
      <w:bookmarkStart w:id="17" w:name="_Toc197205069"/>
      <w:bookmarkStart w:id="18" w:name="_Toc197599930"/>
      <w:bookmarkStart w:id="19" w:name="_Toc197599977"/>
      <w:bookmarkStart w:id="20" w:name="_Toc197618488"/>
      <w:bookmarkStart w:id="21" w:name="_Toc195083005"/>
      <w:bookmarkStart w:id="22" w:name="_Toc195085936"/>
      <w:bookmarkStart w:id="23" w:name="_Toc195085970"/>
      <w:bookmarkStart w:id="24" w:name="_Toc195107308"/>
      <w:bookmarkStart w:id="25" w:name="_Toc195107340"/>
      <w:bookmarkStart w:id="26" w:name="_Toc195121104"/>
      <w:bookmarkStart w:id="27" w:name="_Toc196048716"/>
      <w:bookmarkStart w:id="28" w:name="_Toc196335557"/>
      <w:bookmarkStart w:id="29" w:name="_Toc196431935"/>
      <w:bookmarkStart w:id="30" w:name="_Toc196553270"/>
      <w:bookmarkStart w:id="31" w:name="_Toc196728040"/>
      <w:bookmarkStart w:id="32" w:name="_Toc197205029"/>
      <w:bookmarkStart w:id="33" w:name="_Toc197205070"/>
      <w:bookmarkStart w:id="34" w:name="_Toc197599931"/>
      <w:bookmarkStart w:id="35" w:name="_Toc197599978"/>
      <w:bookmarkStart w:id="36" w:name="_Toc197618489"/>
      <w:bookmarkStart w:id="37" w:name="_Toc197625473"/>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r w:rsidRPr="00932F6E">
        <w:lastRenderedPageBreak/>
        <w:t>Planteamiento del trabajo</w:t>
      </w:r>
      <w:bookmarkEnd w:id="37"/>
    </w:p>
    <w:p w14:paraId="04858514" w14:textId="77777777" w:rsidR="00C53BD4" w:rsidRPr="00932F6E" w:rsidRDefault="00C53BD4" w:rsidP="00FC4EB7">
      <w:r w:rsidRPr="00932F6E">
        <w:t>Este proyecto tiene como objetivo principal el desarrollo de un módulo en Python que detecte de forma automática hélices PPII en estructuras proteicas, utilizando como criterios los ángulos de torsión y la presencia de enlaces de hidrógeno no canónicos. La herramienta se integrará como complemento en PyMOL, permitiendo su ejecución desde la propia interfaz del programa y facilitando la visualización de los resultados.</w:t>
      </w:r>
    </w:p>
    <w:p w14:paraId="4BB2E030" w14:textId="4C661AF4" w:rsidR="00073CB8" w:rsidRPr="00932F6E" w:rsidRDefault="00FC4EB7" w:rsidP="00073CB8">
      <w:r w:rsidRPr="00932F6E">
        <w:t>Para alcanzar este objetivo, se plantean distintas fases</w:t>
      </w:r>
      <w:r w:rsidR="00FB0C3B" w:rsidRPr="00932F6E">
        <w:t>.</w:t>
      </w:r>
      <w:r w:rsidRPr="00932F6E">
        <w:t xml:space="preserve"> </w:t>
      </w:r>
      <w:r w:rsidR="00FB0C3B" w:rsidRPr="00932F6E">
        <w:t xml:space="preserve">Si bien el desarrollo se centrará en PyMOL, se incluye un análisis inicial de herramientas similares </w:t>
      </w:r>
      <w:r w:rsidR="00174B6C" w:rsidRPr="00932F6E">
        <w:t>disponibles en el ámbito bioinformático</w:t>
      </w:r>
      <w:r w:rsidR="00FB0C3B" w:rsidRPr="00932F6E">
        <w:t xml:space="preserve">, con el objetivo de evidenciar las ventajas de esta </w:t>
      </w:r>
      <w:r w:rsidR="00376136" w:rsidRPr="00932F6E">
        <w:t>elección. A continuación, se abordará el diseño del algoritmo de detección,</w:t>
      </w:r>
      <w:r w:rsidR="00073CB8" w:rsidRPr="00932F6E">
        <w:t xml:space="preserve"> </w:t>
      </w:r>
      <w:r w:rsidR="00376136" w:rsidRPr="00932F6E">
        <w:t xml:space="preserve">el </w:t>
      </w:r>
      <w:r w:rsidR="00073CB8" w:rsidRPr="00932F6E">
        <w:t xml:space="preserve">desarrollo del código en Python, </w:t>
      </w:r>
      <w:r w:rsidR="00376136" w:rsidRPr="00932F6E">
        <w:t xml:space="preserve">la </w:t>
      </w:r>
      <w:r w:rsidR="00073CB8" w:rsidRPr="00932F6E">
        <w:t xml:space="preserve">integración con PyMOL, </w:t>
      </w:r>
      <w:r w:rsidR="00376136" w:rsidRPr="00932F6E">
        <w:t xml:space="preserve">la </w:t>
      </w:r>
      <w:r w:rsidR="00073CB8" w:rsidRPr="00932F6E">
        <w:t xml:space="preserve">validación de resultados mediante casos de prueba, y </w:t>
      </w:r>
      <w:r w:rsidR="00376136" w:rsidRPr="00932F6E">
        <w:t xml:space="preserve">la </w:t>
      </w:r>
      <w:r w:rsidR="00073CB8" w:rsidRPr="00932F6E">
        <w:t>documentaci</w:t>
      </w:r>
      <w:r w:rsidR="00376136" w:rsidRPr="00932F6E">
        <w:t>ón del uso del módulo. E</w:t>
      </w:r>
      <w:r w:rsidR="00073CB8" w:rsidRPr="00932F6E">
        <w:t xml:space="preserve">l desarrollo </w:t>
      </w:r>
      <w:r w:rsidR="00174B6C" w:rsidRPr="00932F6E">
        <w:t xml:space="preserve">se realizará </w:t>
      </w:r>
      <w:r w:rsidR="00174B6C" w:rsidRPr="00932F6E">
        <w:rPr>
          <w:bCs/>
        </w:rPr>
        <w:t xml:space="preserve">empleando herramientas ya </w:t>
      </w:r>
      <w:r w:rsidR="00B909BF" w:rsidRPr="00932F6E">
        <w:rPr>
          <w:bCs/>
        </w:rPr>
        <w:t>integradas</w:t>
      </w:r>
      <w:r w:rsidR="00174B6C" w:rsidRPr="00932F6E">
        <w:rPr>
          <w:bCs/>
        </w:rPr>
        <w:t xml:space="preserve"> en el entorno habitual de trabajo</w:t>
      </w:r>
      <w:r w:rsidR="00073CB8" w:rsidRPr="00932F6E">
        <w:t xml:space="preserve">, como PyMOL, integrándose en Visual Studio Code para facilitar su depuración. Finalmente, el código se alojará en un repositorio </w:t>
      </w:r>
      <w:r w:rsidR="00376136" w:rsidRPr="00932F6E">
        <w:t xml:space="preserve">público </w:t>
      </w:r>
      <w:r w:rsidR="00073CB8" w:rsidRPr="00932F6E">
        <w:t>en GitHub, lo que permitirá su reutilización y mantenimiento.</w:t>
      </w:r>
    </w:p>
    <w:p w14:paraId="284F78B1" w14:textId="77777777" w:rsidR="00073CB8" w:rsidRPr="00932F6E" w:rsidRDefault="00073CB8" w:rsidP="00073CB8">
      <w:r w:rsidRPr="00932F6E">
        <w:t>Como caso de prueba, se utilizará la proteína 3BOG, una estructura bien documentada, sencilla y con una elevada proporción de hélices PPII, ideal para verificar la eficacia del algoritmo propuesto y su correcta integración con el visor molecular.</w:t>
      </w:r>
    </w:p>
    <w:p w14:paraId="0BD5DD52" w14:textId="00FDBA8E" w:rsidR="00073CB8" w:rsidRPr="00932F6E" w:rsidRDefault="00073CB8" w:rsidP="00073CB8">
      <w:r w:rsidRPr="00932F6E">
        <w:t>Este proyecto aporta la novedad de automatizar la detección de hélices PPII en PyMOL, una funcionalidad que no está disponible de forma nativa ni cubierta por otras herramientas bioinformáticas. La posibilidad de identificar estas estructuras directamente desde el visor molecular, utilizando criterios objetivos basados en parámetros estructurales, contribuye a mejorar la eficiencia del análisis estructural en investigaciones científicas. A</w:t>
      </w:r>
      <w:r w:rsidR="00B909BF" w:rsidRPr="00932F6E">
        <w:t>simismo</w:t>
      </w:r>
      <w:r w:rsidRPr="00932F6E">
        <w:t>, la publicación del módulo en un repositorio público permitirá su acceso abierto, favoreciendo su uso por parte de otros grupos de investigación y fomentando su mejora colaborativa.</w:t>
      </w:r>
    </w:p>
    <w:p w14:paraId="5A751F9C" w14:textId="2790B435" w:rsidR="00FC4EB7" w:rsidRPr="00932F6E" w:rsidRDefault="00FC4EB7" w:rsidP="00E353E2">
      <w:pPr>
        <w:pStyle w:val="Ttulo2"/>
        <w:numPr>
          <w:ilvl w:val="1"/>
          <w:numId w:val="1"/>
        </w:numPr>
        <w:tabs>
          <w:tab w:val="num" w:pos="-360"/>
        </w:tabs>
        <w:ind w:left="567" w:hanging="567"/>
      </w:pPr>
      <w:bookmarkStart w:id="38" w:name="_Toc197625474"/>
      <w:r w:rsidRPr="00932F6E">
        <w:t>Estructura del trabajo</w:t>
      </w:r>
      <w:bookmarkEnd w:id="38"/>
    </w:p>
    <w:p w14:paraId="5A4A8A3F" w14:textId="77777777" w:rsidR="00FC4EB7" w:rsidRPr="00932F6E" w:rsidRDefault="00FC4EB7" w:rsidP="00FC4EB7">
      <w:r w:rsidRPr="00932F6E">
        <w:t xml:space="preserve">El trabajo se ha organizado en tres bloques principales. En primer lugar, se presenta el contexto del problema y se analiza el estado del arte, comparando distintas herramientas para justificar el uso de PyMOL. A continuación, se describe el desarrollo del módulo en Python, </w:t>
      </w:r>
      <w:r w:rsidRPr="00932F6E">
        <w:lastRenderedPageBreak/>
        <w:t xml:space="preserve">explicando tanto la lógica del algoritmo como su integración con PyMOL y Visual Studio Code. Por último, se muestran los resultados obtenidos al aplicar la herramienta sobre proteínas modelo, evaluando su precisión y eficacia en la identificación de hélices PPII. </w:t>
      </w:r>
    </w:p>
    <w:p w14:paraId="78A68646" w14:textId="77777777" w:rsidR="00FC4EB7" w:rsidRPr="00932F6E" w:rsidRDefault="00FC4EB7" w:rsidP="00FC4EB7">
      <w:r w:rsidRPr="00932F6E">
        <w:t xml:space="preserve">Esta fase incluye la validación funcional del módulo por parte del grupo de investigación, así como la depuración del código y la identificación de posibles mejoras para futuras versiones. </w:t>
      </w:r>
    </w:p>
    <w:p w14:paraId="277A2125" w14:textId="77777777" w:rsidR="00FC4EB7" w:rsidRPr="00932F6E" w:rsidRDefault="00FC4EB7" w:rsidP="003F7C97">
      <w:pPr>
        <w:rPr>
          <w:rFonts w:ascii="Calibri" w:hAnsi="Calibri" w:cs="Calibri"/>
        </w:rPr>
      </w:pPr>
      <w:r w:rsidRPr="00932F6E">
        <w:t>Este documento se estructura en seis capítulos, además de los apartados dedicados a bibliografía y anexos. En el Capítulo 1 se presenta la motivación del trabajo, el planteamiento</w:t>
      </w:r>
      <w:r w:rsidRPr="00932F6E">
        <w:rPr>
          <w:rFonts w:cs="Calibri"/>
        </w:rPr>
        <w:t xml:space="preserve"> general y una visión global de su contenido. El Capítulo 2 ofrece una revisión del estado del arte, analizando tanto el papel de las hélices PPII como las herramientas existentes para su estudio. En el Capítulo 3 se detallan los objetivos específicos y la metodología empleada, así como el entorno de desarrollo y las tecnologías utilizadas. El Capítulo 4 describe el desarrollo del módulo, explicando su estructura interna, su lógica de funcionamiento y el proceso de integración con PyMOL. En el Capítulo 5 se exponen los resultados obtenidos y se evalúa la funcionalidad del sistema propuesto. Por último, el Capítulo 6 recoge la validación real del trabajo y propone posibles líneas futuras de mejora o ampliación.</w:t>
      </w:r>
    </w:p>
    <w:p w14:paraId="135649B5" w14:textId="77777777" w:rsidR="00FC4EB7" w:rsidRPr="00932F6E" w:rsidRDefault="00FC4EB7" w:rsidP="003F7C97">
      <w:pPr>
        <w:rPr>
          <w:rFonts w:cs="Calibri"/>
        </w:rPr>
      </w:pPr>
      <w:r w:rsidRPr="00932F6E">
        <w:rPr>
          <w:rFonts w:cs="Calibri"/>
        </w:rPr>
        <w:t>La memoria se complementa con un conjunto de anexos donde se incluye parte del código fuente, ejemplos de uso y documentación técnica adicional.</w:t>
      </w:r>
    </w:p>
    <w:p w14:paraId="7056603F" w14:textId="77777777" w:rsidR="003F7C97" w:rsidRPr="00932F6E" w:rsidRDefault="003F7C97" w:rsidP="003F7C97">
      <w:pPr>
        <w:rPr>
          <w:rFonts w:cs="Calibri"/>
        </w:rPr>
      </w:pPr>
    </w:p>
    <w:p w14:paraId="3CB73345" w14:textId="77777777" w:rsidR="003F7C97" w:rsidRPr="00932F6E" w:rsidRDefault="003F7C97" w:rsidP="003F7C97">
      <w:pPr>
        <w:rPr>
          <w:rFonts w:cs="Calibri"/>
        </w:rPr>
      </w:pPr>
    </w:p>
    <w:p w14:paraId="1EE5BE0E" w14:textId="42CC5E10" w:rsidR="00406999" w:rsidRDefault="00406999" w:rsidP="003F7C97">
      <w:pPr>
        <w:rPr>
          <w:rFonts w:cs="Calibri"/>
        </w:rPr>
      </w:pPr>
      <w:r>
        <w:rPr>
          <w:rFonts w:cs="Calibri"/>
        </w:rPr>
        <w:br w:type="page"/>
      </w:r>
    </w:p>
    <w:p w14:paraId="0275FF45" w14:textId="77777777" w:rsidR="00F86806" w:rsidRPr="00932F6E" w:rsidRDefault="00A71113" w:rsidP="00E353E2">
      <w:pPr>
        <w:pStyle w:val="Ttulo1"/>
        <w:numPr>
          <w:ilvl w:val="0"/>
          <w:numId w:val="1"/>
        </w:numPr>
      </w:pPr>
      <w:bookmarkStart w:id="39" w:name="_Toc197625475"/>
      <w:r w:rsidRPr="00932F6E">
        <w:lastRenderedPageBreak/>
        <w:t>Contexto y Estado del Arte</w:t>
      </w:r>
      <w:bookmarkEnd w:id="39"/>
    </w:p>
    <w:p w14:paraId="03CEA109" w14:textId="77777777" w:rsidR="00F86806" w:rsidRPr="00932F6E" w:rsidRDefault="00CA4090" w:rsidP="00E353E2">
      <w:pPr>
        <w:pStyle w:val="Ttulo2"/>
        <w:numPr>
          <w:ilvl w:val="1"/>
          <w:numId w:val="1"/>
        </w:numPr>
        <w:ind w:left="567" w:hanging="567"/>
        <w:rPr>
          <w:iCs w:val="0"/>
        </w:rPr>
      </w:pPr>
      <w:bookmarkStart w:id="40" w:name="_Toc197625476"/>
      <w:r w:rsidRPr="00932F6E">
        <w:rPr>
          <w:iCs w:val="0"/>
        </w:rPr>
        <w:t>Análisis del contexto</w:t>
      </w:r>
      <w:bookmarkEnd w:id="40"/>
    </w:p>
    <w:p w14:paraId="29048044" w14:textId="77777777" w:rsidR="00F86806" w:rsidRPr="00932F6E" w:rsidRDefault="00C520CB" w:rsidP="00E353E2">
      <w:pPr>
        <w:pStyle w:val="Ttulo3"/>
        <w:numPr>
          <w:ilvl w:val="2"/>
          <w:numId w:val="1"/>
        </w:numPr>
        <w:ind w:left="709" w:hanging="709"/>
      </w:pPr>
      <w:bookmarkStart w:id="41" w:name="_Toc197625477"/>
      <w:r w:rsidRPr="00932F6E">
        <w:t xml:space="preserve">El problema: </w:t>
      </w:r>
      <w:r w:rsidR="00CA4090" w:rsidRPr="00932F6E">
        <w:t>detección de hélices PPII</w:t>
      </w:r>
      <w:bookmarkEnd w:id="41"/>
    </w:p>
    <w:p w14:paraId="2CB97F6D" w14:textId="7F00C64D" w:rsidR="00C84B5A" w:rsidRPr="00932F6E" w:rsidRDefault="00E2504C" w:rsidP="00B766CD">
      <w:r w:rsidRPr="00932F6E">
        <mc:AlternateContent>
          <mc:Choice Requires="wps">
            <w:drawing>
              <wp:anchor distT="0" distB="0" distL="114300" distR="114300" simplePos="0" relativeHeight="251663360" behindDoc="1" locked="0" layoutInCell="1" allowOverlap="1" wp14:anchorId="77277AFB" wp14:editId="703792F2">
                <wp:simplePos x="0" y="0"/>
                <wp:positionH relativeFrom="column">
                  <wp:posOffset>3549140</wp:posOffset>
                </wp:positionH>
                <wp:positionV relativeFrom="paragraph">
                  <wp:posOffset>1308365</wp:posOffset>
                </wp:positionV>
                <wp:extent cx="2511425" cy="291465"/>
                <wp:effectExtent l="0" t="0" r="3175" b="0"/>
                <wp:wrapTight wrapText="bothSides">
                  <wp:wrapPolygon edited="0">
                    <wp:start x="0" y="0"/>
                    <wp:lineTo x="0" y="19765"/>
                    <wp:lineTo x="21463" y="19765"/>
                    <wp:lineTo x="21463" y="0"/>
                    <wp:lineTo x="0" y="0"/>
                  </wp:wrapPolygon>
                </wp:wrapTight>
                <wp:docPr id="2" name="Cuadro de texto 2"/>
                <wp:cNvGraphicFramePr/>
                <a:graphic xmlns:a="http://schemas.openxmlformats.org/drawingml/2006/main">
                  <a:graphicData uri="http://schemas.microsoft.com/office/word/2010/wordprocessingShape">
                    <wps:wsp>
                      <wps:cNvSpPr txBox="1"/>
                      <wps:spPr>
                        <a:xfrm>
                          <a:off x="0" y="0"/>
                          <a:ext cx="2511425" cy="291465"/>
                        </a:xfrm>
                        <a:prstGeom prst="rect">
                          <a:avLst/>
                        </a:prstGeom>
                        <a:solidFill>
                          <a:prstClr val="white"/>
                        </a:solidFill>
                        <a:ln>
                          <a:noFill/>
                        </a:ln>
                      </wps:spPr>
                      <wps:txbx>
                        <w:txbxContent>
                          <w:p w14:paraId="4A4422F6" w14:textId="2B4C710D" w:rsidR="00CE78E9" w:rsidRPr="00C40421" w:rsidRDefault="00CE78E9" w:rsidP="00F62BE9">
                            <w:pPr>
                              <w:pStyle w:val="Descripcin"/>
                              <w:jc w:val="center"/>
                              <w:rPr>
                                <w:rFonts w:eastAsia="NSimSun" w:cstheme="minorHAnsi"/>
                                <w:i w:val="0"/>
                                <w:noProof/>
                                <w:kern w:val="3"/>
                              </w:rPr>
                            </w:pPr>
                            <w:bookmarkStart w:id="42" w:name="_Toc196666614"/>
                            <w:bookmarkStart w:id="43" w:name="_Toc197625517"/>
                            <w:r w:rsidRPr="00C40421">
                              <w:rPr>
                                <w:i w:val="0"/>
                              </w:rPr>
                              <w:t xml:space="preserve">Figura </w:t>
                            </w:r>
                            <w:r>
                              <w:rPr>
                                <w:i w:val="0"/>
                              </w:rPr>
                              <w:fldChar w:fldCharType="begin"/>
                            </w:r>
                            <w:r>
                              <w:rPr>
                                <w:i w:val="0"/>
                              </w:rPr>
                              <w:instrText xml:space="preserve"> SEQ Figura \* ARABIC </w:instrText>
                            </w:r>
                            <w:r>
                              <w:rPr>
                                <w:i w:val="0"/>
                              </w:rPr>
                              <w:fldChar w:fldCharType="separate"/>
                            </w:r>
                            <w:r>
                              <w:rPr>
                                <w:i w:val="0"/>
                                <w:noProof/>
                              </w:rPr>
                              <w:t>1</w:t>
                            </w:r>
                            <w:r>
                              <w:rPr>
                                <w:i w:val="0"/>
                              </w:rPr>
                              <w:fldChar w:fldCharType="end"/>
                            </w:r>
                            <w:r w:rsidRPr="00C40421">
                              <w:rPr>
                                <w:i w:val="0"/>
                              </w:rPr>
                              <w:t>. ángulo diedro Phi.</w:t>
                            </w:r>
                            <w:bookmarkEnd w:id="42"/>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7277AFB" id="_x0000_t202" coordsize="21600,21600" o:spt="202" path="m,l,21600r21600,l21600,xe">
                <v:stroke joinstyle="miter"/>
                <v:path gradientshapeok="t" o:connecttype="rect"/>
              </v:shapetype>
              <v:shape id="Cuadro de texto 2" o:spid="_x0000_s1026" type="#_x0000_t202" style="position:absolute;left:0;text-align:left;margin-left:279.45pt;margin-top:103pt;width:197.75pt;height:22.95pt;z-index:-251653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" stroked="f">
                <v:textbox inset="0,0,0,0">
                  <w:txbxContent>
                    <w:p w14:paraId="4A4422F6" w14:textId="2B4C710D" w:rsidR="00CE78E9" w:rsidRPr="00C40421" w:rsidRDefault="00CE78E9" w:rsidP="00F62BE9">
                      <w:pPr>
                        <w:pStyle w:val="Descripcin"/>
                        <w:jc w:val="center"/>
                        <w:rPr>
                          <w:rFonts w:eastAsia="NSimSun" w:cstheme="minorHAnsi"/>
                          <w:i w:val="0"/>
                          <w:noProof/>
                          <w:kern w:val="3"/>
                        </w:rPr>
                      </w:pPr>
                      <w:bookmarkStart w:id="44" w:name="_Toc196666614"/>
                      <w:bookmarkStart w:id="45" w:name="_Toc197625517"/>
                      <w:r w:rsidRPr="00C40421">
                        <w:rPr>
                          <w:i w:val="0"/>
                        </w:rPr>
                        <w:t xml:space="preserve">Figura </w:t>
                      </w:r>
                      <w:r>
                        <w:rPr>
                          <w:i w:val="0"/>
                        </w:rPr>
                        <w:fldChar w:fldCharType="begin"/>
                      </w:r>
                      <w:r>
                        <w:rPr>
                          <w:i w:val="0"/>
                        </w:rPr>
                        <w:instrText xml:space="preserve"> SEQ Figura \* ARABIC </w:instrText>
                      </w:r>
                      <w:r>
                        <w:rPr>
                          <w:i w:val="0"/>
                        </w:rPr>
                        <w:fldChar w:fldCharType="separate"/>
                      </w:r>
                      <w:r>
                        <w:rPr>
                          <w:i w:val="0"/>
                          <w:noProof/>
                        </w:rPr>
                        <w:t>1</w:t>
                      </w:r>
                      <w:r>
                        <w:rPr>
                          <w:i w:val="0"/>
                        </w:rPr>
                        <w:fldChar w:fldCharType="end"/>
                      </w:r>
                      <w:r w:rsidRPr="00C40421">
                        <w:rPr>
                          <w:i w:val="0"/>
                        </w:rPr>
                        <w:t>. ángulo diedro Phi.</w:t>
                      </w:r>
                      <w:bookmarkEnd w:id="44"/>
                      <w:bookmarkEnd w:id="45"/>
                    </w:p>
                  </w:txbxContent>
                </v:textbox>
                <w10:wrap type="tight"/>
              </v:shape>
            </w:pict>
          </mc:Fallback>
        </mc:AlternateContent>
      </w:r>
      <w:r w:rsidR="00423A08" w:rsidRPr="00932F6E">
        <w:rPr>
          <w:rFonts w:cstheme="minorHAnsi"/>
        </w:rPr>
        <w:drawing>
          <wp:anchor distT="0" distB="0" distL="114300" distR="114300" simplePos="0" relativeHeight="251661312" behindDoc="1" locked="0" layoutInCell="1" allowOverlap="1" wp14:anchorId="50C1EB89" wp14:editId="439AA311">
            <wp:simplePos x="0" y="0"/>
            <wp:positionH relativeFrom="column">
              <wp:posOffset>3510640</wp:posOffset>
            </wp:positionH>
            <wp:positionV relativeFrom="paragraph">
              <wp:posOffset>1671135</wp:posOffset>
            </wp:positionV>
            <wp:extent cx="2511425" cy="4937760"/>
            <wp:effectExtent l="0" t="0" r="3175" b="0"/>
            <wp:wrapTight wrapText="bothSides">
              <wp:wrapPolygon edited="0">
                <wp:start x="0" y="0"/>
                <wp:lineTo x="0" y="21500"/>
                <wp:lineTo x="21463" y="21500"/>
                <wp:lineTo x="21463" y="0"/>
                <wp:lineTo x="0" y="0"/>
              </wp:wrapPolygon>
            </wp:wrapTight>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ngulo-diedro-Phi-a-Representaci-on-de-la-disposici-on-tridimensional-de.png"/>
                    <pic:cNvPicPr/>
                  </pic:nvPicPr>
                  <pic:blipFill>
                    <a:blip r:embed="rId21">
                      <a:extLst>
                        <a:ext uri="{28A0092B-C50C-407E-A947-70E740481C1C}">
                          <a14:useLocalDpi xmlns:a14="http://schemas.microsoft.com/office/drawing/2010/main" val="0"/>
                        </a:ext>
                      </a:extLst>
                    </a:blip>
                    <a:stretch>
                      <a:fillRect/>
                    </a:stretch>
                  </pic:blipFill>
                  <pic:spPr>
                    <a:xfrm>
                      <a:off x="0" y="0"/>
                      <a:ext cx="2511425" cy="4937760"/>
                    </a:xfrm>
                    <a:prstGeom prst="rect">
                      <a:avLst/>
                    </a:prstGeom>
                  </pic:spPr>
                </pic:pic>
              </a:graphicData>
            </a:graphic>
            <wp14:sizeRelH relativeFrom="page">
              <wp14:pctWidth>0</wp14:pctWidth>
            </wp14:sizeRelH>
            <wp14:sizeRelV relativeFrom="page">
              <wp14:pctHeight>0</wp14:pctHeight>
            </wp14:sizeRelV>
          </wp:anchor>
        </w:drawing>
      </w:r>
      <w:r w:rsidR="00C84B5A" w:rsidRPr="00932F6E">
        <w:t>Al comienzo de un estudio de investigación se realiza el cribado de las moléculas que se quieren caracterizar</w:t>
      </w:r>
      <w:r w:rsidR="00423A08" w:rsidRPr="00932F6E">
        <w:t xml:space="preserve">. </w:t>
      </w:r>
      <w:r w:rsidR="00AB35B1" w:rsidRPr="00932F6E">
        <w:t xml:space="preserve">En este caso, se seleccionan </w:t>
      </w:r>
      <w:r w:rsidR="00C84B5A" w:rsidRPr="00932F6E">
        <w:t>moléculas que potencialmente tengan PPII</w:t>
      </w:r>
      <w:r w:rsidR="00423A08" w:rsidRPr="00932F6E">
        <w:t xml:space="preserve"> y que particip</w:t>
      </w:r>
      <w:r w:rsidR="00F7554A" w:rsidRPr="00932F6E">
        <w:t>e</w:t>
      </w:r>
      <w:r w:rsidR="00423A08" w:rsidRPr="00932F6E">
        <w:t xml:space="preserve">n en las funciones objeto de análisis, </w:t>
      </w:r>
      <w:r w:rsidR="00423A08" w:rsidRPr="00932F6E">
        <w:rPr>
          <w:rStyle w:val="Textoennegrita"/>
          <w:b w:val="0"/>
        </w:rPr>
        <w:t>en función de los objetivos específicos del estudio</w:t>
      </w:r>
      <w:r w:rsidR="00C84B5A" w:rsidRPr="00932F6E">
        <w:t xml:space="preserve">. </w:t>
      </w:r>
      <w:r w:rsidR="00785249" w:rsidRPr="00932F6E">
        <w:t xml:space="preserve">La literatura científica refleja que </w:t>
      </w:r>
      <w:r w:rsidR="00C84B5A" w:rsidRPr="00932F6E">
        <w:t xml:space="preserve">la PPII está relacionada con </w:t>
      </w:r>
      <w:r w:rsidR="005717F4" w:rsidRPr="00932F6E">
        <w:t xml:space="preserve">procesos neuronales, incluyendo la memoria y </w:t>
      </w:r>
      <w:r w:rsidR="00423A08" w:rsidRPr="00932F6E">
        <w:t>el desarrollo de enfermedades</w:t>
      </w:r>
      <w:r w:rsidR="005717F4" w:rsidRPr="00932F6E">
        <w:t xml:space="preserve"> neurodegenerativas.</w:t>
      </w:r>
    </w:p>
    <w:p w14:paraId="23816492" w14:textId="6567DAE5" w:rsidR="00F62BE9" w:rsidRPr="00932F6E" w:rsidRDefault="00F62BE9" w:rsidP="00F62BE9">
      <w:pPr>
        <w:pStyle w:val="Textbody"/>
        <w:spacing w:before="120" w:after="120" w:line="360" w:lineRule="auto"/>
        <w:jc w:val="both"/>
        <w:rPr>
          <w:rFonts w:asciiTheme="minorHAnsi" w:eastAsia="Times New Roman" w:hAnsiTheme="minorHAnsi" w:cstheme="minorHAnsi"/>
          <w:color w:val="0D0D0D"/>
          <w:kern w:val="0"/>
          <w:lang w:eastAsia="es-ES" w:bidi="ar-SA"/>
        </w:rPr>
      </w:pPr>
      <w:r w:rsidRPr="00932F6E">
        <w:rPr>
          <w:rFonts w:asciiTheme="minorHAnsi" w:eastAsia="Times New Roman" w:hAnsiTheme="minorHAnsi" w:cstheme="minorHAnsi"/>
          <w:color w:val="0D0D0D"/>
          <w:kern w:val="0"/>
          <w:lang w:eastAsia="es-ES" w:bidi="ar-SA"/>
        </w:rPr>
        <w:t>Las proteínas están formadas por cadenas de aminoácidos unidas entre sí. Estas cadenas tienen una</w:t>
      </w:r>
      <w:r w:rsidRPr="00932F6E">
        <w:rPr>
          <w:rFonts w:asciiTheme="minorHAnsi" w:hAnsiTheme="minorHAnsi" w:cstheme="minorHAnsi"/>
          <w:lang w:eastAsia="es-ES" w:bidi="ar-SA"/>
        </w:rPr>
        <w:t xml:space="preserve"> </w:t>
      </w:r>
      <w:r w:rsidRPr="00932F6E">
        <w:rPr>
          <w:rFonts w:asciiTheme="minorHAnsi" w:eastAsia="Times New Roman" w:hAnsiTheme="minorHAnsi" w:cstheme="minorHAnsi"/>
          <w:color w:val="0D0D0D"/>
          <w:kern w:val="0"/>
          <w:lang w:eastAsia="es-ES" w:bidi="ar-SA"/>
        </w:rPr>
        <w:t>especie de "esqueleto" flexible que puede girar en ciertos puntos. Cada átomo, dentro de la cadena central puede considerarse un plano con respecto a los enlaces que realiza con los átomos colindantes.</w:t>
      </w:r>
      <w:r w:rsidRPr="00932F6E">
        <w:t xml:space="preserve"> </w:t>
      </w:r>
    </w:p>
    <w:p w14:paraId="35FBF79D" w14:textId="289B0430" w:rsidR="00F62BE9" w:rsidRPr="00932F6E" w:rsidRDefault="00F62BE9" w:rsidP="00F62BE9">
      <w:pPr>
        <w:shd w:val="clear" w:color="auto" w:fill="FFFFFF"/>
        <w:rPr>
          <w:rFonts w:cstheme="minorHAnsi"/>
          <w:color w:val="0D0D0D"/>
        </w:rPr>
      </w:pPr>
      <w:r w:rsidRPr="00932F6E">
        <w:rPr>
          <w:rFonts w:cstheme="minorHAnsi"/>
          <w:color w:val="0D0D0D"/>
        </w:rPr>
        <w:t>Un </w:t>
      </w:r>
      <w:r w:rsidRPr="00932F6E">
        <w:rPr>
          <w:rFonts w:cstheme="minorHAnsi"/>
          <w:b/>
          <w:bCs/>
          <w:color w:val="0D0D0D"/>
        </w:rPr>
        <w:t>ángulo diedro</w:t>
      </w:r>
      <w:r w:rsidRPr="00932F6E">
        <w:rPr>
          <w:rFonts w:cstheme="minorHAnsi"/>
          <w:color w:val="0D0D0D"/>
        </w:rPr>
        <w:t xml:space="preserve"> es el ángulo que </w:t>
      </w:r>
      <w:r w:rsidRPr="00932F6E">
        <w:rPr>
          <w:rFonts w:cstheme="minorHAnsi"/>
          <w:b/>
          <w:bCs/>
          <w:color w:val="0D0D0D"/>
        </w:rPr>
        <w:t>se forma entre dos planos que se juntan en una parte de esa cadena</w:t>
      </w:r>
      <w:r w:rsidRPr="00932F6E">
        <w:rPr>
          <w:rFonts w:cstheme="minorHAnsi"/>
          <w:color w:val="0D0D0D"/>
        </w:rPr>
        <w:t xml:space="preserve">. Si se miran los átomos que forman parte de dos aminoácidos seguidos, </w:t>
      </w:r>
      <w:r w:rsidR="005612CE" w:rsidRPr="00932F6E">
        <w:rPr>
          <w:rFonts w:cstheme="minorHAnsi"/>
          <w:color w:val="0D0D0D"/>
        </w:rPr>
        <w:t xml:space="preserve">se </w:t>
      </w:r>
      <w:r w:rsidRPr="00932F6E">
        <w:rPr>
          <w:rFonts w:cstheme="minorHAnsi"/>
          <w:color w:val="0D0D0D"/>
        </w:rPr>
        <w:t>puede imaginar un plano antes del giro y otro después</w:t>
      </w:r>
      <w:r w:rsidR="005612CE" w:rsidRPr="00932F6E">
        <w:rPr>
          <w:rFonts w:cstheme="minorHAnsi"/>
          <w:color w:val="0D0D0D"/>
        </w:rPr>
        <w:t>;</w:t>
      </w:r>
      <w:r w:rsidRPr="00932F6E">
        <w:rPr>
          <w:rFonts w:cstheme="minorHAnsi"/>
          <w:color w:val="0D0D0D"/>
        </w:rPr>
        <w:t xml:space="preserve"> el ángulo entre esos dos planos es el ángulo diedro.</w:t>
      </w:r>
    </w:p>
    <w:p w14:paraId="0E2FE973" w14:textId="7B85A199" w:rsidR="00F62BE9" w:rsidRPr="00932F6E" w:rsidRDefault="00002B7E" w:rsidP="00F62BE9">
      <w:pPr>
        <w:shd w:val="clear" w:color="auto" w:fill="FFFFFF"/>
        <w:rPr>
          <w:rFonts w:cstheme="minorHAnsi"/>
          <w:vertAlign w:val="subscript"/>
        </w:rPr>
      </w:pPr>
      <w:r w:rsidRPr="00932F6E">
        <mc:AlternateContent>
          <mc:Choice Requires="wps">
            <w:drawing>
              <wp:anchor distT="0" distB="0" distL="114300" distR="114300" simplePos="0" relativeHeight="251669504" behindDoc="1" locked="0" layoutInCell="1" allowOverlap="1" wp14:anchorId="5FFDD250" wp14:editId="5DA1079F">
                <wp:simplePos x="0" y="0"/>
                <wp:positionH relativeFrom="column">
                  <wp:posOffset>3635375</wp:posOffset>
                </wp:positionH>
                <wp:positionV relativeFrom="paragraph">
                  <wp:posOffset>1709420</wp:posOffset>
                </wp:positionV>
                <wp:extent cx="2511425" cy="626110"/>
                <wp:effectExtent l="0" t="0" r="3175" b="2540"/>
                <wp:wrapTight wrapText="bothSides">
                  <wp:wrapPolygon edited="0">
                    <wp:start x="0" y="0"/>
                    <wp:lineTo x="0" y="21030"/>
                    <wp:lineTo x="21463" y="21030"/>
                    <wp:lineTo x="21463" y="0"/>
                    <wp:lineTo x="0" y="0"/>
                  </wp:wrapPolygon>
                </wp:wrapTight>
                <wp:docPr id="7" name="Cuadro de texto 7"/>
                <wp:cNvGraphicFramePr/>
                <a:graphic xmlns:a="http://schemas.openxmlformats.org/drawingml/2006/main">
                  <a:graphicData uri="http://schemas.microsoft.com/office/word/2010/wordprocessingShape">
                    <wps:wsp>
                      <wps:cNvSpPr txBox="1"/>
                      <wps:spPr>
                        <a:xfrm>
                          <a:off x="0" y="0"/>
                          <a:ext cx="2511425" cy="626110"/>
                        </a:xfrm>
                        <a:prstGeom prst="rect">
                          <a:avLst/>
                        </a:prstGeom>
                        <a:solidFill>
                          <a:prstClr val="white"/>
                        </a:solidFill>
                        <a:ln>
                          <a:noFill/>
                        </a:ln>
                      </wps:spPr>
                      <wps:txbx>
                        <w:txbxContent>
                          <w:p w14:paraId="21B6ECBC" w14:textId="77777777" w:rsidR="00CE78E9" w:rsidRPr="00E7688B" w:rsidRDefault="00CE78E9" w:rsidP="00C73172">
                            <w:pPr>
                              <w:pStyle w:val="Descripcin"/>
                              <w:jc w:val="center"/>
                              <w:rPr>
                                <w:i w:val="0"/>
                                <w:noProof/>
                              </w:rPr>
                            </w:pPr>
                            <w:r w:rsidRPr="00E7688B">
                              <w:rPr>
                                <w:rStyle w:val="nfasis"/>
                                <w:iCs/>
                              </w:rPr>
                              <w:t>Nota</w:t>
                            </w:r>
                            <w:r w:rsidRPr="00E7688B">
                              <w:rPr>
                                <w:rStyle w:val="nfasis"/>
                                <w:i/>
                              </w:rPr>
                              <w:t>.</w:t>
                            </w:r>
                            <w:r w:rsidRPr="00E7688B">
                              <w:rPr>
                                <w:i w:val="0"/>
                              </w:rPr>
                              <w:t xml:space="preserve"> Reproducido de Blanquel, E., Blanquel, C., &amp; Luna-García, R. (2019).</w:t>
                            </w:r>
                          </w:p>
                          <w:p w14:paraId="39147DCC" w14:textId="757B9959" w:rsidR="00CE78E9" w:rsidRPr="0002697A" w:rsidRDefault="00CE78E9" w:rsidP="00002B7E">
                            <w:pPr>
                              <w:pStyle w:val="Descripcin"/>
                              <w:jc w:val="center"/>
                              <w:rPr>
                                <w:rFonts w:eastAsia="NSimSun" w:cstheme="minorHAnsi"/>
                                <w:noProof/>
                                <w:kern w:val="3"/>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FDD250" id="Cuadro de texto 7" o:spid="_x0000_s1027" type="#_x0000_t202" style="position:absolute;left:0;text-align:left;margin-left:286.25pt;margin-top:134.6pt;width:197.75pt;height:49.3pt;z-index:-2516469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" stroked="f">
                <v:textbox inset="0,0,0,0">
                  <w:txbxContent>
                    <w:p w14:paraId="21B6ECBC" w14:textId="77777777" w:rsidR="00CE78E9" w:rsidRPr="00E7688B" w:rsidRDefault="00CE78E9" w:rsidP="00C73172">
                      <w:pPr>
                        <w:pStyle w:val="Descripcin"/>
                        <w:jc w:val="center"/>
                        <w:rPr>
                          <w:i w:val="0"/>
                          <w:noProof/>
                        </w:rPr>
                      </w:pPr>
                      <w:r w:rsidRPr="00E7688B">
                        <w:rPr>
                          <w:rStyle w:val="nfasis"/>
                          <w:iCs/>
                        </w:rPr>
                        <w:t>Nota</w:t>
                      </w:r>
                      <w:r w:rsidRPr="00E7688B">
                        <w:rPr>
                          <w:rStyle w:val="nfasis"/>
                          <w:i/>
                        </w:rPr>
                        <w:t>.</w:t>
                      </w:r>
                      <w:r w:rsidRPr="00E7688B">
                        <w:rPr>
                          <w:i w:val="0"/>
                        </w:rPr>
                        <w:t xml:space="preserve"> Reproducido de Blanquel, E., Blanquel, C., &amp; Luna-García, R. (2019).</w:t>
                      </w:r>
                    </w:p>
                    <w:p w14:paraId="39147DCC" w14:textId="757B9959" w:rsidR="00CE78E9" w:rsidRPr="0002697A" w:rsidRDefault="00CE78E9" w:rsidP="00002B7E">
                      <w:pPr>
                        <w:pStyle w:val="Descripcin"/>
                        <w:jc w:val="center"/>
                        <w:rPr>
                          <w:rFonts w:eastAsia="NSimSun" w:cstheme="minorHAnsi"/>
                          <w:noProof/>
                          <w:kern w:val="3"/>
                        </w:rPr>
                      </w:pPr>
                    </w:p>
                  </w:txbxContent>
                </v:textbox>
                <w10:wrap type="tight"/>
              </v:shape>
            </w:pict>
          </mc:Fallback>
        </mc:AlternateContent>
      </w:r>
      <w:r w:rsidR="00F62BE9" w:rsidRPr="00932F6E">
        <w:rPr>
          <w:rFonts w:cstheme="minorHAnsi"/>
        </w:rPr>
        <w:t xml:space="preserve">En la </w:t>
      </w:r>
      <w:r w:rsidR="00785249" w:rsidRPr="00932F6E">
        <w:rPr>
          <w:rFonts w:cstheme="minorHAnsi"/>
        </w:rPr>
        <w:t>F</w:t>
      </w:r>
      <w:r w:rsidR="00F62BE9" w:rsidRPr="00932F6E">
        <w:rPr>
          <w:rFonts w:cstheme="minorHAnsi"/>
        </w:rPr>
        <w:t>igura 1 podemos ver el ángulo diedro Ph</w:t>
      </w:r>
      <w:r w:rsidR="007763CC" w:rsidRPr="00932F6E">
        <w:rPr>
          <w:rFonts w:cstheme="minorHAnsi"/>
        </w:rPr>
        <w:t xml:space="preserve">i. En el apartado </w:t>
      </w:r>
      <w:r w:rsidR="00F62BE9" w:rsidRPr="00932F6E">
        <w:rPr>
          <w:rFonts w:cstheme="minorHAnsi"/>
        </w:rPr>
        <w:t xml:space="preserve">(a) </w:t>
      </w:r>
      <w:r w:rsidR="007763CC" w:rsidRPr="00932F6E">
        <w:rPr>
          <w:rFonts w:cstheme="minorHAnsi"/>
        </w:rPr>
        <w:t>se r</w:t>
      </w:r>
      <w:r w:rsidR="00F62BE9" w:rsidRPr="00932F6E">
        <w:rPr>
          <w:rFonts w:cstheme="minorHAnsi"/>
        </w:rPr>
        <w:t xml:space="preserve">epresenta la disposición tridimensional de los átomos y la formación del ángulo alrededor del enlace </w:t>
      </w:r>
      <w:r w:rsidR="00F62BE9" w:rsidRPr="00932F6E">
        <w:t xml:space="preserve">N </w:t>
      </w:r>
      <w:r w:rsidR="007763CC" w:rsidRPr="00932F6E">
        <w:t>=</w:t>
      </w:r>
      <w:r w:rsidR="00F62BE9" w:rsidRPr="00932F6E">
        <w:rPr>
          <w:rFonts w:cstheme="minorHAnsi"/>
          <w:color w:val="0D0D0D"/>
        </w:rPr>
        <w:t xml:space="preserve"> Cα</w:t>
      </w:r>
      <w:r w:rsidR="007763CC" w:rsidRPr="00932F6E">
        <w:rPr>
          <w:rFonts w:cstheme="minorHAnsi"/>
          <w:color w:val="0D0D0D"/>
        </w:rPr>
        <w:t xml:space="preserve">, y en el apartado </w:t>
      </w:r>
      <w:r w:rsidR="00F62BE9" w:rsidRPr="00932F6E">
        <w:rPr>
          <w:rFonts w:cstheme="minorHAnsi"/>
        </w:rPr>
        <w:t xml:space="preserve">(b) </w:t>
      </w:r>
      <w:r w:rsidR="007763CC" w:rsidRPr="00932F6E">
        <w:rPr>
          <w:rFonts w:cstheme="minorHAnsi"/>
        </w:rPr>
        <w:t>se ve e</w:t>
      </w:r>
      <w:r w:rsidR="00F62BE9" w:rsidRPr="00932F6E">
        <w:rPr>
          <w:rFonts w:cstheme="minorHAnsi"/>
        </w:rPr>
        <w:t xml:space="preserve">l ángulo </w:t>
      </w:r>
      <w:r w:rsidR="00F62BE9" w:rsidRPr="00932F6E">
        <w:rPr>
          <w:rFonts w:cstheme="minorHAnsi"/>
          <w:color w:val="0D0D0D"/>
        </w:rPr>
        <w:t>φ</w:t>
      </w:r>
      <w:r w:rsidR="00F62BE9" w:rsidRPr="00932F6E">
        <w:rPr>
          <w:rFonts w:cstheme="minorHAnsi"/>
        </w:rPr>
        <w:t xml:space="preserve"> formado por la intersección de la normal del plano C</w:t>
      </w:r>
      <w:r w:rsidR="00F62BE9" w:rsidRPr="00932F6E">
        <w:rPr>
          <w:rFonts w:cstheme="minorHAnsi"/>
          <w:vertAlign w:val="subscript"/>
        </w:rPr>
        <w:t>i+1</w:t>
      </w:r>
      <w:r w:rsidR="00F62BE9" w:rsidRPr="00932F6E">
        <w:rPr>
          <w:rFonts w:cstheme="minorHAnsi"/>
        </w:rPr>
        <w:t xml:space="preserve"> N</w:t>
      </w:r>
      <w:r w:rsidR="00F62BE9" w:rsidRPr="00932F6E">
        <w:rPr>
          <w:rFonts w:cstheme="minorHAnsi"/>
          <w:vertAlign w:val="subscript"/>
        </w:rPr>
        <w:t>i</w:t>
      </w:r>
      <w:r w:rsidR="00F62BE9" w:rsidRPr="00932F6E">
        <w:rPr>
          <w:rFonts w:cstheme="minorHAnsi"/>
        </w:rPr>
        <w:t xml:space="preserve">, </w:t>
      </w:r>
      <w:r w:rsidR="00F62BE9" w:rsidRPr="00932F6E">
        <w:rPr>
          <w:rFonts w:cstheme="minorHAnsi"/>
          <w:color w:val="0D0D0D"/>
        </w:rPr>
        <w:t>Cα</w:t>
      </w:r>
      <w:r w:rsidR="00F62BE9" w:rsidRPr="00932F6E">
        <w:rPr>
          <w:rFonts w:cstheme="minorHAnsi"/>
          <w:color w:val="0D0D0D"/>
          <w:vertAlign w:val="subscript"/>
        </w:rPr>
        <w:t>i</w:t>
      </w:r>
      <w:r w:rsidR="00F62BE9" w:rsidRPr="00932F6E">
        <w:rPr>
          <w:rFonts w:cstheme="minorHAnsi"/>
          <w:color w:val="0D0D0D"/>
        </w:rPr>
        <w:t xml:space="preserve"> </w:t>
      </w:r>
      <w:r w:rsidR="00F62BE9" w:rsidRPr="00932F6E">
        <w:rPr>
          <w:rFonts w:cstheme="minorHAnsi"/>
        </w:rPr>
        <w:t>y la normal al plano N</w:t>
      </w:r>
      <w:r w:rsidR="00F62BE9" w:rsidRPr="00932F6E">
        <w:rPr>
          <w:rFonts w:cstheme="minorHAnsi"/>
          <w:vertAlign w:val="subscript"/>
        </w:rPr>
        <w:t xml:space="preserve">i, </w:t>
      </w:r>
      <w:r w:rsidR="00F62BE9" w:rsidRPr="00932F6E">
        <w:rPr>
          <w:rFonts w:cstheme="minorHAnsi"/>
          <w:color w:val="0D0D0D"/>
        </w:rPr>
        <w:t>Cα</w:t>
      </w:r>
      <w:r w:rsidR="00F62BE9" w:rsidRPr="00932F6E">
        <w:rPr>
          <w:rFonts w:cstheme="minorHAnsi"/>
          <w:color w:val="0D0D0D"/>
          <w:vertAlign w:val="subscript"/>
        </w:rPr>
        <w:t xml:space="preserve">i., </w:t>
      </w:r>
      <w:r w:rsidR="00F62BE9" w:rsidRPr="00932F6E">
        <w:rPr>
          <w:rFonts w:cstheme="minorHAnsi"/>
        </w:rPr>
        <w:t>C</w:t>
      </w:r>
      <w:r w:rsidR="00F62BE9" w:rsidRPr="00932F6E">
        <w:rPr>
          <w:rFonts w:cstheme="minorHAnsi"/>
          <w:vertAlign w:val="subscript"/>
        </w:rPr>
        <w:t>i.</w:t>
      </w:r>
    </w:p>
    <w:p w14:paraId="2A907FAE" w14:textId="77777777" w:rsidR="00F62BE9" w:rsidRPr="00932F6E" w:rsidRDefault="00F62BE9" w:rsidP="00F62BE9">
      <w:pPr>
        <w:shd w:val="clear" w:color="auto" w:fill="FFFFFF"/>
        <w:rPr>
          <w:rFonts w:cstheme="minorHAnsi"/>
          <w:color w:val="0D0D0D"/>
        </w:rPr>
      </w:pPr>
      <w:r w:rsidRPr="00932F6E">
        <w:rPr>
          <w:rFonts w:cstheme="minorHAnsi"/>
          <w:color w:val="0D0D0D"/>
        </w:rPr>
        <w:t>En cada aminoácido, hay dos giros importantes que se pueden medir:</w:t>
      </w:r>
    </w:p>
    <w:p w14:paraId="047EEE09" w14:textId="06EB7A52" w:rsidR="00F62BE9" w:rsidRPr="00932F6E" w:rsidRDefault="00FB1F7B" w:rsidP="00E353E2">
      <w:pPr>
        <w:numPr>
          <w:ilvl w:val="0"/>
          <w:numId w:val="6"/>
        </w:numPr>
        <w:shd w:val="clear" w:color="auto" w:fill="FFFFFF"/>
        <w:ind w:left="0"/>
        <w:rPr>
          <w:rFonts w:cstheme="minorHAnsi"/>
          <w:color w:val="0D0D0D"/>
        </w:rPr>
      </w:pPr>
      <w:r w:rsidRPr="00932F6E">
        <w:rPr>
          <w:rFonts w:cstheme="minorHAnsi"/>
          <w:color w:val="0D0D0D"/>
        </w:rPr>
        <w:lastRenderedPageBreak/>
        <w:drawing>
          <wp:anchor distT="0" distB="0" distL="114300" distR="114300" simplePos="0" relativeHeight="251659264" behindDoc="1" locked="0" layoutInCell="1" allowOverlap="1" wp14:anchorId="6C03D662" wp14:editId="5BD90A16">
            <wp:simplePos x="0" y="0"/>
            <wp:positionH relativeFrom="column">
              <wp:posOffset>-65405</wp:posOffset>
            </wp:positionH>
            <wp:positionV relativeFrom="paragraph">
              <wp:posOffset>342900</wp:posOffset>
            </wp:positionV>
            <wp:extent cx="2590800" cy="4839970"/>
            <wp:effectExtent l="0" t="0" r="0" b="0"/>
            <wp:wrapTight wrapText="bothSides">
              <wp:wrapPolygon edited="0">
                <wp:start x="0" y="0"/>
                <wp:lineTo x="0" y="21509"/>
                <wp:lineTo x="21441" y="21509"/>
                <wp:lineTo x="21441" y="0"/>
                <wp:lineTo x="0" y="0"/>
              </wp:wrapPolygon>
            </wp:wrapTight>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ngulo-diedro-Psi-a-Representaci-on-de-la-disposici-on-tridimensional-de.png"/>
                    <pic:cNvPicPr/>
                  </pic:nvPicPr>
                  <pic:blipFill>
                    <a:blip r:embed="rId22">
                      <a:extLst>
                        <a:ext uri="{28A0092B-C50C-407E-A947-70E740481C1C}">
                          <a14:useLocalDpi xmlns:a14="http://schemas.microsoft.com/office/drawing/2010/main" val="0"/>
                        </a:ext>
                      </a:extLst>
                    </a:blip>
                    <a:stretch>
                      <a:fillRect/>
                    </a:stretch>
                  </pic:blipFill>
                  <pic:spPr>
                    <a:xfrm>
                      <a:off x="0" y="0"/>
                      <a:ext cx="2590800" cy="4839970"/>
                    </a:xfrm>
                    <a:prstGeom prst="rect">
                      <a:avLst/>
                    </a:prstGeom>
                  </pic:spPr>
                </pic:pic>
              </a:graphicData>
            </a:graphic>
            <wp14:sizeRelH relativeFrom="page">
              <wp14:pctWidth>0</wp14:pctWidth>
            </wp14:sizeRelH>
            <wp14:sizeRelV relativeFrom="page">
              <wp14:pctHeight>0</wp14:pctHeight>
            </wp14:sizeRelV>
          </wp:anchor>
        </w:drawing>
      </w:r>
      <w:r w:rsidRPr="00932F6E">
        <mc:AlternateContent>
          <mc:Choice Requires="wps">
            <w:drawing>
              <wp:anchor distT="0" distB="0" distL="114300" distR="114300" simplePos="0" relativeHeight="251665408" behindDoc="1" locked="0" layoutInCell="1" allowOverlap="1" wp14:anchorId="752D2B38" wp14:editId="12C047DA">
                <wp:simplePos x="0" y="0"/>
                <wp:positionH relativeFrom="column">
                  <wp:posOffset>-84455</wp:posOffset>
                </wp:positionH>
                <wp:positionV relativeFrom="paragraph">
                  <wp:posOffset>423</wp:posOffset>
                </wp:positionV>
                <wp:extent cx="2590800" cy="263525"/>
                <wp:effectExtent l="0" t="0" r="0" b="3175"/>
                <wp:wrapTight wrapText="bothSides">
                  <wp:wrapPolygon edited="0">
                    <wp:start x="0" y="0"/>
                    <wp:lineTo x="0" y="20299"/>
                    <wp:lineTo x="21441" y="20299"/>
                    <wp:lineTo x="21441" y="0"/>
                    <wp:lineTo x="0" y="0"/>
                  </wp:wrapPolygon>
                </wp:wrapTight>
                <wp:docPr id="4" name="Cuadro de texto 4"/>
                <wp:cNvGraphicFramePr/>
                <a:graphic xmlns:a="http://schemas.openxmlformats.org/drawingml/2006/main">
                  <a:graphicData uri="http://schemas.microsoft.com/office/word/2010/wordprocessingShape">
                    <wps:wsp>
                      <wps:cNvSpPr txBox="1"/>
                      <wps:spPr>
                        <a:xfrm>
                          <a:off x="0" y="0"/>
                          <a:ext cx="2590800" cy="263525"/>
                        </a:xfrm>
                        <a:prstGeom prst="rect">
                          <a:avLst/>
                        </a:prstGeom>
                        <a:solidFill>
                          <a:prstClr val="white"/>
                        </a:solidFill>
                        <a:ln>
                          <a:noFill/>
                        </a:ln>
                      </wps:spPr>
                      <wps:txbx>
                        <w:txbxContent>
                          <w:p w14:paraId="4F2EF486" w14:textId="2085CD3D" w:rsidR="00CE78E9" w:rsidRPr="00C73172" w:rsidRDefault="00CE78E9" w:rsidP="00F62BE9">
                            <w:pPr>
                              <w:pStyle w:val="Descripcin"/>
                              <w:jc w:val="center"/>
                              <w:rPr>
                                <w:rFonts w:cstheme="minorHAnsi"/>
                                <w:i w:val="0"/>
                                <w:noProof/>
                                <w:color w:val="0D0D0D"/>
                              </w:rPr>
                            </w:pPr>
                            <w:bookmarkStart w:id="46" w:name="_Toc196666615"/>
                            <w:bookmarkStart w:id="47" w:name="_Toc197625518"/>
                            <w:r w:rsidRPr="00C73172">
                              <w:rPr>
                                <w:i w:val="0"/>
                              </w:rPr>
                              <w:t xml:space="preserve">Figura </w:t>
                            </w:r>
                            <w:r>
                              <w:rPr>
                                <w:i w:val="0"/>
                              </w:rPr>
                              <w:fldChar w:fldCharType="begin"/>
                            </w:r>
                            <w:r>
                              <w:rPr>
                                <w:i w:val="0"/>
                              </w:rPr>
                              <w:instrText xml:space="preserve"> SEQ Figura \* ARABIC </w:instrText>
                            </w:r>
                            <w:r>
                              <w:rPr>
                                <w:i w:val="0"/>
                              </w:rPr>
                              <w:fldChar w:fldCharType="separate"/>
                            </w:r>
                            <w:r>
                              <w:rPr>
                                <w:i w:val="0"/>
                                <w:noProof/>
                              </w:rPr>
                              <w:t>2</w:t>
                            </w:r>
                            <w:r>
                              <w:rPr>
                                <w:i w:val="0"/>
                              </w:rPr>
                              <w:fldChar w:fldCharType="end"/>
                            </w:r>
                            <w:r w:rsidRPr="00C73172">
                              <w:rPr>
                                <w:i w:val="0"/>
                              </w:rPr>
                              <w:t>. ángulo diedro Psi.</w:t>
                            </w:r>
                            <w:bookmarkEnd w:id="46"/>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2D2B38" id="Cuadro de texto 4" o:spid="_x0000_s1028" type="#_x0000_t202" style="position:absolute;left:0;text-align:left;margin-left:-6.65pt;margin-top:.05pt;width:204pt;height:20.75pt;z-index:-251651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" stroked="f">
                <v:textbox inset="0,0,0,0">
                  <w:txbxContent>
                    <w:p w14:paraId="4F2EF486" w14:textId="2085CD3D" w:rsidR="00CE78E9" w:rsidRPr="00C73172" w:rsidRDefault="00CE78E9" w:rsidP="00F62BE9">
                      <w:pPr>
                        <w:pStyle w:val="Descripcin"/>
                        <w:jc w:val="center"/>
                        <w:rPr>
                          <w:rFonts w:cstheme="minorHAnsi"/>
                          <w:i w:val="0"/>
                          <w:noProof/>
                          <w:color w:val="0D0D0D"/>
                        </w:rPr>
                      </w:pPr>
                      <w:bookmarkStart w:id="48" w:name="_Toc196666615"/>
                      <w:bookmarkStart w:id="49" w:name="_Toc197625518"/>
                      <w:r w:rsidRPr="00C73172">
                        <w:rPr>
                          <w:i w:val="0"/>
                        </w:rPr>
                        <w:t xml:space="preserve">Figura </w:t>
                      </w:r>
                      <w:r>
                        <w:rPr>
                          <w:i w:val="0"/>
                        </w:rPr>
                        <w:fldChar w:fldCharType="begin"/>
                      </w:r>
                      <w:r>
                        <w:rPr>
                          <w:i w:val="0"/>
                        </w:rPr>
                        <w:instrText xml:space="preserve"> SEQ Figura \* ARABIC </w:instrText>
                      </w:r>
                      <w:r>
                        <w:rPr>
                          <w:i w:val="0"/>
                        </w:rPr>
                        <w:fldChar w:fldCharType="separate"/>
                      </w:r>
                      <w:r>
                        <w:rPr>
                          <w:i w:val="0"/>
                          <w:noProof/>
                        </w:rPr>
                        <w:t>2</w:t>
                      </w:r>
                      <w:r>
                        <w:rPr>
                          <w:i w:val="0"/>
                        </w:rPr>
                        <w:fldChar w:fldCharType="end"/>
                      </w:r>
                      <w:r w:rsidRPr="00C73172">
                        <w:rPr>
                          <w:i w:val="0"/>
                        </w:rPr>
                        <w:t>. ángulo diedro Psi.</w:t>
                      </w:r>
                      <w:bookmarkEnd w:id="48"/>
                      <w:bookmarkEnd w:id="49"/>
                    </w:p>
                  </w:txbxContent>
                </v:textbox>
                <w10:wrap type="tight"/>
              </v:shape>
            </w:pict>
          </mc:Fallback>
        </mc:AlternateContent>
      </w:r>
      <w:r w:rsidR="00F62BE9" w:rsidRPr="00932F6E">
        <w:rPr>
          <w:rFonts w:cstheme="minorHAnsi"/>
          <w:color w:val="0D0D0D"/>
        </w:rPr>
        <w:t>El ángulo </w:t>
      </w:r>
      <w:r w:rsidR="00F62BE9" w:rsidRPr="00932F6E">
        <w:rPr>
          <w:rFonts w:cstheme="minorHAnsi"/>
          <w:b/>
          <w:bCs/>
          <w:color w:val="0D0D0D"/>
        </w:rPr>
        <w:t>φ (phi)</w:t>
      </w:r>
      <w:r w:rsidR="00F62BE9" w:rsidRPr="00932F6E">
        <w:rPr>
          <w:rFonts w:cstheme="minorHAnsi"/>
          <w:color w:val="0D0D0D"/>
        </w:rPr>
        <w:t>, que gira alrededor del enlace entre el nitrógeno (N) y el carbono alfa (Cα).</w:t>
      </w:r>
    </w:p>
    <w:p w14:paraId="147E8F1D" w14:textId="77777777" w:rsidR="00F62BE9" w:rsidRPr="00932F6E" w:rsidRDefault="00F62BE9" w:rsidP="00E353E2">
      <w:pPr>
        <w:numPr>
          <w:ilvl w:val="0"/>
          <w:numId w:val="6"/>
        </w:numPr>
        <w:shd w:val="clear" w:color="auto" w:fill="FFFFFF"/>
        <w:ind w:left="0"/>
        <w:rPr>
          <w:rFonts w:cstheme="minorHAnsi"/>
          <w:color w:val="0D0D0D"/>
        </w:rPr>
      </w:pPr>
      <w:r w:rsidRPr="00932F6E">
        <w:rPr>
          <w:rFonts w:cstheme="minorHAnsi"/>
          <w:color w:val="0D0D0D"/>
        </w:rPr>
        <w:t>El ángulo </w:t>
      </w:r>
      <w:r w:rsidRPr="00932F6E">
        <w:rPr>
          <w:rFonts w:cstheme="minorHAnsi"/>
          <w:b/>
          <w:bCs/>
          <w:color w:val="0D0D0D"/>
        </w:rPr>
        <w:t>ψ (psi)</w:t>
      </w:r>
      <w:r w:rsidRPr="00932F6E">
        <w:rPr>
          <w:rFonts w:cstheme="minorHAnsi"/>
          <w:color w:val="0D0D0D"/>
        </w:rPr>
        <w:t>, que gira alrededor del enlace entre el carbono alfa (Cα) y el carbono del grupo carboxilo (C).</w:t>
      </w:r>
    </w:p>
    <w:p w14:paraId="5644F5B8" w14:textId="77777777" w:rsidR="00F62BE9" w:rsidRPr="00932F6E" w:rsidRDefault="00F62BE9" w:rsidP="00F62BE9">
      <w:pPr>
        <w:shd w:val="clear" w:color="auto" w:fill="FFFFFF"/>
        <w:rPr>
          <w:rFonts w:cstheme="minorHAnsi"/>
        </w:rPr>
      </w:pPr>
      <w:r w:rsidRPr="00932F6E">
        <w:rPr>
          <w:rFonts w:cstheme="minorHAnsi"/>
          <w:color w:val="0D0D0D"/>
        </w:rPr>
        <w:t xml:space="preserve">Estos giros son lo que se conoce como </w:t>
      </w:r>
      <w:r w:rsidRPr="00932F6E">
        <w:rPr>
          <w:rFonts w:cstheme="minorHAnsi"/>
          <w:b/>
          <w:bCs/>
          <w:color w:val="0D0D0D"/>
        </w:rPr>
        <w:t>plegamiento</w:t>
      </w:r>
      <w:r w:rsidRPr="00932F6E">
        <w:rPr>
          <w:rFonts w:cstheme="minorHAnsi"/>
          <w:color w:val="0D0D0D"/>
        </w:rPr>
        <w:t xml:space="preserve"> y </w:t>
      </w:r>
      <w:r w:rsidRPr="00932F6E">
        <w:rPr>
          <w:rFonts w:cstheme="minorHAnsi"/>
        </w:rPr>
        <w:t>son necesarios para que la proteína adquiera una forma tridimensional específica. Esa forma es fundamental, ya que determina cómo va a funcionar la proteína dentro del organismo, por ejemplo, si va a encajar con otra molécula, catalizar una reacción o formar parte de una estructura celular.</w:t>
      </w:r>
    </w:p>
    <w:p w14:paraId="453A6364" w14:textId="0F5C0995" w:rsidR="00F62BE9" w:rsidRPr="00932F6E" w:rsidRDefault="00002B7E" w:rsidP="00F62BE9">
      <w:pPr>
        <w:shd w:val="clear" w:color="auto" w:fill="FFFFFF"/>
        <w:rPr>
          <w:rFonts w:cstheme="minorHAnsi"/>
          <w:sz w:val="16"/>
          <w:szCs w:val="16"/>
        </w:rPr>
      </w:pPr>
      <w:r w:rsidRPr="00932F6E">
        <mc:AlternateContent>
          <mc:Choice Requires="wps">
            <w:drawing>
              <wp:anchor distT="0" distB="0" distL="114300" distR="114300" simplePos="0" relativeHeight="251667456" behindDoc="1" locked="0" layoutInCell="1" allowOverlap="1" wp14:anchorId="62C0382A" wp14:editId="5B2079EB">
                <wp:simplePos x="0" y="0"/>
                <wp:positionH relativeFrom="margin">
                  <wp:align>left</wp:align>
                </wp:positionH>
                <wp:positionV relativeFrom="paragraph">
                  <wp:posOffset>1710765</wp:posOffset>
                </wp:positionV>
                <wp:extent cx="2590800" cy="626110"/>
                <wp:effectExtent l="0" t="0" r="0" b="2540"/>
                <wp:wrapTight wrapText="bothSides">
                  <wp:wrapPolygon edited="0">
                    <wp:start x="0" y="0"/>
                    <wp:lineTo x="0" y="21030"/>
                    <wp:lineTo x="21441" y="21030"/>
                    <wp:lineTo x="21441" y="0"/>
                    <wp:lineTo x="0" y="0"/>
                  </wp:wrapPolygon>
                </wp:wrapTight>
                <wp:docPr id="5" name="Cuadro de texto 5"/>
                <wp:cNvGraphicFramePr/>
                <a:graphic xmlns:a="http://schemas.openxmlformats.org/drawingml/2006/main">
                  <a:graphicData uri="http://schemas.microsoft.com/office/word/2010/wordprocessingShape">
                    <wps:wsp>
                      <wps:cNvSpPr txBox="1"/>
                      <wps:spPr>
                        <a:xfrm>
                          <a:off x="0" y="0"/>
                          <a:ext cx="2590800" cy="626110"/>
                        </a:xfrm>
                        <a:prstGeom prst="rect">
                          <a:avLst/>
                        </a:prstGeom>
                        <a:solidFill>
                          <a:prstClr val="white"/>
                        </a:solidFill>
                        <a:ln>
                          <a:noFill/>
                        </a:ln>
                      </wps:spPr>
                      <wps:txbx>
                        <w:txbxContent>
                          <w:p w14:paraId="5BB3F92C" w14:textId="5A6E1E0E" w:rsidR="00CE78E9" w:rsidRPr="00F82E48" w:rsidRDefault="00CE78E9" w:rsidP="00C73172">
                            <w:pPr>
                              <w:pStyle w:val="Descripcin"/>
                              <w:jc w:val="center"/>
                              <w:rPr>
                                <w:i w:val="0"/>
                                <w:noProof/>
                              </w:rPr>
                            </w:pPr>
                            <w:r w:rsidRPr="00F82E48">
                              <w:rPr>
                                <w:rStyle w:val="nfasis"/>
                                <w:iCs/>
                              </w:rPr>
                              <w:t>Nota</w:t>
                            </w:r>
                            <w:r w:rsidRPr="00F82E48">
                              <w:rPr>
                                <w:rStyle w:val="nfasis"/>
                                <w:i/>
                              </w:rPr>
                              <w:t>.</w:t>
                            </w:r>
                            <w:r w:rsidRPr="00F82E48">
                              <w:rPr>
                                <w:i w:val="0"/>
                              </w:rPr>
                              <w:t xml:space="preserve"> Reproducido de Blanquel, E., Blanquel, C., &amp; Luna-García, R.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C0382A" id="Cuadro de texto 5" o:spid="_x0000_s1029" type="#_x0000_t202" style="position:absolute;left:0;text-align:left;margin-left:0;margin-top:134.7pt;width:204pt;height:49.3pt;z-index:-2516490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" stroked="f">
                <v:textbox inset="0,0,0,0">
                  <w:txbxContent>
                    <w:p w14:paraId="5BB3F92C" w14:textId="5A6E1E0E" w:rsidR="00CE78E9" w:rsidRPr="00F82E48" w:rsidRDefault="00CE78E9" w:rsidP="00C73172">
                      <w:pPr>
                        <w:pStyle w:val="Descripcin"/>
                        <w:jc w:val="center"/>
                        <w:rPr>
                          <w:i w:val="0"/>
                          <w:noProof/>
                        </w:rPr>
                      </w:pPr>
                      <w:r w:rsidRPr="00F82E48">
                        <w:rPr>
                          <w:rStyle w:val="nfasis"/>
                          <w:iCs/>
                        </w:rPr>
                        <w:t>Nota</w:t>
                      </w:r>
                      <w:r w:rsidRPr="00F82E48">
                        <w:rPr>
                          <w:rStyle w:val="nfasis"/>
                          <w:i/>
                        </w:rPr>
                        <w:t>.</w:t>
                      </w:r>
                      <w:r w:rsidRPr="00F82E48">
                        <w:rPr>
                          <w:i w:val="0"/>
                        </w:rPr>
                        <w:t xml:space="preserve"> Reproducido de Blanquel, E., Blanquel, C., &amp; Luna-García, R. (2019).</w:t>
                      </w:r>
                    </w:p>
                  </w:txbxContent>
                </v:textbox>
                <w10:wrap type="tight" anchorx="margin"/>
              </v:shape>
            </w:pict>
          </mc:Fallback>
        </mc:AlternateContent>
      </w:r>
      <w:r w:rsidR="00785249" w:rsidRPr="00932F6E">
        <w:t xml:space="preserve"> En la Figura 2 se observa el ángulo diedro psi.</w:t>
      </w:r>
      <w:r w:rsidR="007763CC" w:rsidRPr="00932F6E">
        <w:rPr>
          <w:rFonts w:cstheme="minorHAnsi"/>
        </w:rPr>
        <w:t xml:space="preserve"> En la parte superior</w:t>
      </w:r>
      <w:r w:rsidR="00F62BE9" w:rsidRPr="00932F6E">
        <w:rPr>
          <w:rFonts w:cstheme="minorHAnsi"/>
        </w:rPr>
        <w:t xml:space="preserve"> (a)</w:t>
      </w:r>
      <w:r w:rsidR="007763CC" w:rsidRPr="00932F6E">
        <w:rPr>
          <w:rFonts w:cstheme="minorHAnsi"/>
        </w:rPr>
        <w:t xml:space="preserve"> se</w:t>
      </w:r>
      <w:r w:rsidR="00F62BE9" w:rsidRPr="00932F6E">
        <w:rPr>
          <w:rFonts w:cstheme="minorHAnsi"/>
        </w:rPr>
        <w:t xml:space="preserve"> </w:t>
      </w:r>
      <w:r w:rsidR="007763CC" w:rsidRPr="00932F6E">
        <w:rPr>
          <w:rFonts w:cstheme="minorHAnsi"/>
        </w:rPr>
        <w:t>r</w:t>
      </w:r>
      <w:r w:rsidR="00F62BE9" w:rsidRPr="00932F6E">
        <w:rPr>
          <w:rFonts w:cstheme="minorHAnsi"/>
        </w:rPr>
        <w:t xml:space="preserve">epresenta la disposición tridimensional de los átomos y la formación del ángulo alrededor del enlace </w:t>
      </w:r>
      <w:r w:rsidR="00F62BE9" w:rsidRPr="00932F6E">
        <w:rPr>
          <w:rFonts w:cstheme="minorHAnsi"/>
          <w:color w:val="0D0D0D"/>
        </w:rPr>
        <w:t>Cα=C</w:t>
      </w:r>
      <w:r w:rsidR="007763CC" w:rsidRPr="00932F6E">
        <w:rPr>
          <w:rFonts w:cstheme="minorHAnsi"/>
          <w:color w:val="0D0D0D"/>
        </w:rPr>
        <w:t>, y en la inferior</w:t>
      </w:r>
      <w:r w:rsidR="00F62BE9" w:rsidRPr="00932F6E">
        <w:rPr>
          <w:rFonts w:cstheme="minorHAnsi"/>
        </w:rPr>
        <w:t xml:space="preserve"> (b)</w:t>
      </w:r>
      <w:r w:rsidR="007763CC" w:rsidRPr="00932F6E">
        <w:rPr>
          <w:rFonts w:cstheme="minorHAnsi"/>
        </w:rPr>
        <w:t>,</w:t>
      </w:r>
      <w:r w:rsidR="00F62BE9" w:rsidRPr="00932F6E">
        <w:rPr>
          <w:rFonts w:cstheme="minorHAnsi"/>
        </w:rPr>
        <w:t xml:space="preserve"> </w:t>
      </w:r>
      <w:r w:rsidR="007763CC" w:rsidRPr="00932F6E">
        <w:rPr>
          <w:rFonts w:cstheme="minorHAnsi"/>
        </w:rPr>
        <w:t>e</w:t>
      </w:r>
      <w:r w:rsidR="00F62BE9" w:rsidRPr="00932F6E">
        <w:rPr>
          <w:rFonts w:cstheme="minorHAnsi"/>
        </w:rPr>
        <w:t xml:space="preserve">l ángulo </w:t>
      </w:r>
      <w:r w:rsidR="00F62BE9" w:rsidRPr="00932F6E">
        <w:rPr>
          <w:rFonts w:cstheme="minorHAnsi"/>
          <w:bCs/>
          <w:color w:val="0D0D0D"/>
        </w:rPr>
        <w:t>ψ</w:t>
      </w:r>
      <w:r w:rsidR="00F62BE9" w:rsidRPr="00932F6E">
        <w:rPr>
          <w:rFonts w:cstheme="minorHAnsi"/>
        </w:rPr>
        <w:t xml:space="preserve"> formado por la intersección de la normal del plano N</w:t>
      </w:r>
      <w:r w:rsidR="00F62BE9" w:rsidRPr="00932F6E">
        <w:rPr>
          <w:rFonts w:cstheme="minorHAnsi"/>
          <w:vertAlign w:val="subscript"/>
        </w:rPr>
        <w:t>i</w:t>
      </w:r>
      <w:r w:rsidR="00F62BE9" w:rsidRPr="00932F6E">
        <w:rPr>
          <w:rFonts w:cstheme="minorHAnsi"/>
        </w:rPr>
        <w:t xml:space="preserve">, </w:t>
      </w:r>
      <w:r w:rsidR="00F62BE9" w:rsidRPr="00932F6E">
        <w:rPr>
          <w:rFonts w:cstheme="minorHAnsi"/>
          <w:color w:val="0D0D0D"/>
        </w:rPr>
        <w:t>C</w:t>
      </w:r>
      <w:r w:rsidR="00F62BE9" w:rsidRPr="00932F6E">
        <w:rPr>
          <w:rFonts w:cstheme="minorHAnsi"/>
          <w:color w:val="0D0D0D"/>
          <w:vertAlign w:val="subscript"/>
        </w:rPr>
        <w:t>αi</w:t>
      </w:r>
      <w:r w:rsidR="00F62BE9" w:rsidRPr="00932F6E">
        <w:rPr>
          <w:rFonts w:cstheme="minorHAnsi"/>
          <w:color w:val="0D0D0D"/>
        </w:rPr>
        <w:t xml:space="preserve"> y </w:t>
      </w:r>
      <w:r w:rsidR="00F62BE9" w:rsidRPr="00932F6E">
        <w:rPr>
          <w:rFonts w:cstheme="minorHAnsi"/>
        </w:rPr>
        <w:t>C</w:t>
      </w:r>
      <w:r w:rsidR="00F62BE9" w:rsidRPr="00932F6E">
        <w:rPr>
          <w:rFonts w:cstheme="minorHAnsi"/>
          <w:vertAlign w:val="subscript"/>
        </w:rPr>
        <w:t>i</w:t>
      </w:r>
      <w:r w:rsidR="00F62BE9" w:rsidRPr="00932F6E">
        <w:rPr>
          <w:rFonts w:cstheme="minorHAnsi"/>
        </w:rPr>
        <w:t xml:space="preserve"> y la normal al plano </w:t>
      </w:r>
      <w:r w:rsidR="00F62BE9" w:rsidRPr="00932F6E">
        <w:rPr>
          <w:rFonts w:cstheme="minorHAnsi"/>
          <w:color w:val="0D0D0D"/>
        </w:rPr>
        <w:t>Cα</w:t>
      </w:r>
      <w:r w:rsidR="00F62BE9" w:rsidRPr="00932F6E">
        <w:rPr>
          <w:rFonts w:cstheme="minorHAnsi"/>
          <w:color w:val="0D0D0D"/>
          <w:vertAlign w:val="subscript"/>
        </w:rPr>
        <w:t>i</w:t>
      </w:r>
      <w:r w:rsidR="00F62BE9" w:rsidRPr="00932F6E">
        <w:rPr>
          <w:rFonts w:cstheme="minorHAnsi"/>
        </w:rPr>
        <w:t>, C</w:t>
      </w:r>
      <w:r w:rsidR="00F62BE9" w:rsidRPr="00932F6E">
        <w:rPr>
          <w:rFonts w:cstheme="minorHAnsi"/>
          <w:vertAlign w:val="subscript"/>
        </w:rPr>
        <w:t>i</w:t>
      </w:r>
      <w:r w:rsidR="00F62BE9" w:rsidRPr="00932F6E">
        <w:rPr>
          <w:rFonts w:cstheme="minorHAnsi"/>
        </w:rPr>
        <w:t>, N</w:t>
      </w:r>
      <w:r w:rsidR="00F62BE9" w:rsidRPr="00932F6E">
        <w:rPr>
          <w:rFonts w:cstheme="minorHAnsi"/>
          <w:vertAlign w:val="subscript"/>
        </w:rPr>
        <w:t>i+1</w:t>
      </w:r>
      <w:r w:rsidR="00E2504C" w:rsidRPr="00932F6E">
        <w:rPr>
          <w:rFonts w:cstheme="minorHAnsi"/>
          <w:vertAlign w:val="subscript"/>
        </w:rPr>
        <w:t>.</w:t>
      </w:r>
    </w:p>
    <w:p w14:paraId="635A4758" w14:textId="1E87FF13" w:rsidR="00C84B5A" w:rsidRPr="00932F6E" w:rsidRDefault="00C84B5A" w:rsidP="00B766CD">
      <w:r w:rsidRPr="00932F6E">
        <w:t xml:space="preserve">Las hélices de poliprolina tipo II son una estructura secundaria particular, menos conocida que </w:t>
      </w:r>
      <w:r w:rsidR="005F7BEC" w:rsidRPr="00932F6E">
        <w:rPr>
          <w:rFonts w:cs="Calibri"/>
        </w:rPr>
        <w:t xml:space="preserve">las </w:t>
      </w:r>
      <w:r w:rsidR="00DB0BB0" w:rsidRPr="00932F6E">
        <w:t>α y β</w:t>
      </w:r>
      <w:r w:rsidRPr="00932F6E">
        <w:t xml:space="preserve">, pero cada vez más relevante en estudios de proteínas desordenadas, con dominios ricos en glicina. Su conformación </w:t>
      </w:r>
      <w:r w:rsidR="00B77981" w:rsidRPr="00932F6E">
        <w:t>cerrada</w:t>
      </w:r>
      <w:r w:rsidRPr="00932F6E">
        <w:t xml:space="preserve">, sus ángulos φ y ψ característicos y la posibilidad de formar enlaces de hidrógeno no canónicos las convierten en una pieza singular dentro del plegamiento proteico. A pesar de su importancia, estas estructuras no aparecen identificadas de forma explícita en los archivos estructurales, lo que obliga a los investigadores a localizarlas manualmente mediante inspección visual y análisis geométrico. Este aspecto complica notablemente la labor investigadora. De ahí surge la necesidad de desarrollar herramientas específicas que permitan detectar hélices PPII de </w:t>
      </w:r>
      <w:r w:rsidRPr="00932F6E">
        <w:lastRenderedPageBreak/>
        <w:t>forma automatizada, eficiente y reproducible, en entornos como PyMOL que ya son familiares para la comunidad científica.</w:t>
      </w:r>
    </w:p>
    <w:p w14:paraId="42630A1D" w14:textId="77777777" w:rsidR="00142463" w:rsidRPr="00932F6E" w:rsidRDefault="00142463" w:rsidP="00E353E2">
      <w:pPr>
        <w:pStyle w:val="Ttulo4"/>
        <w:numPr>
          <w:ilvl w:val="3"/>
          <w:numId w:val="1"/>
        </w:numPr>
        <w:ind w:left="851" w:hanging="851"/>
      </w:pPr>
      <w:r w:rsidRPr="00932F6E">
        <w:t>Nota sobre el artículo base</w:t>
      </w:r>
    </w:p>
    <w:p w14:paraId="6C87C72F" w14:textId="6E7548AC" w:rsidR="00142463" w:rsidRPr="00932F6E" w:rsidRDefault="00142463" w:rsidP="00142463">
      <w:r w:rsidRPr="00932F6E">
        <w:t>Este proyecto surge directamente del trabajo de investigación recogido en el artículo "Architectonic Principles of Polyproline II Bundle Protein Domains" firmado por Cristian Moisés Segura Rodríguez y Douglas Vison Laurents. En él se describen las características estructurales de los haces de hélices PPII ricas en glicina, incluyendo parámetros geométricos específicos, patrones de enlace y distribución espacial. El algoritmo que aquí se desarrolla toma como referencia esos principios para automatizar su detección y facilitar el trabajo de quienes investigan estructuras similares. El artículo no solo sirve como base teórica, sino que orienta directamente el diseño del sistema y la validación del mismo a partir de la proteína modelo 3BOG.</w:t>
      </w:r>
    </w:p>
    <w:p w14:paraId="196FF781" w14:textId="63D0B5E3" w:rsidR="00C520CB" w:rsidRPr="00932F6E" w:rsidRDefault="00C520CB" w:rsidP="00E353E2">
      <w:pPr>
        <w:pStyle w:val="Ttulo3"/>
        <w:numPr>
          <w:ilvl w:val="2"/>
          <w:numId w:val="1"/>
        </w:numPr>
        <w:ind w:left="709" w:hanging="709"/>
      </w:pPr>
      <w:bookmarkStart w:id="50" w:name="_Toc197625478"/>
      <w:commentRangeStart w:id="51"/>
      <w:r w:rsidRPr="00932F6E">
        <w:t>Método manual de hallar PPII con Py</w:t>
      </w:r>
      <w:r w:rsidR="001F69EA" w:rsidRPr="00932F6E">
        <w:t>MOL</w:t>
      </w:r>
      <w:r w:rsidR="00B35238" w:rsidRPr="00932F6E">
        <w:t xml:space="preserve"> </w:t>
      </w:r>
      <w:commentRangeEnd w:id="51"/>
      <w:r w:rsidR="00307685" w:rsidRPr="00932F6E">
        <w:rPr>
          <w:rStyle w:val="Refdecomentario"/>
          <w:rFonts w:asciiTheme="minorHAnsi" w:hAnsiTheme="minorHAnsi"/>
          <w:b w:val="0"/>
          <w:bCs w:val="0"/>
        </w:rPr>
        <w:commentReference w:id="51"/>
      </w:r>
      <w:bookmarkEnd w:id="50"/>
    </w:p>
    <w:p w14:paraId="72048183" w14:textId="7A01511E" w:rsidR="00D3452C" w:rsidRPr="00932F6E" w:rsidRDefault="00667FEE" w:rsidP="00D3452C">
      <w:pPr>
        <w:rPr>
          <w:i/>
        </w:rPr>
      </w:pPr>
      <w:r w:rsidRPr="00932F6E">
        <w:t xml:space="preserve">Nota. Salvo indicación en contrario, todas las figuras han sido elaboradas por la autora </w:t>
      </w:r>
      <w:r w:rsidR="00C84B5A" w:rsidRPr="00932F6E">
        <w:t xml:space="preserve">Actualmente, para identificar las hélices de </w:t>
      </w:r>
      <w:r w:rsidR="00A90471" w:rsidRPr="00932F6E">
        <w:t>PP</w:t>
      </w:r>
      <w:r w:rsidR="00C84B5A" w:rsidRPr="00932F6E">
        <w:t>II se realiza el siguiente procedimiento:</w:t>
      </w:r>
      <w:r w:rsidR="00D3452C" w:rsidRPr="00932F6E">
        <w:rPr>
          <w:i/>
        </w:rPr>
        <w:t xml:space="preserve"> </w:t>
      </w:r>
    </w:p>
    <w:p w14:paraId="7776BEFD" w14:textId="2F091B6F" w:rsidR="00C84B5A" w:rsidRPr="00932F6E" w:rsidRDefault="00406999" w:rsidP="00406999">
      <w:r w:rsidRPr="00932F6E">
        <mc:AlternateContent>
          <mc:Choice Requires="wps">
            <w:drawing>
              <wp:anchor distT="0" distB="0" distL="114300" distR="114300" simplePos="0" relativeHeight="251675648" behindDoc="0" locked="0" layoutInCell="1" allowOverlap="1" wp14:anchorId="07A773B4" wp14:editId="47061AEC">
                <wp:simplePos x="0" y="0"/>
                <wp:positionH relativeFrom="margin">
                  <wp:posOffset>3146108</wp:posOffset>
                </wp:positionH>
                <wp:positionV relativeFrom="paragraph">
                  <wp:posOffset>160020</wp:posOffset>
                </wp:positionV>
                <wp:extent cx="2548255" cy="647700"/>
                <wp:effectExtent l="0" t="0" r="4445" b="0"/>
                <wp:wrapSquare wrapText="bothSides"/>
                <wp:docPr id="12" name="Cuadro de texto 12"/>
                <wp:cNvGraphicFramePr/>
                <a:graphic xmlns:a="http://schemas.openxmlformats.org/drawingml/2006/main">
                  <a:graphicData uri="http://schemas.microsoft.com/office/word/2010/wordprocessingShape">
                    <wps:wsp>
                      <wps:cNvSpPr txBox="1"/>
                      <wps:spPr>
                        <a:xfrm>
                          <a:off x="0" y="0"/>
                          <a:ext cx="2548255" cy="647700"/>
                        </a:xfrm>
                        <a:prstGeom prst="rect">
                          <a:avLst/>
                        </a:prstGeom>
                        <a:solidFill>
                          <a:prstClr val="white"/>
                        </a:solidFill>
                        <a:ln>
                          <a:noFill/>
                        </a:ln>
                      </wps:spPr>
                      <wps:txbx>
                        <w:txbxContent>
                          <w:p w14:paraId="594FD6E9" w14:textId="223F8AAE" w:rsidR="00CE78E9" w:rsidRPr="00592406" w:rsidRDefault="00CE78E9" w:rsidP="00A43DE4">
                            <w:pPr>
                              <w:pStyle w:val="Descripcin"/>
                              <w:jc w:val="center"/>
                            </w:pPr>
                            <w:bookmarkStart w:id="52" w:name="_Toc196666616"/>
                            <w:bookmarkStart w:id="53" w:name="_Toc197625519"/>
                            <w:r w:rsidRPr="00A43DE4">
                              <w:rPr>
                                <w:i w:val="0"/>
                              </w:rPr>
                              <w:t xml:space="preserve">Figura </w:t>
                            </w:r>
                            <w:r w:rsidRPr="00A43DE4">
                              <w:rPr>
                                <w:i w:val="0"/>
                              </w:rPr>
                              <w:fldChar w:fldCharType="begin"/>
                            </w:r>
                            <w:r w:rsidRPr="00A43DE4">
                              <w:rPr>
                                <w:i w:val="0"/>
                              </w:rPr>
                              <w:instrText xml:space="preserve"> SEQ Figura \* ARABIC </w:instrText>
                            </w:r>
                            <w:r w:rsidRPr="00A43DE4">
                              <w:rPr>
                                <w:i w:val="0"/>
                              </w:rPr>
                              <w:fldChar w:fldCharType="separate"/>
                            </w:r>
                            <w:r>
                              <w:rPr>
                                <w:i w:val="0"/>
                                <w:noProof/>
                              </w:rPr>
                              <w:t>3</w:t>
                            </w:r>
                            <w:r w:rsidRPr="00A43DE4">
                              <w:rPr>
                                <w:i w:val="0"/>
                              </w:rPr>
                              <w:fldChar w:fldCharType="end"/>
                            </w:r>
                            <w:r>
                              <w:t>. Obtención de la proteína en PyMOL</w:t>
                            </w:r>
                            <w:bookmarkEnd w:id="52"/>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A773B4" id="Cuadro de texto 12" o:spid="_x0000_s1030" type="#_x0000_t202" style="position:absolute;left:0;text-align:left;margin-left:247.75pt;margin-top:12.6pt;width:200.65pt;height:51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" stroked="f">
                <v:textbox inset="0,0,0,0">
                  <w:txbxContent>
                    <w:p w14:paraId="594FD6E9" w14:textId="223F8AAE" w:rsidR="00CE78E9" w:rsidRPr="00592406" w:rsidRDefault="00CE78E9" w:rsidP="00A43DE4">
                      <w:pPr>
                        <w:pStyle w:val="Descripcin"/>
                        <w:jc w:val="center"/>
                      </w:pPr>
                      <w:bookmarkStart w:id="54" w:name="_Toc196666616"/>
                      <w:bookmarkStart w:id="55" w:name="_Toc197625519"/>
                      <w:r w:rsidRPr="00A43DE4">
                        <w:rPr>
                          <w:i w:val="0"/>
                        </w:rPr>
                        <w:t xml:space="preserve">Figura </w:t>
                      </w:r>
                      <w:r w:rsidRPr="00A43DE4">
                        <w:rPr>
                          <w:i w:val="0"/>
                        </w:rPr>
                        <w:fldChar w:fldCharType="begin"/>
                      </w:r>
                      <w:r w:rsidRPr="00A43DE4">
                        <w:rPr>
                          <w:i w:val="0"/>
                        </w:rPr>
                        <w:instrText xml:space="preserve"> SEQ Figura \* ARABIC </w:instrText>
                      </w:r>
                      <w:r w:rsidRPr="00A43DE4">
                        <w:rPr>
                          <w:i w:val="0"/>
                        </w:rPr>
                        <w:fldChar w:fldCharType="separate"/>
                      </w:r>
                      <w:r>
                        <w:rPr>
                          <w:i w:val="0"/>
                          <w:noProof/>
                        </w:rPr>
                        <w:t>3</w:t>
                      </w:r>
                      <w:r w:rsidRPr="00A43DE4">
                        <w:rPr>
                          <w:i w:val="0"/>
                        </w:rPr>
                        <w:fldChar w:fldCharType="end"/>
                      </w:r>
                      <w:r>
                        <w:t>. Obtención de la proteína en PyMOL</w:t>
                      </w:r>
                      <w:bookmarkEnd w:id="54"/>
                      <w:bookmarkEnd w:id="55"/>
                    </w:p>
                  </w:txbxContent>
                </v:textbox>
                <w10:wrap type="square" anchorx="margin"/>
              </v:shape>
            </w:pict>
          </mc:Fallback>
        </mc:AlternateContent>
      </w:r>
      <w:r w:rsidR="00D3452C" w:rsidRPr="00932F6E">
        <w:t>mediante</w:t>
      </w:r>
      <w:r w:rsidR="000578E1" w:rsidRPr="00932F6E">
        <w:t xml:space="preserve"> PyMOL.</w:t>
      </w:r>
    </w:p>
    <w:p w14:paraId="1EC4E396" w14:textId="6BAEE160" w:rsidR="00143B70" w:rsidRPr="00932F6E" w:rsidRDefault="00406999" w:rsidP="00E353E2">
      <w:pPr>
        <w:pStyle w:val="Prrafodelista"/>
        <w:numPr>
          <w:ilvl w:val="0"/>
          <w:numId w:val="3"/>
        </w:numPr>
        <w:ind w:left="357"/>
      </w:pPr>
      <w:r w:rsidRPr="00932F6E">
        <w:drawing>
          <wp:anchor distT="0" distB="0" distL="114300" distR="114300" simplePos="0" relativeHeight="251676672" behindDoc="1" locked="0" layoutInCell="1" allowOverlap="1" wp14:anchorId="170F9A45" wp14:editId="665FDE7D">
            <wp:simplePos x="0" y="0"/>
            <wp:positionH relativeFrom="margin">
              <wp:posOffset>3023870</wp:posOffset>
            </wp:positionH>
            <wp:positionV relativeFrom="paragraph">
              <wp:posOffset>401320</wp:posOffset>
            </wp:positionV>
            <wp:extent cx="2722880" cy="3100070"/>
            <wp:effectExtent l="0" t="0" r="1270" b="5080"/>
            <wp:wrapSquare wrapText="bothSides"/>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2722880" cy="3100070"/>
                    </a:xfrm>
                    <a:prstGeom prst="rect">
                      <a:avLst/>
                    </a:prstGeom>
                  </pic:spPr>
                </pic:pic>
              </a:graphicData>
            </a:graphic>
            <wp14:sizeRelH relativeFrom="page">
              <wp14:pctWidth>0</wp14:pctWidth>
            </wp14:sizeRelH>
            <wp14:sizeRelV relativeFrom="page">
              <wp14:pctHeight>0</wp14:pctHeight>
            </wp14:sizeRelV>
          </wp:anchor>
        </w:drawing>
      </w:r>
      <w:r w:rsidR="00EF28EA" w:rsidRPr="00932F6E">
        <w:rPr>
          <w:b/>
        </w:rPr>
        <w:t>Inicialización del</w:t>
      </w:r>
      <w:r w:rsidR="00143B70" w:rsidRPr="00932F6E">
        <w:rPr>
          <w:b/>
        </w:rPr>
        <w:t xml:space="preserve"> entorno de trabajo</w:t>
      </w:r>
      <w:r w:rsidR="00AE671D" w:rsidRPr="00932F6E">
        <w:rPr>
          <w:b/>
        </w:rPr>
        <w:t>.</w:t>
      </w:r>
      <w:r w:rsidR="00EF28EA" w:rsidRPr="00932F6E">
        <w:rPr>
          <w:b/>
        </w:rPr>
        <w:t xml:space="preserve"> </w:t>
      </w:r>
      <w:r w:rsidR="00143B70" w:rsidRPr="00932F6E">
        <w:t>Se ejecuta la aplicación PyMOL desde el sistema operativo, abriendo la sesión de trabajo.</w:t>
      </w:r>
    </w:p>
    <w:p w14:paraId="4F51D1A5" w14:textId="55EF1190" w:rsidR="00143B70" w:rsidRPr="00932F6E" w:rsidRDefault="00EF28EA" w:rsidP="00E353E2">
      <w:pPr>
        <w:pStyle w:val="Prrafodelista"/>
        <w:numPr>
          <w:ilvl w:val="0"/>
          <w:numId w:val="3"/>
        </w:numPr>
        <w:ind w:left="357" w:hanging="357"/>
        <w:rPr>
          <w:rFonts w:cstheme="minorHAnsi"/>
        </w:rPr>
      </w:pPr>
      <w:r w:rsidRPr="00932F6E">
        <w:rPr>
          <w:b/>
        </w:rPr>
        <w:t>Obtención de la proteína</w:t>
      </w:r>
      <w:r w:rsidR="00AE671D" w:rsidRPr="00932F6E">
        <w:rPr>
          <w:b/>
        </w:rPr>
        <w:t>.</w:t>
      </w:r>
      <w:r w:rsidRPr="00932F6E">
        <w:t xml:space="preserve">  </w:t>
      </w:r>
      <w:r w:rsidR="00586F3E" w:rsidRPr="00932F6E">
        <w:t xml:space="preserve">Se </w:t>
      </w:r>
      <w:r w:rsidR="00143B70" w:rsidRPr="00932F6E">
        <w:rPr>
          <w:rFonts w:cstheme="minorHAnsi"/>
        </w:rPr>
        <w:t>Importa la estructura que se desea analizar.</w:t>
      </w:r>
      <w:r w:rsidR="00143B70" w:rsidRPr="00932F6E">
        <w:t xml:space="preserve"> </w:t>
      </w:r>
      <w:r w:rsidR="00143B70" w:rsidRPr="00932F6E">
        <w:rPr>
          <w:rFonts w:cstheme="minorHAnsi"/>
          <w:bCs/>
        </w:rPr>
        <w:t>P</w:t>
      </w:r>
      <w:r w:rsidR="00586F3E" w:rsidRPr="00932F6E">
        <w:rPr>
          <w:rFonts w:cstheme="minorHAnsi"/>
          <w:bCs/>
        </w:rPr>
        <w:t>ara ello s</w:t>
      </w:r>
      <w:r w:rsidR="00143B70" w:rsidRPr="00932F6E">
        <w:rPr>
          <w:rFonts w:cstheme="minorHAnsi"/>
        </w:rPr>
        <w:t xml:space="preserve">e accede a </w:t>
      </w:r>
      <w:r w:rsidR="00143B70" w:rsidRPr="00932F6E">
        <w:rPr>
          <w:rFonts w:cstheme="minorHAnsi"/>
          <w:i/>
          <w:iCs/>
        </w:rPr>
        <w:t>File → Get PDB</w:t>
      </w:r>
      <w:r w:rsidR="00143B70" w:rsidRPr="00932F6E">
        <w:rPr>
          <w:rFonts w:cstheme="minorHAnsi"/>
        </w:rPr>
        <w:t xml:space="preserve"> e introduce el identificador de la proteína, en este caso, 3BOG</w:t>
      </w:r>
      <w:r w:rsidR="00143B70" w:rsidRPr="00932F6E">
        <w:t xml:space="preserve"> (ver Figura 3)</w:t>
      </w:r>
      <w:r w:rsidR="00143B70" w:rsidRPr="00932F6E">
        <w:rPr>
          <w:rFonts w:cstheme="minorHAnsi"/>
        </w:rPr>
        <w:t xml:space="preserve">. </w:t>
      </w:r>
    </w:p>
    <w:p w14:paraId="78D04A2C" w14:textId="37F20555" w:rsidR="00143B70" w:rsidRPr="00932F6E" w:rsidRDefault="004C7DBE" w:rsidP="00406999">
      <w:pPr>
        <w:pStyle w:val="Descripcin"/>
        <w:ind w:left="357"/>
        <w:jc w:val="both"/>
        <w:rPr>
          <w:i w:val="0"/>
        </w:rPr>
      </w:pPr>
      <w:r w:rsidRPr="00932F6E">
        <w:rPr>
          <w:i w:val="0"/>
          <w:iCs w:val="0"/>
        </w:rPr>
        <w:t xml:space="preserve">Una vez cargado el archivo PDB, la estructura tridimensional de la molécula se muestra en la ventana principal de PyMOL. </w:t>
      </w:r>
      <w:r w:rsidR="00586F3E" w:rsidRPr="00932F6E">
        <w:rPr>
          <w:i w:val="0"/>
          <w:iCs w:val="0"/>
        </w:rPr>
        <w:lastRenderedPageBreak/>
        <w:t>Se</w:t>
      </w:r>
      <w:r w:rsidRPr="00932F6E">
        <w:rPr>
          <w:i w:val="0"/>
          <w:iCs w:val="0"/>
        </w:rPr>
        <w:t xml:space="preserve"> suele </w:t>
      </w:r>
      <w:r w:rsidR="00586F3E" w:rsidRPr="00932F6E">
        <w:rPr>
          <w:i w:val="0"/>
          <w:iCs w:val="0"/>
        </w:rPr>
        <w:t>representar en modo cartoon o ribbon, aunque puede</w:t>
      </w:r>
      <w:r w:rsidRPr="00932F6E">
        <w:rPr>
          <w:i w:val="0"/>
        </w:rPr>
        <w:t xml:space="preserve"> personalizarse según las necesidades del análisis. (Figura 4).</w:t>
      </w:r>
    </w:p>
    <w:p w14:paraId="22B987FA" w14:textId="3F414436" w:rsidR="00EC09F7" w:rsidRPr="00932F6E" w:rsidRDefault="00EC09F7" w:rsidP="00143B70">
      <w:pPr>
        <w:pStyle w:val="Descripcin"/>
        <w:jc w:val="center"/>
        <w:rPr>
          <w:i w:val="0"/>
        </w:rPr>
      </w:pPr>
      <w:bookmarkStart w:id="56" w:name="_Toc197625520"/>
      <w:r w:rsidRPr="00932F6E">
        <w:rPr>
          <w:i w:val="0"/>
        </w:rPr>
        <w:t xml:space="preserve">Figura </w:t>
      </w:r>
      <w:r w:rsidR="00A43DE4" w:rsidRPr="00932F6E">
        <w:rPr>
          <w:i w:val="0"/>
        </w:rPr>
        <w:fldChar w:fldCharType="begin"/>
      </w:r>
      <w:r w:rsidR="00A43DE4" w:rsidRPr="00932F6E">
        <w:rPr>
          <w:i w:val="0"/>
        </w:rPr>
        <w:instrText xml:space="preserve"> SEQ Figura \* ARABIC </w:instrText>
      </w:r>
      <w:r w:rsidR="00A43DE4" w:rsidRPr="00932F6E">
        <w:rPr>
          <w:i w:val="0"/>
        </w:rPr>
        <w:fldChar w:fldCharType="separate"/>
      </w:r>
      <w:r w:rsidR="00F35FB2" w:rsidRPr="00932F6E">
        <w:rPr>
          <w:i w:val="0"/>
        </w:rPr>
        <w:t>4</w:t>
      </w:r>
      <w:r w:rsidR="00A43DE4" w:rsidRPr="00932F6E">
        <w:rPr>
          <w:i w:val="0"/>
        </w:rPr>
        <w:fldChar w:fldCharType="end"/>
      </w:r>
      <w:r w:rsidRPr="00932F6E">
        <w:rPr>
          <w:i w:val="0"/>
        </w:rPr>
        <w:t xml:space="preserve">. </w:t>
      </w:r>
      <w:r w:rsidR="00A43DE4" w:rsidRPr="00932F6E">
        <w:rPr>
          <w:i w:val="0"/>
        </w:rPr>
        <w:t>Molécula 3BOG</w:t>
      </w:r>
      <w:r w:rsidRPr="00932F6E">
        <w:rPr>
          <w:i w:val="0"/>
        </w:rPr>
        <w:t xml:space="preserve"> (PDB).</w:t>
      </w:r>
      <w:bookmarkEnd w:id="56"/>
    </w:p>
    <w:p w14:paraId="7C68BB68" w14:textId="5669C5B0" w:rsidR="00A43DE4" w:rsidRPr="00932F6E" w:rsidRDefault="00A43DE4" w:rsidP="007A5D1E">
      <w:pPr>
        <w:jc w:val="center"/>
      </w:pPr>
      <w:r w:rsidRPr="00932F6E">
        <w:drawing>
          <wp:inline distT="0" distB="0" distL="0" distR="0" wp14:anchorId="46EBCEAF" wp14:editId="09E99586">
            <wp:extent cx="3149153" cy="257175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r="-646" b="2259"/>
                    <a:stretch/>
                  </pic:blipFill>
                  <pic:spPr bwMode="auto">
                    <a:xfrm>
                      <a:off x="0" y="0"/>
                      <a:ext cx="3192297" cy="2606983"/>
                    </a:xfrm>
                    <a:prstGeom prst="rect">
                      <a:avLst/>
                    </a:prstGeom>
                    <a:ln>
                      <a:noFill/>
                    </a:ln>
                    <a:extLst>
                      <a:ext uri="{53640926-AAD7-44D8-BBD7-CCE9431645EC}">
                        <a14:shadowObscured xmlns:a14="http://schemas.microsoft.com/office/drawing/2010/main"/>
                      </a:ext>
                    </a:extLst>
                  </pic:spPr>
                </pic:pic>
              </a:graphicData>
            </a:graphic>
          </wp:inline>
        </w:drawing>
      </w:r>
    </w:p>
    <w:p w14:paraId="32D1DE2F" w14:textId="73BAE4CD" w:rsidR="00266CD7" w:rsidRPr="00932F6E" w:rsidRDefault="00266CD7" w:rsidP="00E353E2">
      <w:pPr>
        <w:pStyle w:val="Prrafodelista"/>
        <w:numPr>
          <w:ilvl w:val="0"/>
          <w:numId w:val="9"/>
        </w:numPr>
      </w:pPr>
      <w:r w:rsidRPr="00932F6E">
        <w:rPr>
          <w:b/>
        </w:rPr>
        <w:t>Limpieza previa del archivo</w:t>
      </w:r>
      <w:r w:rsidRPr="00932F6E">
        <w:t xml:space="preserve">. Se Retiran los solventes y ligandos no deseados, y se incorporan los átomos de hidrógeno necesarios para el análisis estructural. </w:t>
      </w:r>
    </w:p>
    <w:p w14:paraId="2160F413" w14:textId="4E8CB78D" w:rsidR="00C177E0" w:rsidRPr="00932F6E" w:rsidRDefault="00C177E0" w:rsidP="00C177E0">
      <w:pPr>
        <w:pStyle w:val="Descripcin"/>
        <w:ind w:left="360"/>
        <w:jc w:val="both"/>
        <w:rPr>
          <w:i w:val="0"/>
        </w:rPr>
      </w:pPr>
      <w:r w:rsidRPr="00932F6E">
        <w:rPr>
          <w:i w:val="0"/>
        </w:rPr>
        <w:t xml:space="preserve">Al ejecutar el comando </w:t>
      </w:r>
      <w:r w:rsidRPr="00932F6E">
        <w:rPr>
          <w:rStyle w:val="nfasis"/>
          <w:i/>
        </w:rPr>
        <w:t>All → Action → Remove waters</w:t>
      </w:r>
      <w:r w:rsidRPr="00932F6E">
        <w:rPr>
          <w:i w:val="0"/>
        </w:rPr>
        <w:t>, se eliminan las moléculas de solvente (agua) presentes en el archivo PDB, mostrando únicamente la proteína de interés. (Figura 5).</w:t>
      </w:r>
    </w:p>
    <w:p w14:paraId="509C5D94" w14:textId="56216DEA" w:rsidR="00266CD7" w:rsidRPr="00932F6E" w:rsidRDefault="00266CD7" w:rsidP="00266CD7">
      <w:pPr>
        <w:pStyle w:val="Descripcin"/>
        <w:jc w:val="center"/>
        <w:rPr>
          <w:i w:val="0"/>
        </w:rPr>
      </w:pPr>
      <w:bookmarkStart w:id="57" w:name="_Toc197625521"/>
      <w:r w:rsidRPr="00932F6E">
        <w:rPr>
          <w:i w:val="0"/>
        </w:rPr>
        <w:t xml:space="preserve">Figura </w:t>
      </w:r>
      <w:r w:rsidRPr="00932F6E">
        <w:rPr>
          <w:i w:val="0"/>
        </w:rPr>
        <w:fldChar w:fldCharType="begin"/>
      </w:r>
      <w:r w:rsidRPr="00932F6E">
        <w:rPr>
          <w:i w:val="0"/>
        </w:rPr>
        <w:instrText xml:space="preserve"> SEQ Figura \* ARABIC </w:instrText>
      </w:r>
      <w:r w:rsidRPr="00932F6E">
        <w:rPr>
          <w:i w:val="0"/>
        </w:rPr>
        <w:fldChar w:fldCharType="separate"/>
      </w:r>
      <w:r w:rsidR="00F35FB2" w:rsidRPr="00932F6E">
        <w:rPr>
          <w:i w:val="0"/>
        </w:rPr>
        <w:t>5</w:t>
      </w:r>
      <w:r w:rsidRPr="00932F6E">
        <w:rPr>
          <w:i w:val="0"/>
        </w:rPr>
        <w:fldChar w:fldCharType="end"/>
      </w:r>
      <w:r w:rsidRPr="00932F6E">
        <w:rPr>
          <w:i w:val="0"/>
        </w:rPr>
        <w:t>. Eliminación de Moléculas de Agua</w:t>
      </w:r>
      <w:bookmarkEnd w:id="57"/>
    </w:p>
    <w:p w14:paraId="62CAD42A" w14:textId="4A060443" w:rsidR="00C84B5A" w:rsidRPr="00932F6E" w:rsidRDefault="00C84B5A" w:rsidP="007A5D1E">
      <w:pPr>
        <w:spacing w:before="0" w:after="0"/>
        <w:jc w:val="center"/>
      </w:pPr>
      <w:r w:rsidRPr="00932F6E">
        <w:drawing>
          <wp:inline distT="0" distB="0" distL="0" distR="0" wp14:anchorId="6949B1B3" wp14:editId="40D31170">
            <wp:extent cx="5103692" cy="2935995"/>
            <wp:effectExtent l="0" t="0" r="1905" b="0"/>
            <wp:docPr id="29"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3"/>
                    <pic:cNvPicPr>
                      <a:picLocks noChangeAspect="1" noChangeArrowheads="1"/>
                    </pic:cNvPicPr>
                  </pic:nvPicPr>
                  <pic:blipFill rotWithShape="1">
                    <a:blip r:embed="rId27"/>
                    <a:srcRect l="1" r="-928" b="31404"/>
                    <a:stretch/>
                  </pic:blipFill>
                  <pic:spPr bwMode="auto">
                    <a:xfrm>
                      <a:off x="0" y="0"/>
                      <a:ext cx="5169527" cy="2973868"/>
                    </a:xfrm>
                    <a:prstGeom prst="rect">
                      <a:avLst/>
                    </a:prstGeom>
                    <a:noFill/>
                    <a:ln>
                      <a:noFill/>
                    </a:ln>
                    <a:extLst>
                      <a:ext uri="{53640926-AAD7-44D8-BBD7-CCE9431645EC}">
                        <a14:shadowObscured xmlns:a14="http://schemas.microsoft.com/office/drawing/2010/main"/>
                      </a:ext>
                    </a:extLst>
                  </pic:spPr>
                </pic:pic>
              </a:graphicData>
            </a:graphic>
          </wp:inline>
        </w:drawing>
      </w:r>
    </w:p>
    <w:p w14:paraId="00637CDF" w14:textId="67946A49" w:rsidR="00C177E0" w:rsidRPr="00932F6E" w:rsidRDefault="00C177E0" w:rsidP="00C177E0">
      <w:pPr>
        <w:ind w:left="708"/>
      </w:pPr>
      <w:r w:rsidRPr="00932F6E">
        <w:lastRenderedPageBreak/>
        <w:t xml:space="preserve">Mediante la acción </w:t>
      </w:r>
      <w:r w:rsidRPr="00932F6E">
        <w:rPr>
          <w:rStyle w:val="nfasis"/>
        </w:rPr>
        <w:t>All → Hydrogens → Add</w:t>
      </w:r>
      <w:r w:rsidRPr="00932F6E">
        <w:t>, se incorporan átomos de hidrógeno a la molécula. (Figura 6).</w:t>
      </w:r>
    </w:p>
    <w:p w14:paraId="03BA2E9D" w14:textId="77777777" w:rsidR="00C177E0" w:rsidRPr="00932F6E" w:rsidRDefault="00C177E0" w:rsidP="00C177E0">
      <w:pPr>
        <w:ind w:left="708"/>
      </w:pPr>
      <w:r w:rsidRPr="00932F6E">
        <w:t>Nota. En otras estructuras se utiliza add polar hydrogens para evitar distorsiones, pero para detectar hélices PPII es recomendable añadir tanto los polares como los apolares.</w:t>
      </w:r>
    </w:p>
    <w:p w14:paraId="32FFBFFC" w14:textId="46E1645B" w:rsidR="00D35DCC" w:rsidRPr="00932F6E" w:rsidRDefault="00D35DCC" w:rsidP="00467289">
      <w:pPr>
        <w:pStyle w:val="Descripcin"/>
        <w:jc w:val="center"/>
        <w:rPr>
          <w:i w:val="0"/>
        </w:rPr>
      </w:pPr>
      <w:bookmarkStart w:id="58" w:name="_Toc197625522"/>
      <w:r w:rsidRPr="00932F6E">
        <w:rPr>
          <w:i w:val="0"/>
        </w:rPr>
        <w:t xml:space="preserve">Figura </w:t>
      </w:r>
      <w:r w:rsidR="00A43DE4" w:rsidRPr="00932F6E">
        <w:rPr>
          <w:i w:val="0"/>
        </w:rPr>
        <w:fldChar w:fldCharType="begin"/>
      </w:r>
      <w:r w:rsidR="00A43DE4" w:rsidRPr="00932F6E">
        <w:rPr>
          <w:i w:val="0"/>
        </w:rPr>
        <w:instrText xml:space="preserve"> SEQ Figura \* ARABIC </w:instrText>
      </w:r>
      <w:r w:rsidR="00A43DE4" w:rsidRPr="00932F6E">
        <w:rPr>
          <w:i w:val="0"/>
        </w:rPr>
        <w:fldChar w:fldCharType="separate"/>
      </w:r>
      <w:r w:rsidR="00F35FB2" w:rsidRPr="00932F6E">
        <w:rPr>
          <w:i w:val="0"/>
        </w:rPr>
        <w:t>6</w:t>
      </w:r>
      <w:r w:rsidR="00A43DE4" w:rsidRPr="00932F6E">
        <w:rPr>
          <w:i w:val="0"/>
        </w:rPr>
        <w:fldChar w:fldCharType="end"/>
      </w:r>
      <w:r w:rsidRPr="00932F6E">
        <w:rPr>
          <w:i w:val="0"/>
        </w:rPr>
        <w:t>. Adición de hidrógenos.</w:t>
      </w:r>
      <w:bookmarkEnd w:id="58"/>
    </w:p>
    <w:p w14:paraId="1875027D" w14:textId="77777777" w:rsidR="00C84B5A" w:rsidRPr="00932F6E" w:rsidRDefault="00C84B5A" w:rsidP="00467289">
      <w:pPr>
        <w:ind w:left="346"/>
        <w:jc w:val="center"/>
      </w:pPr>
      <w:r w:rsidRPr="00932F6E">
        <w:drawing>
          <wp:inline distT="0" distB="0" distL="0" distR="0" wp14:anchorId="7FB97385" wp14:editId="102517C3">
            <wp:extent cx="4187516" cy="3376670"/>
            <wp:effectExtent l="0" t="0" r="3810" b="0"/>
            <wp:docPr id="30"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6"/>
                    <pic:cNvPicPr>
                      <a:picLocks noChangeAspect="1" noChangeArrowheads="1"/>
                    </pic:cNvPicPr>
                  </pic:nvPicPr>
                  <pic:blipFill>
                    <a:blip r:embed="rId28"/>
                    <a:stretch>
                      <a:fillRect/>
                    </a:stretch>
                  </pic:blipFill>
                  <pic:spPr bwMode="auto">
                    <a:xfrm>
                      <a:off x="0" y="0"/>
                      <a:ext cx="4198368" cy="3385421"/>
                    </a:xfrm>
                    <a:prstGeom prst="rect">
                      <a:avLst/>
                    </a:prstGeom>
                    <a:noFill/>
                  </pic:spPr>
                </pic:pic>
              </a:graphicData>
            </a:graphic>
          </wp:inline>
        </w:drawing>
      </w:r>
    </w:p>
    <w:p w14:paraId="4EC9ED3A" w14:textId="5D11F236" w:rsidR="00A72D61" w:rsidRPr="00932F6E" w:rsidRDefault="006B339E" w:rsidP="00E353E2">
      <w:pPr>
        <w:pStyle w:val="NormalWeb"/>
        <w:numPr>
          <w:ilvl w:val="0"/>
          <w:numId w:val="10"/>
        </w:numPr>
        <w:spacing w:before="120" w:after="120" w:line="360" w:lineRule="auto"/>
        <w:rPr>
          <w:rFonts w:cstheme="minorHAnsi"/>
          <w:lang w:val="es-ES_tradnl"/>
        </w:rPr>
      </w:pPr>
      <w:r w:rsidRPr="00932F6E">
        <w:rPr>
          <w:lang w:val="es-ES_tradnl" w:eastAsia="es-ES"/>
        </w:rPr>
        <mc:AlternateContent>
          <mc:Choice Requires="wps">
            <w:drawing>
              <wp:anchor distT="0" distB="0" distL="114300" distR="114300" simplePos="0" relativeHeight="251679744" behindDoc="0" locked="0" layoutInCell="1" allowOverlap="1" wp14:anchorId="05972809" wp14:editId="2B2C2D30">
                <wp:simplePos x="0" y="0"/>
                <wp:positionH relativeFrom="margin">
                  <wp:posOffset>1513840</wp:posOffset>
                </wp:positionH>
                <wp:positionV relativeFrom="paragraph">
                  <wp:posOffset>899160</wp:posOffset>
                </wp:positionV>
                <wp:extent cx="2654935" cy="279400"/>
                <wp:effectExtent l="0" t="0" r="0" b="6350"/>
                <wp:wrapSquare wrapText="bothSides"/>
                <wp:docPr id="14" name="Cuadro de texto 14"/>
                <wp:cNvGraphicFramePr/>
                <a:graphic xmlns:a="http://schemas.openxmlformats.org/drawingml/2006/main">
                  <a:graphicData uri="http://schemas.microsoft.com/office/word/2010/wordprocessingShape">
                    <wps:wsp>
                      <wps:cNvSpPr txBox="1"/>
                      <wps:spPr>
                        <a:xfrm>
                          <a:off x="0" y="0"/>
                          <a:ext cx="2654935" cy="279400"/>
                        </a:xfrm>
                        <a:prstGeom prst="rect">
                          <a:avLst/>
                        </a:prstGeom>
                        <a:solidFill>
                          <a:prstClr val="white"/>
                        </a:solidFill>
                        <a:ln>
                          <a:noFill/>
                        </a:ln>
                      </wps:spPr>
                      <wps:txbx>
                        <w:txbxContent>
                          <w:p w14:paraId="1D2D5DE3" w14:textId="00729FB5" w:rsidR="00CE78E9" w:rsidRPr="00A72D61" w:rsidRDefault="00CE78E9" w:rsidP="00A72D61">
                            <w:pPr>
                              <w:pStyle w:val="Descripcin"/>
                              <w:jc w:val="center"/>
                              <w:rPr>
                                <w:i w:val="0"/>
                                <w:noProof/>
                                <w:lang w:val="en-GB" w:eastAsia="en-GB"/>
                              </w:rPr>
                            </w:pPr>
                            <w:bookmarkStart w:id="59" w:name="_Toc196666620"/>
                            <w:bookmarkStart w:id="60" w:name="_Toc197625523"/>
                            <w:r w:rsidRPr="00A72D61">
                              <w:rPr>
                                <w:i w:val="0"/>
                              </w:rPr>
                              <w:t xml:space="preserve">Figura </w:t>
                            </w:r>
                            <w:r w:rsidRPr="00A72D61">
                              <w:rPr>
                                <w:i w:val="0"/>
                              </w:rPr>
                              <w:fldChar w:fldCharType="begin"/>
                            </w:r>
                            <w:r w:rsidRPr="00A72D61">
                              <w:rPr>
                                <w:i w:val="0"/>
                              </w:rPr>
                              <w:instrText xml:space="preserve"> SEQ Figura \* ARABIC </w:instrText>
                            </w:r>
                            <w:r w:rsidRPr="00A72D61">
                              <w:rPr>
                                <w:i w:val="0"/>
                              </w:rPr>
                              <w:fldChar w:fldCharType="separate"/>
                            </w:r>
                            <w:r>
                              <w:rPr>
                                <w:i w:val="0"/>
                                <w:noProof/>
                              </w:rPr>
                              <w:t>7</w:t>
                            </w:r>
                            <w:r w:rsidRPr="00A72D61">
                              <w:rPr>
                                <w:i w:val="0"/>
                              </w:rPr>
                              <w:fldChar w:fldCharType="end"/>
                            </w:r>
                            <w:r w:rsidRPr="00A72D61">
                              <w:rPr>
                                <w:i w:val="0"/>
                              </w:rPr>
                              <w:t xml:space="preserve">. </w:t>
                            </w:r>
                            <w:r w:rsidRPr="00A72D61">
                              <w:rPr>
                                <w:i w:val="0"/>
                                <w:noProof/>
                              </w:rPr>
                              <w:t>Abriendo la Secuencia.</w:t>
                            </w:r>
                            <w:bookmarkEnd w:id="59"/>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972809" id="Cuadro de texto 14" o:spid="_x0000_s1031" type="#_x0000_t202" style="position:absolute;left:0;text-align:left;margin-left:119.2pt;margin-top:70.8pt;width:209.05pt;height:22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" stroked="f">
                <v:textbox inset="0,0,0,0">
                  <w:txbxContent>
                    <w:p w14:paraId="1D2D5DE3" w14:textId="00729FB5" w:rsidR="00CE78E9" w:rsidRPr="00A72D61" w:rsidRDefault="00CE78E9" w:rsidP="00A72D61">
                      <w:pPr>
                        <w:pStyle w:val="Descripcin"/>
                        <w:jc w:val="center"/>
                        <w:rPr>
                          <w:i w:val="0"/>
                          <w:noProof/>
                          <w:lang w:val="en-GB" w:eastAsia="en-GB"/>
                        </w:rPr>
                      </w:pPr>
                      <w:bookmarkStart w:id="61" w:name="_Toc196666620"/>
                      <w:bookmarkStart w:id="62" w:name="_Toc197625523"/>
                      <w:r w:rsidRPr="00A72D61">
                        <w:rPr>
                          <w:i w:val="0"/>
                        </w:rPr>
                        <w:t xml:space="preserve">Figura </w:t>
                      </w:r>
                      <w:r w:rsidRPr="00A72D61">
                        <w:rPr>
                          <w:i w:val="0"/>
                        </w:rPr>
                        <w:fldChar w:fldCharType="begin"/>
                      </w:r>
                      <w:r w:rsidRPr="00A72D61">
                        <w:rPr>
                          <w:i w:val="0"/>
                        </w:rPr>
                        <w:instrText xml:space="preserve"> SEQ Figura \* ARABIC </w:instrText>
                      </w:r>
                      <w:r w:rsidRPr="00A72D61">
                        <w:rPr>
                          <w:i w:val="0"/>
                        </w:rPr>
                        <w:fldChar w:fldCharType="separate"/>
                      </w:r>
                      <w:r>
                        <w:rPr>
                          <w:i w:val="0"/>
                          <w:noProof/>
                        </w:rPr>
                        <w:t>7</w:t>
                      </w:r>
                      <w:r w:rsidRPr="00A72D61">
                        <w:rPr>
                          <w:i w:val="0"/>
                        </w:rPr>
                        <w:fldChar w:fldCharType="end"/>
                      </w:r>
                      <w:r w:rsidRPr="00A72D61">
                        <w:rPr>
                          <w:i w:val="0"/>
                        </w:rPr>
                        <w:t xml:space="preserve">. </w:t>
                      </w:r>
                      <w:r w:rsidRPr="00A72D61">
                        <w:rPr>
                          <w:i w:val="0"/>
                          <w:noProof/>
                        </w:rPr>
                        <w:t>Abriendo la Secuencia.</w:t>
                      </w:r>
                      <w:bookmarkEnd w:id="61"/>
                      <w:bookmarkEnd w:id="62"/>
                    </w:p>
                  </w:txbxContent>
                </v:textbox>
                <w10:wrap type="square" anchorx="margin"/>
              </v:shape>
            </w:pict>
          </mc:Fallback>
        </mc:AlternateContent>
      </w:r>
      <w:r w:rsidR="004C7DBE" w:rsidRPr="00932F6E">
        <w:rPr>
          <w:b/>
          <w:lang w:val="es-ES_tradnl" w:eastAsia="es-ES"/>
        </w:rPr>
        <w:t>Visualización de la secuencia</w:t>
      </w:r>
      <w:r w:rsidR="00A72D61" w:rsidRPr="00932F6E">
        <w:rPr>
          <w:b/>
          <w:lang w:val="es-ES_tradnl" w:eastAsia="es-ES"/>
        </w:rPr>
        <w:t xml:space="preserve"> de aminoácidos</w:t>
      </w:r>
      <w:r w:rsidR="004C7DBE" w:rsidRPr="00932F6E">
        <w:rPr>
          <w:lang w:val="es-ES_tradnl" w:eastAsia="es-ES"/>
        </w:rPr>
        <w:t xml:space="preserve">. </w:t>
      </w:r>
      <w:r w:rsidR="00A72D61" w:rsidRPr="00932F6E">
        <w:rPr>
          <w:rFonts w:cstheme="minorHAnsi"/>
          <w:lang w:val="es-ES_tradnl"/>
        </w:rPr>
        <w:t xml:space="preserve">Se habilita la visualización de la secuencia mediante </w:t>
      </w:r>
      <w:r w:rsidR="00A72D61" w:rsidRPr="00932F6E">
        <w:rPr>
          <w:rFonts w:cstheme="minorHAnsi"/>
          <w:i/>
          <w:iCs/>
          <w:lang w:val="es-ES_tradnl"/>
        </w:rPr>
        <w:t>Display → Sequence</w:t>
      </w:r>
      <w:r w:rsidR="00A72D61" w:rsidRPr="00932F6E">
        <w:rPr>
          <w:rFonts w:cstheme="minorHAnsi"/>
          <w:lang w:val="es-ES_tradnl"/>
        </w:rPr>
        <w:t>, permitiendo seleccionar residuos específicos desde la interfaz gráfica</w:t>
      </w:r>
      <w:r w:rsidR="007A2BD4" w:rsidRPr="00932F6E">
        <w:rPr>
          <w:rFonts w:cstheme="minorHAnsi"/>
          <w:lang w:val="es-ES_tradnl"/>
        </w:rPr>
        <w:t>.</w:t>
      </w:r>
      <w:r w:rsidR="00A72D61" w:rsidRPr="00932F6E">
        <w:rPr>
          <w:rFonts w:cstheme="minorHAnsi"/>
          <w:lang w:val="es-ES_tradnl"/>
        </w:rPr>
        <w:t xml:space="preserve"> (Figura 7).</w:t>
      </w:r>
    </w:p>
    <w:p w14:paraId="3814E346" w14:textId="70226A9E" w:rsidR="006B339E" w:rsidRPr="00932F6E" w:rsidRDefault="006B339E" w:rsidP="006B339E">
      <w:pPr>
        <w:pStyle w:val="NormalWeb"/>
        <w:spacing w:before="120" w:after="120" w:line="360" w:lineRule="auto"/>
        <w:rPr>
          <w:rFonts w:cstheme="minorHAnsi"/>
          <w:lang w:val="es-ES_tradnl"/>
        </w:rPr>
      </w:pPr>
      <w:r w:rsidRPr="00932F6E">
        <w:rPr>
          <w:lang w:val="es-ES_tradnl" w:eastAsia="es-ES"/>
        </w:rPr>
        <w:drawing>
          <wp:anchor distT="0" distB="0" distL="114300" distR="114300" simplePos="0" relativeHeight="251677696" behindDoc="0" locked="0" layoutInCell="1" allowOverlap="1" wp14:anchorId="6A5E8972" wp14:editId="206E321D">
            <wp:simplePos x="0" y="0"/>
            <wp:positionH relativeFrom="margin">
              <wp:posOffset>1481264</wp:posOffset>
            </wp:positionH>
            <wp:positionV relativeFrom="paragraph">
              <wp:posOffset>308304</wp:posOffset>
            </wp:positionV>
            <wp:extent cx="2726055" cy="1141730"/>
            <wp:effectExtent l="0" t="0" r="0" b="1270"/>
            <wp:wrapTopAndBottom/>
            <wp:docPr id="3"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19"/>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2726055" cy="1141730"/>
                    </a:xfrm>
                    <a:prstGeom prst="rect">
                      <a:avLst/>
                    </a:prstGeom>
                    <a:noFill/>
                  </pic:spPr>
                </pic:pic>
              </a:graphicData>
            </a:graphic>
            <wp14:sizeRelH relativeFrom="page">
              <wp14:pctWidth>0</wp14:pctWidth>
            </wp14:sizeRelH>
            <wp14:sizeRelV relativeFrom="page">
              <wp14:pctHeight>0</wp14:pctHeight>
            </wp14:sizeRelV>
          </wp:anchor>
        </w:drawing>
      </w:r>
    </w:p>
    <w:p w14:paraId="1485F203" w14:textId="481BDE0D" w:rsidR="006B339E" w:rsidRPr="00932F6E" w:rsidRDefault="006B339E" w:rsidP="006B339E">
      <w:pPr>
        <w:pStyle w:val="NormalWeb"/>
        <w:spacing w:before="120" w:after="120" w:line="360" w:lineRule="auto"/>
        <w:rPr>
          <w:rFonts w:cstheme="minorHAnsi"/>
          <w:sz w:val="10"/>
          <w:szCs w:val="10"/>
          <w:lang w:val="es-ES_tradnl"/>
        </w:rPr>
      </w:pPr>
    </w:p>
    <w:p w14:paraId="27E89292" w14:textId="594C76F1" w:rsidR="005059CA" w:rsidRPr="00932F6E" w:rsidRDefault="007A2BD4" w:rsidP="006B339E">
      <w:pPr>
        <w:ind w:left="708"/>
      </w:pPr>
      <w:r w:rsidRPr="00932F6E">
        <w:t>Esta</w:t>
      </w:r>
      <w:r w:rsidR="00906D46" w:rsidRPr="00932F6E">
        <w:t xml:space="preserve"> opción </w:t>
      </w:r>
      <w:r w:rsidRPr="00932F6E">
        <w:t>muestra</w:t>
      </w:r>
      <w:r w:rsidR="00906D46" w:rsidRPr="00932F6E">
        <w:t xml:space="preserve"> la secuencia de aminoácidos en la parte superior de la interfaz de PyMOL</w:t>
      </w:r>
      <w:r w:rsidR="00E82D23" w:rsidRPr="00932F6E">
        <w:t xml:space="preserve">. En la </w:t>
      </w:r>
      <w:r w:rsidR="00906D46" w:rsidRPr="00932F6E">
        <w:t>Figura 8</w:t>
      </w:r>
      <w:r w:rsidR="00E82D23" w:rsidRPr="00932F6E">
        <w:t xml:space="preserve"> se ha ampliado la secuencia, separándola en dos trozos, para poder apreciar su contenido</w:t>
      </w:r>
      <w:r w:rsidR="00906D46" w:rsidRPr="00932F6E">
        <w:t>.</w:t>
      </w:r>
      <w:r w:rsidR="00E755B2" w:rsidRPr="00932F6E">
        <w:rPr>
          <w:rStyle w:val="Hipervnculo"/>
          <w:i/>
        </w:rPr>
        <w:t xml:space="preserve"> </w:t>
      </w:r>
    </w:p>
    <w:p w14:paraId="4676EF8B" w14:textId="2DDA0FEF" w:rsidR="00D35DCC" w:rsidRPr="00932F6E" w:rsidRDefault="00D35DCC" w:rsidP="00E82D23">
      <w:pPr>
        <w:pStyle w:val="Descripcin"/>
        <w:spacing w:after="0"/>
        <w:jc w:val="center"/>
        <w:rPr>
          <w:i w:val="0"/>
        </w:rPr>
      </w:pPr>
      <w:bookmarkStart w:id="63" w:name="_Toc197625524"/>
      <w:r w:rsidRPr="00932F6E">
        <w:rPr>
          <w:i w:val="0"/>
        </w:rPr>
        <w:lastRenderedPageBreak/>
        <w:t xml:space="preserve">Figura </w:t>
      </w:r>
      <w:r w:rsidR="00A43DE4" w:rsidRPr="00932F6E">
        <w:rPr>
          <w:i w:val="0"/>
        </w:rPr>
        <w:fldChar w:fldCharType="begin"/>
      </w:r>
      <w:r w:rsidR="00A43DE4" w:rsidRPr="00932F6E">
        <w:rPr>
          <w:i w:val="0"/>
        </w:rPr>
        <w:instrText xml:space="preserve"> SEQ Figura \* ARABIC </w:instrText>
      </w:r>
      <w:r w:rsidR="00A43DE4" w:rsidRPr="00932F6E">
        <w:rPr>
          <w:i w:val="0"/>
        </w:rPr>
        <w:fldChar w:fldCharType="separate"/>
      </w:r>
      <w:r w:rsidR="00F35FB2" w:rsidRPr="00932F6E">
        <w:rPr>
          <w:i w:val="0"/>
        </w:rPr>
        <w:t>8</w:t>
      </w:r>
      <w:r w:rsidR="00A43DE4" w:rsidRPr="00932F6E">
        <w:rPr>
          <w:i w:val="0"/>
        </w:rPr>
        <w:fldChar w:fldCharType="end"/>
      </w:r>
      <w:r w:rsidRPr="00932F6E">
        <w:rPr>
          <w:i w:val="0"/>
        </w:rPr>
        <w:t>. Visualización de la Secuencia en Py</w:t>
      </w:r>
      <w:r w:rsidR="001F69EA" w:rsidRPr="00932F6E">
        <w:rPr>
          <w:i w:val="0"/>
        </w:rPr>
        <w:t>MOL</w:t>
      </w:r>
      <w:r w:rsidRPr="00932F6E">
        <w:rPr>
          <w:i w:val="0"/>
        </w:rPr>
        <w:t>.</w:t>
      </w:r>
      <w:bookmarkEnd w:id="63"/>
    </w:p>
    <w:p w14:paraId="3ADEB4D8" w14:textId="71517997" w:rsidR="0093712A" w:rsidRPr="00932F6E" w:rsidRDefault="0093712A" w:rsidP="00E70E75">
      <w:pPr>
        <w:ind w:left="357"/>
      </w:pPr>
      <w:r w:rsidRPr="00932F6E">
        <w:drawing>
          <wp:inline distT="0" distB="0" distL="0" distR="0" wp14:anchorId="5DB290F6" wp14:editId="5F5CFB12">
            <wp:extent cx="5443373" cy="2232660"/>
            <wp:effectExtent l="0" t="0" r="508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ostrarSecuencia2.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57319" cy="2238380"/>
                    </a:xfrm>
                    <a:prstGeom prst="rect">
                      <a:avLst/>
                    </a:prstGeom>
                  </pic:spPr>
                </pic:pic>
              </a:graphicData>
            </a:graphic>
          </wp:inline>
        </w:drawing>
      </w:r>
    </w:p>
    <w:p w14:paraId="1A4E8ECB" w14:textId="6E6CA629" w:rsidR="00566815" w:rsidRPr="00932F6E" w:rsidRDefault="00E82D23" w:rsidP="00566815">
      <w:pPr>
        <w:ind w:left="357"/>
        <w:rPr>
          <w:shd w:val="clear" w:color="auto" w:fill="FFFFFF" w:themeFill="background1"/>
        </w:rPr>
      </w:pPr>
      <w:r w:rsidRPr="00932F6E">
        <w:t xml:space="preserve">Existe </w:t>
      </w:r>
      <w:r w:rsidR="007A2BD4" w:rsidRPr="00932F6E">
        <w:t xml:space="preserve">otras </w:t>
      </w:r>
      <w:r w:rsidRPr="00932F6E">
        <w:t xml:space="preserve">opciones de visualización </w:t>
      </w:r>
      <w:r w:rsidR="00C84B5A" w:rsidRPr="00932F6E">
        <w:t>utiliza</w:t>
      </w:r>
      <w:r w:rsidRPr="00932F6E">
        <w:t>ndo</w:t>
      </w:r>
      <w:r w:rsidR="00C84B5A" w:rsidRPr="00932F6E">
        <w:t xml:space="preserve"> “Sequence Mode”</w:t>
      </w:r>
      <w:r w:rsidRPr="00932F6E">
        <w:t>,</w:t>
      </w:r>
      <w:r w:rsidR="00C84B5A" w:rsidRPr="00932F6E">
        <w:t xml:space="preserve"> pero</w:t>
      </w:r>
      <w:r w:rsidRPr="00932F6E">
        <w:t xml:space="preserve"> excepto para moléculas</w:t>
      </w:r>
      <w:r w:rsidR="00C84B5A" w:rsidRPr="00932F6E">
        <w:t xml:space="preserve"> </w:t>
      </w:r>
      <w:r w:rsidRPr="00932F6E">
        <w:t>muy</w:t>
      </w:r>
      <w:r w:rsidR="00C84B5A" w:rsidRPr="00932F6E">
        <w:t xml:space="preserve"> grande</w:t>
      </w:r>
      <w:r w:rsidRPr="00932F6E">
        <w:t>s</w:t>
      </w:r>
      <w:r w:rsidR="00C84B5A" w:rsidRPr="00932F6E">
        <w:t xml:space="preserve"> o </w:t>
      </w:r>
      <w:r w:rsidR="00C84B5A" w:rsidRPr="00932F6E">
        <w:rPr>
          <w:shd w:val="clear" w:color="auto" w:fill="FFFFFF" w:themeFill="background1"/>
        </w:rPr>
        <w:t>que contenga demasiados aminoácidos modificados</w:t>
      </w:r>
      <w:r w:rsidRPr="00932F6E">
        <w:rPr>
          <w:shd w:val="clear" w:color="auto" w:fill="FFFFFF" w:themeFill="background1"/>
        </w:rPr>
        <w:t xml:space="preserve">, es </w:t>
      </w:r>
      <w:r w:rsidRPr="00932F6E">
        <w:t>cómodo utilizar el modo por defecto</w:t>
      </w:r>
      <w:r w:rsidR="00C84B5A" w:rsidRPr="00932F6E">
        <w:rPr>
          <w:shd w:val="clear" w:color="auto" w:fill="FFFFFF" w:themeFill="background1"/>
        </w:rPr>
        <w:t>.</w:t>
      </w:r>
    </w:p>
    <w:p w14:paraId="2A3E4860" w14:textId="58C76632" w:rsidR="006B339E" w:rsidRPr="00932F6E" w:rsidRDefault="00302B42" w:rsidP="00E353E2">
      <w:pPr>
        <w:pStyle w:val="Prrafodelista"/>
        <w:numPr>
          <w:ilvl w:val="0"/>
          <w:numId w:val="10"/>
        </w:numPr>
        <w:shd w:val="clear" w:color="auto" w:fill="FFFFFF"/>
        <w:ind w:left="330"/>
        <w:rPr>
          <w:rFonts w:ascii="Calibri" w:hAnsi="Calibri" w:cs="Calibri"/>
          <w:lang w:eastAsia="en-GB"/>
        </w:rPr>
      </w:pPr>
      <w:r w:rsidRPr="00932F6E">
        <w:rPr>
          <w:rFonts w:ascii="Calibri" w:hAnsi="Calibri" w:cs="Calibri"/>
          <w:b/>
        </w:rPr>
        <w:t xml:space="preserve">Identificación preliminar de </w:t>
      </w:r>
      <w:r w:rsidR="00C84B5A" w:rsidRPr="00932F6E">
        <w:rPr>
          <w:rFonts w:ascii="Calibri" w:hAnsi="Calibri" w:cs="Calibri"/>
          <w:b/>
        </w:rPr>
        <w:t>potenciales hélices PPII</w:t>
      </w:r>
      <w:r w:rsidR="00C84B5A" w:rsidRPr="00932F6E">
        <w:rPr>
          <w:rFonts w:ascii="Calibri" w:hAnsi="Calibri" w:cs="Calibri"/>
        </w:rPr>
        <w:t xml:space="preserve">. </w:t>
      </w:r>
      <w:r w:rsidR="007A2BD4" w:rsidRPr="00932F6E">
        <w:rPr>
          <w:rFonts w:ascii="Calibri" w:hAnsi="Calibri" w:cs="Calibri"/>
        </w:rPr>
        <w:t xml:space="preserve">Se </w:t>
      </w:r>
      <w:r w:rsidR="006B339E" w:rsidRPr="00932F6E">
        <w:rPr>
          <w:rFonts w:ascii="Calibri" w:hAnsi="Calibri" w:cs="Calibri"/>
          <w:lang w:eastAsia="en-GB"/>
        </w:rPr>
        <w:t>inspecciona la proteína en busca de indicios de la presencia de segmentos con conformación PPII. Para agilizar el proceso en casos como 3BOG, en que ya sabemos dónde están las cadenas, se pueden buscar visualmente las hélices triangulares típicas de esta estructura o marcarlas mediante la secuencia indicada en el estudio (Figura 9)</w:t>
      </w:r>
      <w:r w:rsidR="006B339E" w:rsidRPr="00932F6E">
        <w:rPr>
          <w:rFonts w:ascii="Calibri" w:hAnsi="Calibri" w:cs="Calibri"/>
        </w:rPr>
        <w:t>.</w:t>
      </w:r>
      <w:r w:rsidR="006B339E" w:rsidRPr="00932F6E">
        <w:rPr>
          <w:rFonts w:ascii="Calibri" w:hAnsi="Calibri" w:cs="Calibri"/>
          <w:lang w:eastAsia="en-GB"/>
        </w:rPr>
        <w:t xml:space="preserve"> Este procedimiento no sirve al analizar moléculas nuevas, en las que la presencia de </w:t>
      </w:r>
      <w:r w:rsidR="006B339E" w:rsidRPr="00932F6E">
        <w:rPr>
          <w:rFonts w:ascii="Calibri" w:hAnsi="Calibri" w:cs="Calibri"/>
        </w:rPr>
        <w:t>PPII</w:t>
      </w:r>
      <w:r w:rsidR="006B339E" w:rsidRPr="00932F6E">
        <w:rPr>
          <w:rFonts w:ascii="Calibri" w:hAnsi="Calibri" w:cs="Calibri"/>
          <w:lang w:eastAsia="en-GB"/>
        </w:rPr>
        <w:t xml:space="preserve"> no está demostrada o su localización dentro de la proteína no está clara. En esos casos se usan otros métodos más empíricos como la resonancia magnética nuclear. En un principio, para codificar el programa solo se utilizan moléculas que ya han sido estudiadas. El posterior empleo con otras moléculas confirmará la validez del mismo. Durante la inspección visual se utiliza el clic izquierdo para</w:t>
      </w:r>
      <w:r w:rsidR="00000685" w:rsidRPr="00932F6E">
        <w:rPr>
          <w:rFonts w:ascii="Calibri" w:hAnsi="Calibri" w:cs="Calibri"/>
          <w:lang w:eastAsia="en-GB"/>
        </w:rPr>
        <w:t xml:space="preserve"> </w:t>
      </w:r>
      <w:r w:rsidR="006B339E" w:rsidRPr="00932F6E">
        <w:rPr>
          <w:rFonts w:ascii="Calibri" w:hAnsi="Calibri" w:cs="Calibri"/>
          <w:lang w:eastAsia="en-GB"/>
        </w:rPr>
        <w:t>cambiar el ángulo de la proteína, el clic derecho para hacer zoom, y el clic central (presionar la rueda del ratón) para arrastrarla.</w:t>
      </w:r>
    </w:p>
    <w:p w14:paraId="40434F0E" w14:textId="31F9F072" w:rsidR="00C84B5A" w:rsidRPr="00932F6E" w:rsidRDefault="00C84B5A" w:rsidP="00467289">
      <w:pPr>
        <w:pStyle w:val="Prrafodelista"/>
        <w:ind w:left="357"/>
        <w:contextualSpacing w:val="0"/>
      </w:pPr>
    </w:p>
    <w:p w14:paraId="713C93DD" w14:textId="437E8E2A" w:rsidR="00D35DCC" w:rsidRPr="00932F6E" w:rsidRDefault="00D35DCC" w:rsidP="00467289">
      <w:pPr>
        <w:pStyle w:val="Descripcin"/>
        <w:jc w:val="center"/>
        <w:rPr>
          <w:i w:val="0"/>
        </w:rPr>
      </w:pPr>
      <w:bookmarkStart w:id="64" w:name="_Toc197625525"/>
      <w:r w:rsidRPr="00932F6E">
        <w:rPr>
          <w:i w:val="0"/>
        </w:rPr>
        <w:lastRenderedPageBreak/>
        <w:t xml:space="preserve">Figura </w:t>
      </w:r>
      <w:r w:rsidR="00A43DE4" w:rsidRPr="00932F6E">
        <w:rPr>
          <w:i w:val="0"/>
        </w:rPr>
        <w:fldChar w:fldCharType="begin"/>
      </w:r>
      <w:r w:rsidR="00A43DE4" w:rsidRPr="00932F6E">
        <w:rPr>
          <w:i w:val="0"/>
        </w:rPr>
        <w:instrText xml:space="preserve"> SEQ Figura \* ARABIC </w:instrText>
      </w:r>
      <w:r w:rsidR="00A43DE4" w:rsidRPr="00932F6E">
        <w:rPr>
          <w:i w:val="0"/>
        </w:rPr>
        <w:fldChar w:fldCharType="separate"/>
      </w:r>
      <w:r w:rsidR="00F35FB2" w:rsidRPr="00932F6E">
        <w:rPr>
          <w:i w:val="0"/>
        </w:rPr>
        <w:t>9</w:t>
      </w:r>
      <w:r w:rsidR="00A43DE4" w:rsidRPr="00932F6E">
        <w:rPr>
          <w:i w:val="0"/>
        </w:rPr>
        <w:fldChar w:fldCharType="end"/>
      </w:r>
      <w:r w:rsidRPr="00932F6E">
        <w:rPr>
          <w:i w:val="0"/>
        </w:rPr>
        <w:t>. Hélices vistas en paralelo.</w:t>
      </w:r>
      <w:bookmarkEnd w:id="64"/>
    </w:p>
    <w:p w14:paraId="3C0185F0" w14:textId="77777777" w:rsidR="00C84B5A" w:rsidRPr="00932F6E" w:rsidRDefault="00C84B5A" w:rsidP="00467289">
      <w:pPr>
        <w:pStyle w:val="Prrafodelista"/>
        <w:ind w:left="357"/>
        <w:jc w:val="center"/>
      </w:pPr>
      <w:r w:rsidRPr="00932F6E">
        <w:drawing>
          <wp:inline distT="0" distB="0" distL="0" distR="0" wp14:anchorId="371F4FD6" wp14:editId="79501775">
            <wp:extent cx="4065224" cy="3029883"/>
            <wp:effectExtent l="0" t="0" r="0" b="0"/>
            <wp:docPr id="33" name="Imagen 9" descr="C:\Users\mario\AppData\Local\Microsoft\Windows\INetCache\Content.Word\Sin títu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9" descr="C:\Users\mario\AppData\Local\Microsoft\Windows\INetCache\Content.Word\Sin título.png"/>
                    <pic:cNvPicPr>
                      <a:picLocks noChangeAspect="1" noChangeArrowheads="1"/>
                    </pic:cNvPicPr>
                  </pic:nvPicPr>
                  <pic:blipFill>
                    <a:blip r:embed="rId31"/>
                    <a:stretch>
                      <a:fillRect/>
                    </a:stretch>
                  </pic:blipFill>
                  <pic:spPr bwMode="auto">
                    <a:xfrm>
                      <a:off x="0" y="0"/>
                      <a:ext cx="4085877" cy="3045276"/>
                    </a:xfrm>
                    <a:prstGeom prst="rect">
                      <a:avLst/>
                    </a:prstGeom>
                    <a:noFill/>
                  </pic:spPr>
                </pic:pic>
              </a:graphicData>
            </a:graphic>
          </wp:inline>
        </w:drawing>
      </w:r>
    </w:p>
    <w:p w14:paraId="5F95D825" w14:textId="199093DD" w:rsidR="00327B3D" w:rsidRPr="00932F6E" w:rsidRDefault="00327B3D" w:rsidP="003B0A62">
      <w:pPr>
        <w:ind w:left="357"/>
      </w:pPr>
      <w:r w:rsidRPr="00932F6E">
        <w:t>En la proteína estudiada (PDB ID: 3BOG), se observa un dominio conformado por seis hélices de PPII, unidas entre sí mediante cinco bucles. Esta organización estructural queda reflejada en la Figura 10, que se divide en tres partes:</w:t>
      </w:r>
    </w:p>
    <w:p w14:paraId="1291DF62" w14:textId="294DF3F1" w:rsidR="00327B3D" w:rsidRPr="00932F6E" w:rsidRDefault="00327B3D" w:rsidP="00E353E2">
      <w:pPr>
        <w:numPr>
          <w:ilvl w:val="0"/>
          <w:numId w:val="11"/>
        </w:numPr>
        <w:tabs>
          <w:tab w:val="num" w:pos="1077"/>
        </w:tabs>
      </w:pPr>
      <w:r w:rsidRPr="00932F6E">
        <w:t xml:space="preserve">Muestra las </w:t>
      </w:r>
      <w:r w:rsidRPr="00932F6E">
        <w:rPr>
          <w:bCs/>
        </w:rPr>
        <w:t>secuencias aminoacídicas</w:t>
      </w:r>
      <w:r w:rsidRPr="00932F6E">
        <w:t xml:space="preserve"> correspondientes a cada hélice. Se evidenci</w:t>
      </w:r>
      <w:r w:rsidR="00427E84" w:rsidRPr="00932F6E">
        <w:t xml:space="preserve">a la alta presencia de glicinas, las cuales </w:t>
      </w:r>
      <w:r w:rsidRPr="00932F6E">
        <w:t>favorecen la formación de la conformación PPII.</w:t>
      </w:r>
    </w:p>
    <w:p w14:paraId="0FCF88DE" w14:textId="5B7B9652" w:rsidR="003F724D" w:rsidRPr="00932F6E" w:rsidRDefault="00427E84" w:rsidP="00E353E2">
      <w:pPr>
        <w:pStyle w:val="Prrafodelista"/>
        <w:numPr>
          <w:ilvl w:val="0"/>
          <w:numId w:val="11"/>
        </w:numPr>
        <w:shd w:val="clear" w:color="auto" w:fill="FFFFFF"/>
        <w:ind w:left="714" w:hanging="357"/>
        <w:jc w:val="left"/>
        <w:rPr>
          <w:rFonts w:cstheme="minorHAnsi"/>
          <w:color w:val="222222"/>
        </w:rPr>
      </w:pPr>
      <w:r w:rsidRPr="00932F6E">
        <w:rPr>
          <w:rFonts w:cstheme="minorHAnsi"/>
          <w:color w:val="000000"/>
        </w:rPr>
        <w:t>Representa un esquema del empaquetamiento de las hélices, donde se visualizan las interacciones entre ellas en un patrón hexagonal repetitivo.</w:t>
      </w:r>
      <w:r w:rsidR="003F724D" w:rsidRPr="00932F6E">
        <w:rPr>
          <w:rFonts w:cstheme="minorHAnsi"/>
          <w:color w:val="000000"/>
        </w:rPr>
        <w:t xml:space="preserve"> </w:t>
      </w:r>
    </w:p>
    <w:p w14:paraId="27C26EBD" w14:textId="7001B310" w:rsidR="003F724D" w:rsidRPr="00932F6E" w:rsidRDefault="003F724D" w:rsidP="003F724D">
      <w:pPr>
        <w:pStyle w:val="Descripcin"/>
        <w:jc w:val="center"/>
        <w:rPr>
          <w:i w:val="0"/>
        </w:rPr>
      </w:pPr>
      <w:bookmarkStart w:id="65" w:name="_Toc197625526"/>
      <w:r w:rsidRPr="00932F6E">
        <w:rPr>
          <w:i w:val="0"/>
        </w:rPr>
        <w:t xml:space="preserve">Figura </w:t>
      </w:r>
      <w:r w:rsidRPr="00932F6E">
        <w:rPr>
          <w:i w:val="0"/>
        </w:rPr>
        <w:fldChar w:fldCharType="begin"/>
      </w:r>
      <w:r w:rsidRPr="00932F6E">
        <w:rPr>
          <w:i w:val="0"/>
        </w:rPr>
        <w:instrText xml:space="preserve"> SEQ Figura \* ARABIC </w:instrText>
      </w:r>
      <w:r w:rsidRPr="00932F6E">
        <w:rPr>
          <w:i w:val="0"/>
        </w:rPr>
        <w:fldChar w:fldCharType="separate"/>
      </w:r>
      <w:r w:rsidR="00F35FB2" w:rsidRPr="00932F6E">
        <w:rPr>
          <w:i w:val="0"/>
        </w:rPr>
        <w:t>10</w:t>
      </w:r>
      <w:r w:rsidRPr="00932F6E">
        <w:rPr>
          <w:i w:val="0"/>
        </w:rPr>
        <w:fldChar w:fldCharType="end"/>
      </w:r>
      <w:r w:rsidRPr="00932F6E">
        <w:rPr>
          <w:i w:val="0"/>
        </w:rPr>
        <w:t>. Visualización Esquematizada de 3BOG.</w:t>
      </w:r>
      <w:bookmarkEnd w:id="65"/>
    </w:p>
    <w:p w14:paraId="691F0413" w14:textId="77777777" w:rsidR="003F724D" w:rsidRPr="00932F6E" w:rsidRDefault="003F724D" w:rsidP="003F724D">
      <w:pPr>
        <w:pStyle w:val="Prrafodelista"/>
        <w:tabs>
          <w:tab w:val="left" w:pos="708"/>
          <w:tab w:val="left" w:pos="1416"/>
          <w:tab w:val="left" w:pos="2124"/>
          <w:tab w:val="left" w:pos="2832"/>
          <w:tab w:val="left" w:pos="3540"/>
          <w:tab w:val="left" w:pos="4248"/>
          <w:tab w:val="left" w:pos="4956"/>
          <w:tab w:val="left" w:pos="5664"/>
          <w:tab w:val="left" w:pos="6372"/>
          <w:tab w:val="left" w:pos="7140"/>
        </w:tabs>
        <w:ind w:left="0"/>
        <w:jc w:val="center"/>
        <w:rPr>
          <w:rStyle w:val="nfasis"/>
          <w:i w:val="0"/>
        </w:rPr>
      </w:pPr>
      <w:r w:rsidRPr="00932F6E">
        <w:drawing>
          <wp:inline distT="0" distB="0" distL="0" distR="0" wp14:anchorId="359333C4" wp14:editId="6B35B5C6">
            <wp:extent cx="4781321" cy="2403604"/>
            <wp:effectExtent l="0" t="0" r="635" b="0"/>
            <wp:docPr id="37" name="Imagen 1" descr="Hypogustrura-harveyi-antifreeze-protein-HhAF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1" descr="Hypogustrura-harveyi-antifreeze-protein-HhAFP"/>
                    <pic:cNvPicPr>
                      <a:picLocks noChangeAspect="1" noChangeArrowheads="1"/>
                    </pic:cNvPicPr>
                  </pic:nvPicPr>
                  <pic:blipFill>
                    <a:blip r:embed="rId32"/>
                    <a:stretch>
                      <a:fillRect/>
                    </a:stretch>
                  </pic:blipFill>
                  <pic:spPr bwMode="auto">
                    <a:xfrm>
                      <a:off x="0" y="0"/>
                      <a:ext cx="4806370" cy="2416196"/>
                    </a:xfrm>
                    <a:prstGeom prst="rect">
                      <a:avLst/>
                    </a:prstGeom>
                    <a:noFill/>
                  </pic:spPr>
                </pic:pic>
              </a:graphicData>
            </a:graphic>
          </wp:inline>
        </w:drawing>
      </w:r>
      <w:bookmarkStart w:id="66" w:name="_Ref195093221"/>
      <w:r w:rsidRPr="00932F6E">
        <w:rPr>
          <w:rStyle w:val="nfasis"/>
          <w:i w:val="0"/>
        </w:rPr>
        <w:t xml:space="preserve"> </w:t>
      </w:r>
    </w:p>
    <w:p w14:paraId="65EC4EAD" w14:textId="77777777" w:rsidR="003F724D" w:rsidRPr="00932F6E" w:rsidRDefault="003F724D" w:rsidP="003F724D">
      <w:pPr>
        <w:pStyle w:val="Prrafodelista"/>
        <w:tabs>
          <w:tab w:val="left" w:pos="708"/>
          <w:tab w:val="left" w:pos="1416"/>
          <w:tab w:val="left" w:pos="2124"/>
          <w:tab w:val="left" w:pos="2832"/>
          <w:tab w:val="left" w:pos="3540"/>
          <w:tab w:val="left" w:pos="4248"/>
          <w:tab w:val="left" w:pos="4956"/>
          <w:tab w:val="left" w:pos="5664"/>
          <w:tab w:val="left" w:pos="6372"/>
          <w:tab w:val="left" w:pos="7140"/>
        </w:tabs>
        <w:ind w:left="357"/>
        <w:jc w:val="center"/>
        <w:rPr>
          <w:i/>
        </w:rPr>
      </w:pPr>
      <w:r w:rsidRPr="00932F6E">
        <w:rPr>
          <w:rStyle w:val="nfasis"/>
        </w:rPr>
        <w:lastRenderedPageBreak/>
        <w:t>Nota</w:t>
      </w:r>
      <w:r w:rsidRPr="00932F6E">
        <w:rPr>
          <w:rStyle w:val="nfasis"/>
          <w:i w:val="0"/>
        </w:rPr>
        <w:t>.</w:t>
      </w:r>
      <w:r w:rsidRPr="00932F6E">
        <w:rPr>
          <w:i/>
        </w:rPr>
        <w:t xml:space="preserve"> Reproducido de (Segura Rodríguez &amp; Laurents, 2024).</w:t>
      </w:r>
      <w:bookmarkEnd w:id="66"/>
      <w:r w:rsidRPr="00932F6E">
        <w:rPr>
          <w:i/>
        </w:rPr>
        <w:t xml:space="preserve"> </w:t>
      </w:r>
    </w:p>
    <w:p w14:paraId="58DC441E" w14:textId="0CA44F92" w:rsidR="003F724D" w:rsidRPr="00932F6E" w:rsidRDefault="00427E84" w:rsidP="00E353E2">
      <w:pPr>
        <w:pStyle w:val="Prrafodelista"/>
        <w:numPr>
          <w:ilvl w:val="0"/>
          <w:numId w:val="11"/>
        </w:numPr>
        <w:shd w:val="clear" w:color="auto" w:fill="FFFFFF"/>
        <w:ind w:left="714" w:hanging="357"/>
        <w:jc w:val="left"/>
        <w:rPr>
          <w:rFonts w:cstheme="minorHAnsi"/>
          <w:color w:val="222222"/>
        </w:rPr>
      </w:pPr>
      <w:r w:rsidRPr="00932F6E">
        <w:rPr>
          <w:rFonts w:cstheme="minorHAnsi"/>
          <w:color w:val="000000"/>
        </w:rPr>
        <w:t xml:space="preserve">Presenta la estructura tridimensional del péptido, donde cada hélice está coloreada de forma diferente para facilitar su </w:t>
      </w:r>
      <w:r w:rsidR="004A2021" w:rsidRPr="00932F6E">
        <w:rPr>
          <w:rFonts w:cstheme="minorHAnsi"/>
          <w:color w:val="000000"/>
        </w:rPr>
        <w:t>represent</w:t>
      </w:r>
      <w:r w:rsidR="003F724D" w:rsidRPr="00932F6E">
        <w:rPr>
          <w:rFonts w:cstheme="minorHAnsi"/>
          <w:color w:val="000000"/>
        </w:rPr>
        <w:t xml:space="preserve">ación. </w:t>
      </w:r>
    </w:p>
    <w:p w14:paraId="1A63F146" w14:textId="744EF34E" w:rsidR="00E70E75" w:rsidRPr="00932F6E" w:rsidRDefault="00E70E75" w:rsidP="003F724D">
      <w:pPr>
        <w:pStyle w:val="Prrafodelista"/>
        <w:shd w:val="clear" w:color="auto" w:fill="FFFFFF"/>
        <w:ind w:left="357"/>
        <w:jc w:val="left"/>
        <w:rPr>
          <w:rFonts w:cstheme="minorHAnsi"/>
          <w:color w:val="222222"/>
        </w:rPr>
      </w:pPr>
      <w:r w:rsidRPr="00932F6E">
        <w:rPr>
          <w:rFonts w:cstheme="minorHAnsi"/>
          <w:color w:val="000000"/>
        </w:rPr>
        <w:t xml:space="preserve">Para identificar las hélices en 3BOG, se recurrió a los criterios derivados del análisis </w:t>
      </w:r>
      <w:r w:rsidR="003F724D" w:rsidRPr="00932F6E">
        <w:rPr>
          <w:rFonts w:cstheme="minorHAnsi"/>
          <w:color w:val="000000"/>
        </w:rPr>
        <w:t xml:space="preserve">de </w:t>
      </w:r>
      <w:r w:rsidRPr="00932F6E">
        <w:rPr>
          <w:rFonts w:cstheme="minorHAnsi"/>
          <w:color w:val="000000"/>
        </w:rPr>
        <w:t>densidad de empaquetamiento descritos en la Figura 11</w:t>
      </w:r>
      <w:r w:rsidR="004A2021" w:rsidRPr="00932F6E">
        <w:rPr>
          <w:rFonts w:cstheme="minorHAnsi"/>
          <w:color w:val="000000"/>
        </w:rPr>
        <w:t>, extraída de</w:t>
      </w:r>
      <w:r w:rsidRPr="00932F6E">
        <w:rPr>
          <w:rFonts w:cstheme="minorHAnsi"/>
          <w:color w:val="000000"/>
        </w:rPr>
        <w:t xml:space="preserve"> la publicación de referencia.</w:t>
      </w:r>
    </w:p>
    <w:p w14:paraId="072BC45A" w14:textId="30B589BA" w:rsidR="00E70E75" w:rsidRPr="00932F6E" w:rsidRDefault="00E70E75" w:rsidP="00E70E75">
      <w:pPr>
        <w:shd w:val="clear" w:color="auto" w:fill="FFFFFF"/>
        <w:ind w:left="357"/>
        <w:jc w:val="left"/>
        <w:rPr>
          <w:rFonts w:cstheme="minorHAnsi"/>
          <w:color w:val="222222"/>
        </w:rPr>
      </w:pPr>
      <w:r w:rsidRPr="00932F6E">
        <w:rPr>
          <w:rFonts w:cstheme="minorHAnsi"/>
          <w:color w:val="000000"/>
        </w:rPr>
        <w:t>Estos criterios consideran entre otros factores los ángulos de torsión φ y ψ característicos de la conformación PPII, la presencia de puentes de hidrógeno no canónicos, y la disposición densa y regular de las cadenas laterales.</w:t>
      </w:r>
    </w:p>
    <w:p w14:paraId="1695CA27" w14:textId="70FCFE3C" w:rsidR="00D35DCC" w:rsidRPr="00932F6E" w:rsidRDefault="00D35DCC" w:rsidP="00467289">
      <w:pPr>
        <w:pStyle w:val="Descripcin"/>
        <w:jc w:val="center"/>
        <w:rPr>
          <w:i w:val="0"/>
        </w:rPr>
      </w:pPr>
      <w:bookmarkStart w:id="67" w:name="_Toc197625527"/>
      <w:r w:rsidRPr="00932F6E">
        <w:rPr>
          <w:i w:val="0"/>
        </w:rPr>
        <w:t xml:space="preserve">Figura </w:t>
      </w:r>
      <w:r w:rsidR="00A43DE4" w:rsidRPr="00932F6E">
        <w:rPr>
          <w:i w:val="0"/>
        </w:rPr>
        <w:fldChar w:fldCharType="begin"/>
      </w:r>
      <w:r w:rsidR="00A43DE4" w:rsidRPr="00932F6E">
        <w:rPr>
          <w:i w:val="0"/>
        </w:rPr>
        <w:instrText xml:space="preserve"> SEQ Figura \* ARABIC </w:instrText>
      </w:r>
      <w:r w:rsidR="00A43DE4" w:rsidRPr="00932F6E">
        <w:rPr>
          <w:i w:val="0"/>
        </w:rPr>
        <w:fldChar w:fldCharType="separate"/>
      </w:r>
      <w:r w:rsidR="00F35FB2" w:rsidRPr="00932F6E">
        <w:rPr>
          <w:i w:val="0"/>
        </w:rPr>
        <w:t>11</w:t>
      </w:r>
      <w:r w:rsidR="00A43DE4" w:rsidRPr="00932F6E">
        <w:rPr>
          <w:i w:val="0"/>
        </w:rPr>
        <w:fldChar w:fldCharType="end"/>
      </w:r>
      <w:r w:rsidRPr="00932F6E">
        <w:rPr>
          <w:i w:val="0"/>
        </w:rPr>
        <w:t>. tabla de densidad del empaquetamiento de proteínas.</w:t>
      </w:r>
      <w:bookmarkEnd w:id="67"/>
    </w:p>
    <w:p w14:paraId="0B78F12B" w14:textId="77777777" w:rsidR="00C84B5A" w:rsidRPr="00932F6E" w:rsidRDefault="00C84B5A" w:rsidP="00467289">
      <w:pPr>
        <w:pStyle w:val="Prrafodelista"/>
        <w:tabs>
          <w:tab w:val="left" w:pos="708"/>
          <w:tab w:val="left" w:pos="1416"/>
          <w:tab w:val="left" w:pos="2124"/>
          <w:tab w:val="left" w:pos="2832"/>
          <w:tab w:val="left" w:pos="3540"/>
          <w:tab w:val="left" w:pos="4248"/>
          <w:tab w:val="left" w:pos="4956"/>
          <w:tab w:val="left" w:pos="5664"/>
          <w:tab w:val="left" w:pos="6372"/>
          <w:tab w:val="left" w:pos="7140"/>
        </w:tabs>
        <w:ind w:left="357"/>
        <w:jc w:val="center"/>
      </w:pPr>
      <w:r w:rsidRPr="00932F6E">
        <w:drawing>
          <wp:inline distT="0" distB="0" distL="0" distR="0" wp14:anchorId="7C77DDB3" wp14:editId="734614BB">
            <wp:extent cx="3185160" cy="2402643"/>
            <wp:effectExtent l="0" t="0" r="0" b="0"/>
            <wp:docPr id="35" name="27 Imagen" descr="Protein-Packing-Densit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7 Imagen" descr="Protein-Packing-Densities.png"/>
                    <pic:cNvPicPr>
                      <a:picLocks noChangeAspect="1" noChangeArrowheads="1"/>
                    </pic:cNvPicPr>
                  </pic:nvPicPr>
                  <pic:blipFill>
                    <a:blip r:embed="rId33" cstate="print"/>
                    <a:stretch>
                      <a:fillRect/>
                    </a:stretch>
                  </pic:blipFill>
                  <pic:spPr bwMode="auto">
                    <a:xfrm>
                      <a:off x="0" y="0"/>
                      <a:ext cx="3241155" cy="2444882"/>
                    </a:xfrm>
                    <a:prstGeom prst="rect">
                      <a:avLst/>
                    </a:prstGeom>
                    <a:noFill/>
                  </pic:spPr>
                </pic:pic>
              </a:graphicData>
            </a:graphic>
          </wp:inline>
        </w:drawing>
      </w:r>
    </w:p>
    <w:p w14:paraId="4F266E6C" w14:textId="77777777" w:rsidR="003B0A62" w:rsidRPr="00932F6E" w:rsidRDefault="003B0A62" w:rsidP="003B0A62">
      <w:pPr>
        <w:pStyle w:val="Prrafodelista"/>
        <w:tabs>
          <w:tab w:val="left" w:pos="708"/>
          <w:tab w:val="left" w:pos="1416"/>
          <w:tab w:val="left" w:pos="2124"/>
          <w:tab w:val="left" w:pos="2832"/>
          <w:tab w:val="left" w:pos="3540"/>
          <w:tab w:val="left" w:pos="4248"/>
          <w:tab w:val="left" w:pos="4956"/>
          <w:tab w:val="left" w:pos="5664"/>
          <w:tab w:val="left" w:pos="6372"/>
          <w:tab w:val="left" w:pos="7140"/>
        </w:tabs>
        <w:ind w:left="357"/>
        <w:jc w:val="center"/>
        <w:rPr>
          <w:i/>
        </w:rPr>
      </w:pPr>
      <w:r w:rsidRPr="00932F6E">
        <w:rPr>
          <w:rStyle w:val="nfasis"/>
        </w:rPr>
        <w:t>Nota</w:t>
      </w:r>
      <w:r w:rsidRPr="00932F6E">
        <w:rPr>
          <w:rStyle w:val="nfasis"/>
          <w:i w:val="0"/>
        </w:rPr>
        <w:t>.</w:t>
      </w:r>
      <w:r w:rsidRPr="00932F6E">
        <w:rPr>
          <w:i/>
        </w:rPr>
        <w:t xml:space="preserve"> Reproducido de (Segura Rodríguez &amp; Laurents, 2024). </w:t>
      </w:r>
    </w:p>
    <w:p w14:paraId="7B2EED89" w14:textId="7285FA61" w:rsidR="00E70E75" w:rsidRPr="00932F6E" w:rsidRDefault="003F26CB" w:rsidP="003F26CB">
      <w:pPr>
        <w:shd w:val="clear" w:color="auto" w:fill="FFFFFF"/>
        <w:ind w:left="357"/>
        <w:rPr>
          <w:rFonts w:cstheme="minorHAnsi"/>
          <w:color w:val="222222"/>
        </w:rPr>
      </w:pPr>
      <w:r w:rsidRPr="00932F6E">
        <mc:AlternateContent>
          <mc:Choice Requires="wps">
            <w:drawing>
              <wp:anchor distT="0" distB="0" distL="114300" distR="114300" simplePos="0" relativeHeight="251682816" behindDoc="0" locked="0" layoutInCell="1" allowOverlap="1" wp14:anchorId="4944BFF6" wp14:editId="6F974151">
                <wp:simplePos x="0" y="0"/>
                <wp:positionH relativeFrom="column">
                  <wp:posOffset>1255102</wp:posOffset>
                </wp:positionH>
                <wp:positionV relativeFrom="paragraph">
                  <wp:posOffset>1738090</wp:posOffset>
                </wp:positionV>
                <wp:extent cx="2496185" cy="297815"/>
                <wp:effectExtent l="0" t="0" r="0" b="6985"/>
                <wp:wrapTopAndBottom/>
                <wp:docPr id="20" name="Cuadro de texto 20"/>
                <wp:cNvGraphicFramePr/>
                <a:graphic xmlns:a="http://schemas.openxmlformats.org/drawingml/2006/main">
                  <a:graphicData uri="http://schemas.microsoft.com/office/word/2010/wordprocessingShape">
                    <wps:wsp>
                      <wps:cNvSpPr txBox="1"/>
                      <wps:spPr>
                        <a:xfrm>
                          <a:off x="0" y="0"/>
                          <a:ext cx="2496185" cy="297815"/>
                        </a:xfrm>
                        <a:prstGeom prst="rect">
                          <a:avLst/>
                        </a:prstGeom>
                        <a:solidFill>
                          <a:prstClr val="white"/>
                        </a:solidFill>
                        <a:ln>
                          <a:noFill/>
                        </a:ln>
                      </wps:spPr>
                      <wps:txbx>
                        <w:txbxContent>
                          <w:p w14:paraId="5D8C6C73" w14:textId="2035861A" w:rsidR="00CE78E9" w:rsidRPr="003F2B69" w:rsidRDefault="00CE78E9" w:rsidP="003F26CB">
                            <w:pPr>
                              <w:pStyle w:val="Descripcin"/>
                              <w:jc w:val="center"/>
                              <w:rPr>
                                <w:noProof/>
                              </w:rPr>
                            </w:pPr>
                            <w:bookmarkStart w:id="68" w:name="_Toc196666625"/>
                            <w:bookmarkStart w:id="69" w:name="_Toc197625528"/>
                            <w:r w:rsidRPr="003F26CB">
                              <w:rPr>
                                <w:i w:val="0"/>
                              </w:rPr>
                              <w:t>Figura</w:t>
                            </w:r>
                            <w:r>
                              <w:t xml:space="preserve"> </w:t>
                            </w:r>
                            <w:r>
                              <w:fldChar w:fldCharType="begin"/>
                            </w:r>
                            <w:r>
                              <w:instrText xml:space="preserve"> SEQ Figura \* ARABIC </w:instrText>
                            </w:r>
                            <w:r>
                              <w:fldChar w:fldCharType="separate"/>
                            </w:r>
                            <w:r>
                              <w:rPr>
                                <w:noProof/>
                              </w:rPr>
                              <w:t>12</w:t>
                            </w:r>
                            <w:r>
                              <w:rPr>
                                <w:noProof/>
                              </w:rPr>
                              <w:fldChar w:fldCharType="end"/>
                            </w:r>
                            <w:r w:rsidRPr="00736529">
                              <w:t>. Menú de Selección</w:t>
                            </w:r>
                            <w:bookmarkEnd w:id="68"/>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944BFF6" id="Cuadro de texto 20" o:spid="_x0000_s1032" type="#_x0000_t202" style="position:absolute;left:0;text-align:left;margin-left:98.85pt;margin-top:136.85pt;width:196.55pt;height:23.45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" stroked="f">
                <v:textbox inset="0,0,0,0">
                  <w:txbxContent>
                    <w:p w14:paraId="5D8C6C73" w14:textId="2035861A" w:rsidR="00CE78E9" w:rsidRPr="003F2B69" w:rsidRDefault="00CE78E9" w:rsidP="003F26CB">
                      <w:pPr>
                        <w:pStyle w:val="Descripcin"/>
                        <w:jc w:val="center"/>
                        <w:rPr>
                          <w:noProof/>
                        </w:rPr>
                      </w:pPr>
                      <w:bookmarkStart w:id="70" w:name="_Toc196666625"/>
                      <w:bookmarkStart w:id="71" w:name="_Toc197625528"/>
                      <w:r w:rsidRPr="003F26CB">
                        <w:rPr>
                          <w:i w:val="0"/>
                        </w:rPr>
                        <w:t>Figura</w:t>
                      </w:r>
                      <w:r>
                        <w:t xml:space="preserve"> </w:t>
                      </w:r>
                      <w:r>
                        <w:fldChar w:fldCharType="begin"/>
                      </w:r>
                      <w:r>
                        <w:instrText xml:space="preserve"> SEQ Figura \* ARABIC </w:instrText>
                      </w:r>
                      <w:r>
                        <w:fldChar w:fldCharType="separate"/>
                      </w:r>
                      <w:r>
                        <w:rPr>
                          <w:noProof/>
                        </w:rPr>
                        <w:t>12</w:t>
                      </w:r>
                      <w:r>
                        <w:rPr>
                          <w:noProof/>
                        </w:rPr>
                        <w:fldChar w:fldCharType="end"/>
                      </w:r>
                      <w:r w:rsidRPr="00736529">
                        <w:t>. Menú de Selección</w:t>
                      </w:r>
                      <w:bookmarkEnd w:id="70"/>
                      <w:bookmarkEnd w:id="71"/>
                    </w:p>
                  </w:txbxContent>
                </v:textbox>
                <w10:wrap type="topAndBottom"/>
              </v:shape>
            </w:pict>
          </mc:Fallback>
        </mc:AlternateContent>
      </w:r>
      <w:r w:rsidRPr="00932F6E">
        <w:drawing>
          <wp:anchor distT="0" distB="0" distL="114300" distR="114300" simplePos="0" relativeHeight="251681792" behindDoc="0" locked="0" layoutInCell="1" allowOverlap="1" wp14:anchorId="21A26FC0" wp14:editId="697FF009">
            <wp:simplePos x="0" y="0"/>
            <wp:positionH relativeFrom="column">
              <wp:posOffset>1283529</wp:posOffset>
            </wp:positionH>
            <wp:positionV relativeFrom="paragraph">
              <wp:posOffset>2022465</wp:posOffset>
            </wp:positionV>
            <wp:extent cx="2496185" cy="1302385"/>
            <wp:effectExtent l="0" t="0" r="0" b="0"/>
            <wp:wrapTopAndBottom/>
            <wp:docPr id="38" name="Imagen 15" descr="C:\Users\mario\AppData\Local\Microsoft\Windows\INetCache\Content.Word\Sin títu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5" descr="C:\Users\mario\AppData\Local\Microsoft\Windows\INetCache\Content.Word\Sin título.png"/>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2496185" cy="1302385"/>
                    </a:xfrm>
                    <a:prstGeom prst="rect">
                      <a:avLst/>
                    </a:prstGeom>
                    <a:noFill/>
                  </pic:spPr>
                </pic:pic>
              </a:graphicData>
            </a:graphic>
            <wp14:sizeRelH relativeFrom="page">
              <wp14:pctWidth>0</wp14:pctWidth>
            </wp14:sizeRelH>
            <wp14:sizeRelV relativeFrom="page">
              <wp14:pctHeight>0</wp14:pctHeight>
            </wp14:sizeRelV>
          </wp:anchor>
        </w:drawing>
      </w:r>
      <w:r w:rsidR="00747867" w:rsidRPr="00932F6E">
        <w:rPr>
          <w:rStyle w:val="Textoennegrita"/>
          <w:rFonts w:ascii="Calibri" w:hAnsi="Calibri" w:cs="Calibri"/>
        </w:rPr>
        <w:t>6. Aislamiento y coloreado de regiones candidatas</w:t>
      </w:r>
      <w:r w:rsidR="00E70E75" w:rsidRPr="00932F6E">
        <w:rPr>
          <w:rStyle w:val="Textoennegrita"/>
          <w:rFonts w:ascii="Calibri" w:hAnsi="Calibri" w:cs="Calibri"/>
        </w:rPr>
        <w:t>.</w:t>
      </w:r>
      <w:r w:rsidR="00747867" w:rsidRPr="00932F6E">
        <w:rPr>
          <w:rFonts w:ascii="Calibri" w:hAnsi="Calibri" w:cs="Calibri"/>
        </w:rPr>
        <w:t xml:space="preserve"> </w:t>
      </w:r>
      <w:r w:rsidR="00E70E75" w:rsidRPr="00932F6E">
        <w:rPr>
          <w:rFonts w:ascii="Calibri" w:hAnsi="Calibri" w:cs="Calibri"/>
        </w:rPr>
        <w:t>Con el objetivo de f</w:t>
      </w:r>
      <w:r w:rsidR="00747867" w:rsidRPr="00932F6E">
        <w:rPr>
          <w:rFonts w:ascii="Calibri" w:hAnsi="Calibri" w:cs="Calibri"/>
        </w:rPr>
        <w:t>acilitar la diferenciación de regiones PPII respecto al resto de la estructura</w:t>
      </w:r>
      <w:r w:rsidR="00E70E75" w:rsidRPr="00932F6E">
        <w:rPr>
          <w:rFonts w:ascii="Calibri" w:hAnsi="Calibri" w:cs="Calibri"/>
        </w:rPr>
        <w:t>, s</w:t>
      </w:r>
      <w:r w:rsidR="00747867" w:rsidRPr="00932F6E">
        <w:rPr>
          <w:rFonts w:ascii="Calibri" w:hAnsi="Calibri" w:cs="Calibri"/>
        </w:rPr>
        <w:t>e seleccionan las regiones candidatas y se crean nuevos objetos en PyMOL, asignándoles colores específicos para su posterior análisis. Para ello</w:t>
      </w:r>
      <w:r w:rsidR="0003059F" w:rsidRPr="00932F6E">
        <w:rPr>
          <w:rFonts w:ascii="Calibri" w:hAnsi="Calibri" w:cs="Calibri"/>
        </w:rPr>
        <w:t xml:space="preserve"> se debe separar una sola de las proteínas de 3BOG</w:t>
      </w:r>
      <w:r w:rsidR="00D5739A" w:rsidRPr="00932F6E">
        <w:t xml:space="preserve">, </w:t>
      </w:r>
      <w:r w:rsidR="0003059F" w:rsidRPr="00932F6E">
        <w:t xml:space="preserve">ya que en el archivo vienen varias. Para esto </w:t>
      </w:r>
      <w:r w:rsidR="00D5739A" w:rsidRPr="00932F6E">
        <w:t xml:space="preserve">en la </w:t>
      </w:r>
      <w:r w:rsidR="00C84B5A" w:rsidRPr="00932F6E">
        <w:t>esquina inferior derecha</w:t>
      </w:r>
      <w:r w:rsidR="00D5739A" w:rsidRPr="00932F6E">
        <w:t>,</w:t>
      </w:r>
      <w:r w:rsidR="00C84B5A" w:rsidRPr="00932F6E">
        <w:t xml:space="preserve"> </w:t>
      </w:r>
      <w:r w:rsidR="000F4524" w:rsidRPr="00932F6E">
        <w:t>clicamos</w:t>
      </w:r>
      <w:r w:rsidR="00C84B5A" w:rsidRPr="00932F6E">
        <w:t xml:space="preserve"> en la</w:t>
      </w:r>
      <w:r w:rsidR="00D5739A" w:rsidRPr="00932F6E">
        <w:t xml:space="preserve"> </w:t>
      </w:r>
      <w:r w:rsidR="00D5739A" w:rsidRPr="00932F6E">
        <w:lastRenderedPageBreak/>
        <w:t xml:space="preserve">palabra después de “selecting”, que </w:t>
      </w:r>
      <w:r w:rsidR="00C84B5A" w:rsidRPr="00932F6E">
        <w:t>en este caso</w:t>
      </w:r>
      <w:r w:rsidR="00D5739A" w:rsidRPr="00932F6E">
        <w:t xml:space="preserve"> es</w:t>
      </w:r>
      <w:r w:rsidR="00C84B5A" w:rsidRPr="00932F6E">
        <w:t xml:space="preserve"> “Residues”, </w:t>
      </w:r>
      <w:r w:rsidR="00A71A30" w:rsidRPr="00932F6E">
        <w:t>y se cambia</w:t>
      </w:r>
      <w:r w:rsidR="00C84B5A" w:rsidRPr="00932F6E">
        <w:t xml:space="preserve"> a “chains”. </w:t>
      </w:r>
      <w:r w:rsidR="00E70E75" w:rsidRPr="00932F6E">
        <w:rPr>
          <w:rFonts w:cstheme="minorHAnsi"/>
          <w:color w:val="000000"/>
        </w:rPr>
        <w:t>Una vez esté en el modo correcto, se presiona la cadena que se quiere separar. En este caso sirve cualquiera de ellas</w:t>
      </w:r>
      <w:r w:rsidR="0003059F" w:rsidRPr="00932F6E">
        <w:rPr>
          <w:rFonts w:cstheme="minorHAnsi"/>
          <w:color w:val="000000"/>
        </w:rPr>
        <w:t>,</w:t>
      </w:r>
      <w:r w:rsidR="00E70E75" w:rsidRPr="00932F6E">
        <w:rPr>
          <w:rFonts w:cstheme="minorHAnsi"/>
          <w:color w:val="000000"/>
        </w:rPr>
        <w:t xml:space="preserve"> ya que son clones. Esto causará que aparezca en pantalla un punto por cada átomo de cada aminoácido de la cadena seleccionada y se creará una selección denominada “(sele)” en el menú de la derecha, la cual contiene todos estos puntos. </w:t>
      </w:r>
      <w:r w:rsidR="00D0091C" w:rsidRPr="00932F6E">
        <w:rPr>
          <w:rFonts w:cstheme="minorHAnsi"/>
          <w:color w:val="000000"/>
        </w:rPr>
        <w:t xml:space="preserve">Según representa la </w:t>
      </w:r>
      <w:r w:rsidR="00E70E75" w:rsidRPr="00932F6E">
        <w:rPr>
          <w:rFonts w:cstheme="minorHAnsi"/>
          <w:color w:val="000000"/>
        </w:rPr>
        <w:t>Figura 13.</w:t>
      </w:r>
    </w:p>
    <w:p w14:paraId="5469502B" w14:textId="38F1F13A" w:rsidR="00606C78" w:rsidRPr="00932F6E" w:rsidRDefault="00606C78" w:rsidP="00467289">
      <w:pPr>
        <w:pStyle w:val="Descripcin"/>
        <w:jc w:val="center"/>
        <w:rPr>
          <w:i w:val="0"/>
        </w:rPr>
      </w:pPr>
      <w:bookmarkStart w:id="72" w:name="_Toc197625529"/>
      <w:r w:rsidRPr="00932F6E">
        <w:rPr>
          <w:i w:val="0"/>
        </w:rPr>
        <w:t xml:space="preserve">Figura </w:t>
      </w:r>
      <w:r w:rsidR="00A43DE4" w:rsidRPr="00932F6E">
        <w:rPr>
          <w:i w:val="0"/>
        </w:rPr>
        <w:fldChar w:fldCharType="begin"/>
      </w:r>
      <w:r w:rsidR="00A43DE4" w:rsidRPr="00932F6E">
        <w:rPr>
          <w:i w:val="0"/>
        </w:rPr>
        <w:instrText xml:space="preserve"> SEQ Figura \* ARABIC </w:instrText>
      </w:r>
      <w:r w:rsidR="00A43DE4" w:rsidRPr="00932F6E">
        <w:rPr>
          <w:i w:val="0"/>
        </w:rPr>
        <w:fldChar w:fldCharType="separate"/>
      </w:r>
      <w:r w:rsidR="00F35FB2" w:rsidRPr="00932F6E">
        <w:rPr>
          <w:i w:val="0"/>
        </w:rPr>
        <w:t>13</w:t>
      </w:r>
      <w:r w:rsidR="00A43DE4" w:rsidRPr="00932F6E">
        <w:rPr>
          <w:i w:val="0"/>
        </w:rPr>
        <w:fldChar w:fldCharType="end"/>
      </w:r>
      <w:r w:rsidRPr="00932F6E">
        <w:rPr>
          <w:i w:val="0"/>
        </w:rPr>
        <w:t>. Seleccionando la Cadena.</w:t>
      </w:r>
      <w:bookmarkEnd w:id="72"/>
    </w:p>
    <w:p w14:paraId="67356EB7" w14:textId="77777777" w:rsidR="00C84B5A" w:rsidRPr="00932F6E" w:rsidRDefault="00C84B5A" w:rsidP="00467289">
      <w:pPr>
        <w:pStyle w:val="Prrafodelista"/>
        <w:tabs>
          <w:tab w:val="left" w:pos="708"/>
          <w:tab w:val="left" w:pos="1416"/>
          <w:tab w:val="left" w:pos="2124"/>
          <w:tab w:val="left" w:pos="2832"/>
          <w:tab w:val="left" w:pos="3540"/>
          <w:tab w:val="left" w:pos="4248"/>
          <w:tab w:val="left" w:pos="4956"/>
          <w:tab w:val="left" w:pos="5664"/>
          <w:tab w:val="left" w:pos="6372"/>
          <w:tab w:val="left" w:pos="7140"/>
        </w:tabs>
        <w:ind w:left="357"/>
        <w:contextualSpacing w:val="0"/>
        <w:jc w:val="center"/>
      </w:pPr>
      <w:r w:rsidRPr="00932F6E">
        <w:drawing>
          <wp:inline distT="0" distB="0" distL="0" distR="0" wp14:anchorId="04A64DC5" wp14:editId="7B02364F">
            <wp:extent cx="4841234" cy="3541939"/>
            <wp:effectExtent l="19050" t="0" r="0" b="0"/>
            <wp:docPr id="39" name="Imagen 2" descr="Sin títu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2" descr="Sin título"/>
                    <pic:cNvPicPr>
                      <a:picLocks noChangeAspect="1" noChangeArrowheads="1"/>
                    </pic:cNvPicPr>
                  </pic:nvPicPr>
                  <pic:blipFill>
                    <a:blip r:embed="rId35"/>
                    <a:stretch>
                      <a:fillRect/>
                    </a:stretch>
                  </pic:blipFill>
                  <pic:spPr bwMode="auto">
                    <a:xfrm>
                      <a:off x="0" y="0"/>
                      <a:ext cx="4842888" cy="3543149"/>
                    </a:xfrm>
                    <a:prstGeom prst="rect">
                      <a:avLst/>
                    </a:prstGeom>
                    <a:noFill/>
                  </pic:spPr>
                </pic:pic>
              </a:graphicData>
            </a:graphic>
          </wp:inline>
        </w:drawing>
      </w:r>
    </w:p>
    <w:p w14:paraId="296513EE" w14:textId="5314E1E0" w:rsidR="00377364" w:rsidRPr="00932F6E" w:rsidRDefault="007973DD" w:rsidP="007973DD">
      <w:pPr>
        <w:pStyle w:val="Prrafodelista"/>
        <w:tabs>
          <w:tab w:val="left" w:pos="708"/>
          <w:tab w:val="left" w:pos="1416"/>
          <w:tab w:val="left" w:pos="2124"/>
          <w:tab w:val="left" w:pos="2832"/>
          <w:tab w:val="left" w:pos="3540"/>
          <w:tab w:val="left" w:pos="4248"/>
          <w:tab w:val="left" w:pos="4956"/>
          <w:tab w:val="left" w:pos="5664"/>
          <w:tab w:val="left" w:pos="6372"/>
          <w:tab w:val="left" w:pos="7140"/>
        </w:tabs>
        <w:ind w:left="357"/>
        <w:rPr>
          <w:shd w:val="clear" w:color="auto" w:fill="FFFFFF" w:themeFill="background1"/>
        </w:rPr>
      </w:pPr>
      <w:r w:rsidRPr="00932F6E">
        <w:t>Para copiar la cadena s</w:t>
      </w:r>
      <w:r w:rsidR="00BD5840" w:rsidRPr="00932F6E">
        <w:t>e</w:t>
      </w:r>
      <w:r w:rsidR="00C84B5A" w:rsidRPr="00932F6E">
        <w:t xml:space="preserve"> utiliza (sele) &gt; Action &gt; copy to object &gt; new. Lo cual creara un nuevo objeto que contiene solo esta cadena llamado objxx, donde xx es un número en base a cuantos objetos hayamos creado. En este caso debería ser obj01. Y </w:t>
      </w:r>
      <w:r w:rsidR="00C84B5A" w:rsidRPr="00932F6E">
        <w:rPr>
          <w:shd w:val="clear" w:color="auto" w:fill="FFFFFF" w:themeFill="background1"/>
        </w:rPr>
        <w:t>mostrará una segunda secuencia debajo de la primera.</w:t>
      </w:r>
      <w:r w:rsidRPr="00932F6E">
        <w:rPr>
          <w:shd w:val="clear" w:color="auto" w:fill="FFFFFF" w:themeFill="background1"/>
        </w:rPr>
        <w:t xml:space="preserve"> Figura 14.</w:t>
      </w:r>
      <w:r w:rsidRPr="00932F6E">
        <w:t xml:space="preserve"> También se podría extraer el objeto en vez de copiarlo, pero eso es más destructivo.</w:t>
      </w:r>
      <w:r w:rsidRPr="00932F6E">
        <w:rPr>
          <w:shd w:val="clear" w:color="auto" w:fill="FFFFFF" w:themeFill="background1"/>
        </w:rPr>
        <w:t xml:space="preserve"> </w:t>
      </w:r>
    </w:p>
    <w:p w14:paraId="3BE8A9DE" w14:textId="6CFFB7BC" w:rsidR="00BD4D21" w:rsidRPr="00932F6E" w:rsidRDefault="00BD4D21" w:rsidP="00467289">
      <w:pPr>
        <w:pStyle w:val="Descripcin"/>
        <w:jc w:val="center"/>
        <w:rPr>
          <w:i w:val="0"/>
        </w:rPr>
      </w:pPr>
      <w:bookmarkStart w:id="73" w:name="_Toc197625530"/>
      <w:r w:rsidRPr="00932F6E">
        <w:rPr>
          <w:i w:val="0"/>
        </w:rPr>
        <w:lastRenderedPageBreak/>
        <w:t xml:space="preserve">Figura </w:t>
      </w:r>
      <w:r w:rsidR="00A43DE4" w:rsidRPr="00932F6E">
        <w:rPr>
          <w:i w:val="0"/>
        </w:rPr>
        <w:fldChar w:fldCharType="begin"/>
      </w:r>
      <w:r w:rsidR="00A43DE4" w:rsidRPr="00932F6E">
        <w:rPr>
          <w:i w:val="0"/>
        </w:rPr>
        <w:instrText xml:space="preserve"> SEQ Figura \* ARABIC </w:instrText>
      </w:r>
      <w:r w:rsidR="00A43DE4" w:rsidRPr="00932F6E">
        <w:rPr>
          <w:i w:val="0"/>
        </w:rPr>
        <w:fldChar w:fldCharType="separate"/>
      </w:r>
      <w:r w:rsidR="00F35FB2" w:rsidRPr="00932F6E">
        <w:rPr>
          <w:i w:val="0"/>
        </w:rPr>
        <w:t>14</w:t>
      </w:r>
      <w:r w:rsidR="00A43DE4" w:rsidRPr="00932F6E">
        <w:rPr>
          <w:i w:val="0"/>
        </w:rPr>
        <w:fldChar w:fldCharType="end"/>
      </w:r>
      <w:r w:rsidRPr="00932F6E">
        <w:rPr>
          <w:i w:val="0"/>
        </w:rPr>
        <w:t>. Separación de Cadena.</w:t>
      </w:r>
      <w:bookmarkEnd w:id="73"/>
    </w:p>
    <w:p w14:paraId="67C98B34" w14:textId="77777777" w:rsidR="00C84B5A" w:rsidRPr="00932F6E" w:rsidRDefault="00C84B5A" w:rsidP="00467289">
      <w:pPr>
        <w:pStyle w:val="Prrafodelista"/>
        <w:tabs>
          <w:tab w:val="left" w:pos="708"/>
          <w:tab w:val="left" w:pos="1416"/>
          <w:tab w:val="left" w:pos="2124"/>
          <w:tab w:val="left" w:pos="2832"/>
          <w:tab w:val="left" w:pos="3540"/>
          <w:tab w:val="left" w:pos="4248"/>
          <w:tab w:val="left" w:pos="4956"/>
          <w:tab w:val="left" w:pos="5664"/>
          <w:tab w:val="left" w:pos="6372"/>
          <w:tab w:val="left" w:pos="7140"/>
        </w:tabs>
        <w:ind w:left="360"/>
        <w:jc w:val="center"/>
      </w:pPr>
      <w:r w:rsidRPr="00932F6E">
        <w:drawing>
          <wp:inline distT="0" distB="0" distL="0" distR="0" wp14:anchorId="1EEA7A4C" wp14:editId="040EF075">
            <wp:extent cx="5057680" cy="3065372"/>
            <wp:effectExtent l="0" t="0" r="0" b="1905"/>
            <wp:docPr id="40" name="Imagen 3" descr="Sin títu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3" descr="Sin título"/>
                    <pic:cNvPicPr>
                      <a:picLocks noChangeAspect="1" noChangeArrowheads="1"/>
                    </pic:cNvPicPr>
                  </pic:nvPicPr>
                  <pic:blipFill>
                    <a:blip r:embed="rId36"/>
                    <a:stretch>
                      <a:fillRect/>
                    </a:stretch>
                  </pic:blipFill>
                  <pic:spPr bwMode="auto">
                    <a:xfrm>
                      <a:off x="0" y="0"/>
                      <a:ext cx="5084484" cy="3081617"/>
                    </a:xfrm>
                    <a:prstGeom prst="rect">
                      <a:avLst/>
                    </a:prstGeom>
                    <a:noFill/>
                  </pic:spPr>
                </pic:pic>
              </a:graphicData>
            </a:graphic>
          </wp:inline>
        </w:drawing>
      </w:r>
    </w:p>
    <w:p w14:paraId="02B7ADC3" w14:textId="317C59E5" w:rsidR="00606C78" w:rsidRPr="00932F6E" w:rsidRDefault="004B7FAB" w:rsidP="004B7FAB">
      <w:pPr>
        <w:pStyle w:val="Prrafodelista"/>
        <w:tabs>
          <w:tab w:val="left" w:pos="708"/>
          <w:tab w:val="left" w:pos="1416"/>
          <w:tab w:val="left" w:pos="2124"/>
          <w:tab w:val="left" w:pos="2832"/>
          <w:tab w:val="left" w:pos="3540"/>
          <w:tab w:val="left" w:pos="4248"/>
          <w:tab w:val="left" w:pos="4956"/>
          <w:tab w:val="left" w:pos="5664"/>
          <w:tab w:val="left" w:pos="6372"/>
          <w:tab w:val="left" w:pos="7140"/>
        </w:tabs>
        <w:ind w:left="360"/>
      </w:pPr>
      <w:r w:rsidRPr="00932F6E">
        <w:t>Para facilitar el análisis, se procede a ocultar la capa principal correspondiente a la estructura original (</w:t>
      </w:r>
      <w:r w:rsidRPr="00932F6E">
        <w:rPr>
          <w:rStyle w:val="Textoennegrita"/>
          <w:b w:val="0"/>
        </w:rPr>
        <w:t>3BOG</w:t>
      </w:r>
      <w:r w:rsidRPr="00932F6E">
        <w:t xml:space="preserve">). De esta </w:t>
      </w:r>
      <w:r w:rsidR="007973DD" w:rsidRPr="00932F6E">
        <w:t xml:space="preserve">manera, se evita que interfiera </w:t>
      </w:r>
      <w:r w:rsidRPr="00932F6E">
        <w:t>con la edición y observación del objeto generado (</w:t>
      </w:r>
      <w:r w:rsidRPr="00932F6E">
        <w:rPr>
          <w:rStyle w:val="Textoennegrita"/>
          <w:b w:val="0"/>
        </w:rPr>
        <w:t>obj01</w:t>
      </w:r>
      <w:r w:rsidRPr="00932F6E">
        <w:t xml:space="preserve">). Al realizar esta operación, la vista en PyMOL queda como se </w:t>
      </w:r>
      <w:r w:rsidR="00D0091C" w:rsidRPr="00932F6E">
        <w:t>observ</w:t>
      </w:r>
      <w:r w:rsidRPr="00932F6E">
        <w:t>a en la F</w:t>
      </w:r>
      <w:r w:rsidR="00BD5840" w:rsidRPr="00932F6E">
        <w:t>igura 1</w:t>
      </w:r>
      <w:r w:rsidRPr="00932F6E">
        <w:t>5</w:t>
      </w:r>
      <w:r w:rsidR="00BD5840" w:rsidRPr="00932F6E">
        <w:t>.</w:t>
      </w:r>
    </w:p>
    <w:p w14:paraId="5B91B9ED" w14:textId="46AB7BE3" w:rsidR="00BD4D21" w:rsidRPr="00932F6E" w:rsidRDefault="00BD4D21" w:rsidP="00467289">
      <w:pPr>
        <w:pStyle w:val="Descripcin"/>
        <w:jc w:val="center"/>
        <w:rPr>
          <w:i w:val="0"/>
        </w:rPr>
      </w:pPr>
      <w:bookmarkStart w:id="74" w:name="_Toc197625531"/>
      <w:r w:rsidRPr="00932F6E">
        <w:rPr>
          <w:i w:val="0"/>
        </w:rPr>
        <w:t xml:space="preserve">Figura </w:t>
      </w:r>
      <w:r w:rsidR="00A43DE4" w:rsidRPr="00932F6E">
        <w:rPr>
          <w:i w:val="0"/>
        </w:rPr>
        <w:fldChar w:fldCharType="begin"/>
      </w:r>
      <w:r w:rsidR="00A43DE4" w:rsidRPr="00932F6E">
        <w:rPr>
          <w:i w:val="0"/>
        </w:rPr>
        <w:instrText xml:space="preserve"> SEQ Figura \* ARABIC </w:instrText>
      </w:r>
      <w:r w:rsidR="00A43DE4" w:rsidRPr="00932F6E">
        <w:rPr>
          <w:i w:val="0"/>
        </w:rPr>
        <w:fldChar w:fldCharType="separate"/>
      </w:r>
      <w:r w:rsidR="00F35FB2" w:rsidRPr="00932F6E">
        <w:rPr>
          <w:i w:val="0"/>
        </w:rPr>
        <w:t>15</w:t>
      </w:r>
      <w:r w:rsidR="00A43DE4" w:rsidRPr="00932F6E">
        <w:rPr>
          <w:i w:val="0"/>
        </w:rPr>
        <w:fldChar w:fldCharType="end"/>
      </w:r>
      <w:r w:rsidRPr="00932F6E">
        <w:rPr>
          <w:i w:val="0"/>
        </w:rPr>
        <w:t>. obj01 en solitario.</w:t>
      </w:r>
      <w:bookmarkEnd w:id="74"/>
    </w:p>
    <w:p w14:paraId="009699C3" w14:textId="77777777" w:rsidR="00C84B5A" w:rsidRPr="00932F6E" w:rsidRDefault="00C84B5A" w:rsidP="00467289">
      <w:pPr>
        <w:pStyle w:val="Prrafodelista"/>
        <w:tabs>
          <w:tab w:val="left" w:pos="708"/>
          <w:tab w:val="left" w:pos="1416"/>
          <w:tab w:val="left" w:pos="2124"/>
          <w:tab w:val="left" w:pos="2832"/>
          <w:tab w:val="left" w:pos="3540"/>
          <w:tab w:val="left" w:pos="4248"/>
          <w:tab w:val="left" w:pos="4956"/>
          <w:tab w:val="left" w:pos="5664"/>
          <w:tab w:val="left" w:pos="6372"/>
          <w:tab w:val="left" w:pos="7140"/>
        </w:tabs>
        <w:ind w:left="357"/>
        <w:jc w:val="center"/>
      </w:pPr>
      <w:r w:rsidRPr="00932F6E">
        <w:drawing>
          <wp:inline distT="0" distB="0" distL="0" distR="0" wp14:anchorId="7362893E" wp14:editId="25DAA94C">
            <wp:extent cx="5181819" cy="3382806"/>
            <wp:effectExtent l="0" t="0" r="0" b="8255"/>
            <wp:docPr id="41" name="Imagen 4" descr="Sin títu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4" descr="Sin título"/>
                    <pic:cNvPicPr>
                      <a:picLocks noChangeAspect="1" noChangeArrowheads="1"/>
                    </pic:cNvPicPr>
                  </pic:nvPicPr>
                  <pic:blipFill>
                    <a:blip r:embed="rId37"/>
                    <a:stretch>
                      <a:fillRect/>
                    </a:stretch>
                  </pic:blipFill>
                  <pic:spPr bwMode="auto">
                    <a:xfrm>
                      <a:off x="0" y="0"/>
                      <a:ext cx="5195088" cy="3391468"/>
                    </a:xfrm>
                    <a:prstGeom prst="rect">
                      <a:avLst/>
                    </a:prstGeom>
                    <a:noFill/>
                  </pic:spPr>
                </pic:pic>
              </a:graphicData>
            </a:graphic>
          </wp:inline>
        </w:drawing>
      </w:r>
    </w:p>
    <w:p w14:paraId="2861535E" w14:textId="59BDC473" w:rsidR="001D6CB3" w:rsidRPr="00932F6E" w:rsidRDefault="00BD5840" w:rsidP="001D6CB3">
      <w:pPr>
        <w:ind w:left="357"/>
        <w:rPr>
          <w:rFonts w:asciiTheme="majorHAnsi" w:hAnsiTheme="majorHAnsi"/>
        </w:rPr>
      </w:pPr>
      <w:r w:rsidRPr="00932F6E">
        <w:lastRenderedPageBreak/>
        <w:t>Ahora se</w:t>
      </w:r>
      <w:r w:rsidR="00C84B5A" w:rsidRPr="00932F6E">
        <w:t xml:space="preserve"> cambia el selector a “Residues” en la esquina inferior derecha, </w:t>
      </w:r>
      <w:r w:rsidR="007973DD" w:rsidRPr="00932F6E">
        <w:t>lo que</w:t>
      </w:r>
      <w:r w:rsidR="001D6CB3" w:rsidRPr="00932F6E">
        <w:t xml:space="preserve"> permite la selección de aminoácidos individuales en lugar de cadenas completas</w:t>
      </w:r>
      <w:r w:rsidR="00C84B5A" w:rsidRPr="00932F6E">
        <w:t xml:space="preserve">. </w:t>
      </w:r>
      <w:r w:rsidR="001D6CB3" w:rsidRPr="00932F6E">
        <w:t>A continuación, s</w:t>
      </w:r>
      <w:r w:rsidR="00C84B5A" w:rsidRPr="00932F6E">
        <w:t>e</w:t>
      </w:r>
      <w:r w:rsidRPr="00932F6E">
        <w:t xml:space="preserve"> se</w:t>
      </w:r>
      <w:r w:rsidR="00C84B5A" w:rsidRPr="00932F6E">
        <w:t>lecciona</w:t>
      </w:r>
      <w:r w:rsidR="001D6CB3" w:rsidRPr="00932F6E">
        <w:t>n los aminoácidos indicados en la secuencia arrastrando el ratón, siguiendo las referencias extraídas del estudio. En este caso, se identifican seis hélices, correspondientes a los siguientes intervalos:</w:t>
      </w:r>
    </w:p>
    <w:p w14:paraId="19619AB6" w14:textId="77777777" w:rsidR="001D6CB3" w:rsidRPr="00932F6E" w:rsidRDefault="001D6CB3" w:rsidP="00E353E2">
      <w:pPr>
        <w:numPr>
          <w:ilvl w:val="0"/>
          <w:numId w:val="7"/>
        </w:numPr>
        <w:tabs>
          <w:tab w:val="clear" w:pos="720"/>
          <w:tab w:val="num" w:pos="1077"/>
        </w:tabs>
        <w:ind w:left="1077"/>
      </w:pPr>
      <w:r w:rsidRPr="00932F6E">
        <w:t>Desde K2 a N11</w:t>
      </w:r>
    </w:p>
    <w:p w14:paraId="5078E7C5" w14:textId="77777777" w:rsidR="001D6CB3" w:rsidRPr="00932F6E" w:rsidRDefault="001D6CB3" w:rsidP="00E353E2">
      <w:pPr>
        <w:numPr>
          <w:ilvl w:val="0"/>
          <w:numId w:val="7"/>
        </w:numPr>
        <w:tabs>
          <w:tab w:val="clear" w:pos="720"/>
          <w:tab w:val="num" w:pos="1077"/>
        </w:tabs>
        <w:ind w:left="1077"/>
      </w:pPr>
      <w:r w:rsidRPr="00932F6E">
        <w:t>Desde G15 a G24</w:t>
      </w:r>
    </w:p>
    <w:p w14:paraId="49605E7C" w14:textId="77777777" w:rsidR="001D6CB3" w:rsidRPr="00932F6E" w:rsidRDefault="001D6CB3" w:rsidP="00E353E2">
      <w:pPr>
        <w:numPr>
          <w:ilvl w:val="0"/>
          <w:numId w:val="7"/>
        </w:numPr>
        <w:tabs>
          <w:tab w:val="clear" w:pos="720"/>
          <w:tab w:val="num" w:pos="1077"/>
        </w:tabs>
        <w:ind w:left="1077"/>
      </w:pPr>
      <w:r w:rsidRPr="00932F6E">
        <w:t>Desde D29 a G39</w:t>
      </w:r>
    </w:p>
    <w:p w14:paraId="1115A6CC" w14:textId="77777777" w:rsidR="001D6CB3" w:rsidRPr="00932F6E" w:rsidRDefault="001D6CB3" w:rsidP="00E353E2">
      <w:pPr>
        <w:numPr>
          <w:ilvl w:val="0"/>
          <w:numId w:val="7"/>
        </w:numPr>
        <w:tabs>
          <w:tab w:val="clear" w:pos="720"/>
          <w:tab w:val="num" w:pos="1077"/>
        </w:tabs>
        <w:ind w:left="1077"/>
      </w:pPr>
      <w:r w:rsidRPr="00932F6E">
        <w:t>Desde A44 a S54</w:t>
      </w:r>
    </w:p>
    <w:p w14:paraId="06AC9B3B" w14:textId="77777777" w:rsidR="001D6CB3" w:rsidRPr="00932F6E" w:rsidRDefault="001D6CB3" w:rsidP="00E353E2">
      <w:pPr>
        <w:numPr>
          <w:ilvl w:val="0"/>
          <w:numId w:val="7"/>
        </w:numPr>
        <w:tabs>
          <w:tab w:val="clear" w:pos="720"/>
          <w:tab w:val="num" w:pos="1077"/>
        </w:tabs>
        <w:ind w:left="1077"/>
      </w:pPr>
      <w:r w:rsidRPr="00932F6E">
        <w:t>Desde V59 a S68</w:t>
      </w:r>
    </w:p>
    <w:p w14:paraId="26CBE5FA" w14:textId="77777777" w:rsidR="001D6CB3" w:rsidRPr="00932F6E" w:rsidRDefault="001D6CB3" w:rsidP="00E353E2">
      <w:pPr>
        <w:numPr>
          <w:ilvl w:val="0"/>
          <w:numId w:val="7"/>
        </w:numPr>
        <w:tabs>
          <w:tab w:val="clear" w:pos="720"/>
          <w:tab w:val="num" w:pos="1077"/>
        </w:tabs>
        <w:ind w:left="1077"/>
      </w:pPr>
      <w:r w:rsidRPr="00932F6E">
        <w:t>Desde K72 a P81</w:t>
      </w:r>
    </w:p>
    <w:p w14:paraId="0F8D7D56" w14:textId="77777777" w:rsidR="001D6CB3" w:rsidRPr="00932F6E" w:rsidRDefault="001D6CB3" w:rsidP="001D6CB3">
      <w:pPr>
        <w:ind w:left="360"/>
      </w:pPr>
      <w:r w:rsidRPr="00932F6E">
        <w:t>Cada letra representa el aminoácido según el código de una letra, mientras que el número indica su posición en la cadena, la cual suele marcarse en intervalos de cinco unidades sobre la propia secuencia en PyMOL. En caso de trabajar en modo de tres letras o nombres completos, sería necesario traducir las posiciones, aunque resulta más práctico mantener el modo de una letra.</w:t>
      </w:r>
    </w:p>
    <w:p w14:paraId="561AC41B" w14:textId="77777777" w:rsidR="001D6CB3" w:rsidRPr="00932F6E" w:rsidRDefault="001D6CB3" w:rsidP="001D6CB3">
      <w:pPr>
        <w:ind w:left="357"/>
      </w:pPr>
      <w:r w:rsidRPr="00932F6E">
        <w:t>Es importante señalar que, en este archivo, algunos residuos aparecen anotados como “SYS”, una variante modificada del aminoácido N (ácido aspártico), lo que explica su representación como N en el estudio de referencia.</w:t>
      </w:r>
    </w:p>
    <w:p w14:paraId="11E5B028" w14:textId="77777777" w:rsidR="004B7FAB" w:rsidRPr="00932F6E" w:rsidRDefault="004B7FAB" w:rsidP="004B7FAB">
      <w:pPr>
        <w:ind w:left="357"/>
      </w:pPr>
      <w:r w:rsidRPr="00932F6E">
        <w:t>Las hélices pueden seleccionarse todas simultáneamente o, como se muestra en la Figura 16, hacerlo de manera individual. Una vez seleccionada cada hélice, se realizan dos acciones principales: en primer lugar, se cambia su color a través del menú (sele) &gt; color &gt; by element &gt; color escogido.</w:t>
      </w:r>
    </w:p>
    <w:p w14:paraId="2C40089A" w14:textId="77777777" w:rsidR="004B7FAB" w:rsidRPr="00932F6E" w:rsidRDefault="004B7FAB" w:rsidP="00467289">
      <w:pPr>
        <w:pStyle w:val="Prrafodelista"/>
        <w:tabs>
          <w:tab w:val="left" w:pos="708"/>
          <w:tab w:val="left" w:pos="1416"/>
          <w:tab w:val="left" w:pos="2124"/>
          <w:tab w:val="left" w:pos="2832"/>
          <w:tab w:val="left" w:pos="3540"/>
          <w:tab w:val="left" w:pos="4248"/>
          <w:tab w:val="left" w:pos="4956"/>
          <w:tab w:val="left" w:pos="5664"/>
          <w:tab w:val="left" w:pos="6372"/>
          <w:tab w:val="left" w:pos="7140"/>
        </w:tabs>
        <w:ind w:left="357"/>
      </w:pPr>
    </w:p>
    <w:p w14:paraId="2D023816" w14:textId="1F574041" w:rsidR="00BD4D21" w:rsidRPr="00932F6E" w:rsidRDefault="00BD4D21" w:rsidP="00467289">
      <w:pPr>
        <w:pStyle w:val="Descripcin"/>
        <w:jc w:val="center"/>
        <w:rPr>
          <w:i w:val="0"/>
        </w:rPr>
      </w:pPr>
      <w:bookmarkStart w:id="75" w:name="_Toc197625532"/>
      <w:r w:rsidRPr="00932F6E">
        <w:rPr>
          <w:i w:val="0"/>
        </w:rPr>
        <w:lastRenderedPageBreak/>
        <w:t xml:space="preserve">Figura </w:t>
      </w:r>
      <w:r w:rsidR="00A43DE4" w:rsidRPr="00932F6E">
        <w:rPr>
          <w:i w:val="0"/>
        </w:rPr>
        <w:fldChar w:fldCharType="begin"/>
      </w:r>
      <w:r w:rsidR="00A43DE4" w:rsidRPr="00932F6E">
        <w:rPr>
          <w:i w:val="0"/>
        </w:rPr>
        <w:instrText xml:space="preserve"> SEQ Figura \* ARABIC </w:instrText>
      </w:r>
      <w:r w:rsidR="00A43DE4" w:rsidRPr="00932F6E">
        <w:rPr>
          <w:i w:val="0"/>
        </w:rPr>
        <w:fldChar w:fldCharType="separate"/>
      </w:r>
      <w:r w:rsidR="00F35FB2" w:rsidRPr="00932F6E">
        <w:rPr>
          <w:i w:val="0"/>
        </w:rPr>
        <w:t>16</w:t>
      </w:r>
      <w:r w:rsidR="00A43DE4" w:rsidRPr="00932F6E">
        <w:rPr>
          <w:i w:val="0"/>
        </w:rPr>
        <w:fldChar w:fldCharType="end"/>
      </w:r>
      <w:r w:rsidRPr="00932F6E">
        <w:rPr>
          <w:i w:val="0"/>
        </w:rPr>
        <w:t>. Separación y Coloreado de las hélices</w:t>
      </w:r>
      <w:r w:rsidR="001D6CB3" w:rsidRPr="00932F6E">
        <w:rPr>
          <w:i w:val="0"/>
        </w:rPr>
        <w:t xml:space="preserve"> seleccionadas</w:t>
      </w:r>
      <w:r w:rsidRPr="00932F6E">
        <w:rPr>
          <w:i w:val="0"/>
        </w:rPr>
        <w:t>.</w:t>
      </w:r>
      <w:bookmarkEnd w:id="75"/>
    </w:p>
    <w:p w14:paraId="492E7DC2" w14:textId="77777777" w:rsidR="00C84B5A" w:rsidRPr="00932F6E" w:rsidRDefault="00C84B5A" w:rsidP="00467289">
      <w:pPr>
        <w:pStyle w:val="Prrafodelista"/>
        <w:tabs>
          <w:tab w:val="left" w:pos="708"/>
          <w:tab w:val="left" w:pos="1416"/>
          <w:tab w:val="left" w:pos="2124"/>
          <w:tab w:val="left" w:pos="2832"/>
          <w:tab w:val="left" w:pos="3540"/>
          <w:tab w:val="left" w:pos="4248"/>
          <w:tab w:val="left" w:pos="4956"/>
          <w:tab w:val="left" w:pos="5664"/>
          <w:tab w:val="left" w:pos="6372"/>
          <w:tab w:val="left" w:pos="7140"/>
        </w:tabs>
        <w:ind w:left="360"/>
        <w:jc w:val="center"/>
      </w:pPr>
      <w:r w:rsidRPr="00932F6E">
        <w:drawing>
          <wp:inline distT="0" distB="0" distL="0" distR="0" wp14:anchorId="4BAF9322" wp14:editId="0FE0397E">
            <wp:extent cx="5025708" cy="3447090"/>
            <wp:effectExtent l="0" t="0" r="3810" b="1270"/>
            <wp:docPr id="42" name="Imagen 5" descr="Sin títu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5" descr="Sin título"/>
                    <pic:cNvPicPr>
                      <a:picLocks noChangeAspect="1" noChangeArrowheads="1"/>
                    </pic:cNvPicPr>
                  </pic:nvPicPr>
                  <pic:blipFill>
                    <a:blip r:embed="rId38"/>
                    <a:stretch>
                      <a:fillRect/>
                    </a:stretch>
                  </pic:blipFill>
                  <pic:spPr bwMode="auto">
                    <a:xfrm>
                      <a:off x="0" y="0"/>
                      <a:ext cx="5031109" cy="3450794"/>
                    </a:xfrm>
                    <a:prstGeom prst="rect">
                      <a:avLst/>
                    </a:prstGeom>
                    <a:noFill/>
                  </pic:spPr>
                </pic:pic>
              </a:graphicData>
            </a:graphic>
          </wp:inline>
        </w:drawing>
      </w:r>
    </w:p>
    <w:p w14:paraId="68F0AC61" w14:textId="18C54B18" w:rsidR="001D6CB3" w:rsidRPr="00932F6E" w:rsidRDefault="001D6CB3" w:rsidP="001D6CB3">
      <w:pPr>
        <w:pStyle w:val="Prrafodelista"/>
        <w:tabs>
          <w:tab w:val="left" w:pos="708"/>
          <w:tab w:val="left" w:pos="1416"/>
          <w:tab w:val="left" w:pos="2124"/>
          <w:tab w:val="left" w:pos="2832"/>
          <w:tab w:val="left" w:pos="3540"/>
          <w:tab w:val="left" w:pos="4248"/>
          <w:tab w:val="left" w:pos="4956"/>
          <w:tab w:val="left" w:pos="5664"/>
          <w:tab w:val="left" w:pos="6372"/>
          <w:tab w:val="left" w:pos="7140"/>
        </w:tabs>
        <w:ind w:left="357"/>
      </w:pPr>
      <w:r w:rsidRPr="00932F6E">
        <w:t xml:space="preserve">Se utiliza la opción “by element” para aplicar el cambio de color únicamente a los carbonos, de forma que los demás átomos puedan identificarse fácilmente en pasos posteriores. Es recomendable escoger un color distinto al utilizado originalmente para los carbonos del resto de la molécula, a fin de facilitar </w:t>
      </w:r>
      <w:r w:rsidR="00846C72" w:rsidRPr="00932F6E">
        <w:t>su</w:t>
      </w:r>
      <w:r w:rsidRPr="00932F6E">
        <w:t xml:space="preserve"> diferenciación. Asimismo, resulta conveniente alternar colores entre hélices adyacentes para evitar confusiones durante el análisis.</w:t>
      </w:r>
    </w:p>
    <w:p w14:paraId="7411FC5F" w14:textId="76F66E4B" w:rsidR="001D6CB3" w:rsidRPr="00932F6E" w:rsidRDefault="001D6CB3" w:rsidP="001D6CB3">
      <w:pPr>
        <w:pStyle w:val="Prrafodelista"/>
        <w:tabs>
          <w:tab w:val="left" w:pos="708"/>
          <w:tab w:val="left" w:pos="1416"/>
          <w:tab w:val="left" w:pos="2124"/>
          <w:tab w:val="left" w:pos="2832"/>
          <w:tab w:val="left" w:pos="3540"/>
          <w:tab w:val="left" w:pos="4248"/>
          <w:tab w:val="left" w:pos="4956"/>
          <w:tab w:val="left" w:pos="5664"/>
          <w:tab w:val="left" w:pos="6372"/>
          <w:tab w:val="left" w:pos="7140"/>
        </w:tabs>
        <w:ind w:left="357"/>
      </w:pPr>
      <w:r w:rsidRPr="00932F6E">
        <w:t>Una vez coloreada cada hélice, se procede a copiar la selección en un nuevo objeto, utilizando el mismo comando descrito anteriormente. Este procedimiento se repite para cada una de las seis hélices, tal como se ilustra en la Figura 1</w:t>
      </w:r>
      <w:r w:rsidR="00846C72" w:rsidRPr="00932F6E">
        <w:t>7</w:t>
      </w:r>
      <w:r w:rsidRPr="00932F6E">
        <w:t>.</w:t>
      </w:r>
    </w:p>
    <w:p w14:paraId="710BC15E" w14:textId="763705A6" w:rsidR="001D6CB3" w:rsidRPr="00932F6E" w:rsidRDefault="001D6CB3" w:rsidP="001D6CB3">
      <w:pPr>
        <w:pStyle w:val="Prrafodelista"/>
        <w:tabs>
          <w:tab w:val="left" w:pos="708"/>
          <w:tab w:val="left" w:pos="1416"/>
          <w:tab w:val="left" w:pos="2124"/>
          <w:tab w:val="left" w:pos="2832"/>
          <w:tab w:val="left" w:pos="3540"/>
          <w:tab w:val="left" w:pos="4248"/>
          <w:tab w:val="left" w:pos="4956"/>
          <w:tab w:val="left" w:pos="5664"/>
          <w:tab w:val="left" w:pos="6372"/>
          <w:tab w:val="left" w:pos="7140"/>
        </w:tabs>
        <w:ind w:left="357"/>
      </w:pPr>
      <w:r w:rsidRPr="00932F6E">
        <w:t xml:space="preserve">Cabe señalar que, al buscar hélices en nuevos archivos de proteínas, normalmente no se realiza esta separación en objetos hasta haber medido los ángulos phi (φ) y psi (ψ) en el paso </w:t>
      </w:r>
      <w:r w:rsidR="007973DD" w:rsidRPr="00932F6E">
        <w:t>7</w:t>
      </w:r>
      <w:r w:rsidRPr="00932F6E">
        <w:t>, ya que la asignación de colores en las etapas iniciales es solo orientativa. Sin embargo, dado que en este caso se trabaja con un archivo previamente conocido, resulta más eficiente realizar la separación desde el principio.</w:t>
      </w:r>
    </w:p>
    <w:p w14:paraId="2D8441A8" w14:textId="77777777" w:rsidR="001D6CB3" w:rsidRPr="00932F6E" w:rsidRDefault="001D6CB3" w:rsidP="00467289">
      <w:pPr>
        <w:pStyle w:val="Prrafodelista"/>
        <w:ind w:left="357"/>
      </w:pPr>
    </w:p>
    <w:p w14:paraId="2A68E53A" w14:textId="0119582D" w:rsidR="00BD4D21" w:rsidRPr="00932F6E" w:rsidRDefault="00BD4D21" w:rsidP="002072D7">
      <w:pPr>
        <w:pStyle w:val="Descripcin"/>
        <w:jc w:val="center"/>
      </w:pPr>
      <w:bookmarkStart w:id="76" w:name="_Toc197625533"/>
      <w:r w:rsidRPr="00932F6E">
        <w:rPr>
          <w:i w:val="0"/>
        </w:rPr>
        <w:lastRenderedPageBreak/>
        <w:t>Figura</w:t>
      </w:r>
      <w:r w:rsidRPr="00932F6E">
        <w:t xml:space="preserve"> </w:t>
      </w:r>
      <w:r w:rsidR="00A43DE4" w:rsidRPr="00932F6E">
        <w:rPr>
          <w:i w:val="0"/>
        </w:rPr>
        <w:fldChar w:fldCharType="begin"/>
      </w:r>
      <w:r w:rsidR="00A43DE4" w:rsidRPr="00932F6E">
        <w:rPr>
          <w:i w:val="0"/>
        </w:rPr>
        <w:instrText xml:space="preserve"> SEQ Figura \* ARABIC </w:instrText>
      </w:r>
      <w:r w:rsidR="00A43DE4" w:rsidRPr="00932F6E">
        <w:rPr>
          <w:i w:val="0"/>
        </w:rPr>
        <w:fldChar w:fldCharType="separate"/>
      </w:r>
      <w:r w:rsidR="00F35FB2" w:rsidRPr="00932F6E">
        <w:rPr>
          <w:i w:val="0"/>
        </w:rPr>
        <w:t>17</w:t>
      </w:r>
      <w:r w:rsidR="00A43DE4" w:rsidRPr="00932F6E">
        <w:rPr>
          <w:i w:val="0"/>
        </w:rPr>
        <w:fldChar w:fldCharType="end"/>
      </w:r>
      <w:r w:rsidRPr="00932F6E">
        <w:t xml:space="preserve">. </w:t>
      </w:r>
      <w:r w:rsidRPr="00932F6E">
        <w:rPr>
          <w:i w:val="0"/>
        </w:rPr>
        <w:t>Hélices</w:t>
      </w:r>
      <w:r w:rsidRPr="00932F6E">
        <w:t xml:space="preserve"> </w:t>
      </w:r>
      <w:r w:rsidRPr="00932F6E">
        <w:rPr>
          <w:i w:val="0"/>
        </w:rPr>
        <w:t>Identificadas</w:t>
      </w:r>
      <w:r w:rsidRPr="00932F6E">
        <w:t>.</w:t>
      </w:r>
      <w:bookmarkEnd w:id="76"/>
    </w:p>
    <w:p w14:paraId="152E9C4B" w14:textId="0DD19478" w:rsidR="00C84B5A" w:rsidRPr="00932F6E" w:rsidRDefault="00C84B5A" w:rsidP="002072D7">
      <w:pPr>
        <w:pStyle w:val="Prrafodelista"/>
        <w:ind w:left="360"/>
        <w:jc w:val="left"/>
      </w:pPr>
      <w:r w:rsidRPr="00932F6E">
        <w:drawing>
          <wp:inline distT="0" distB="0" distL="0" distR="0" wp14:anchorId="5439DAB9" wp14:editId="4A88C02D">
            <wp:extent cx="5575534" cy="2578100"/>
            <wp:effectExtent l="19050" t="0" r="6116" b="0"/>
            <wp:docPr id="43" name="Imagen 6" descr="Sin títu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6" descr="Sin título"/>
                    <pic:cNvPicPr>
                      <a:picLocks noChangeAspect="1" noChangeArrowheads="1"/>
                    </pic:cNvPicPr>
                  </pic:nvPicPr>
                  <pic:blipFill>
                    <a:blip r:embed="rId39"/>
                    <a:stretch>
                      <a:fillRect/>
                    </a:stretch>
                  </pic:blipFill>
                  <pic:spPr bwMode="auto">
                    <a:xfrm>
                      <a:off x="0" y="0"/>
                      <a:ext cx="5576563" cy="2578576"/>
                    </a:xfrm>
                    <a:prstGeom prst="rect">
                      <a:avLst/>
                    </a:prstGeom>
                    <a:noFill/>
                  </pic:spPr>
                </pic:pic>
              </a:graphicData>
            </a:graphic>
          </wp:inline>
        </w:drawing>
      </w:r>
    </w:p>
    <w:p w14:paraId="108C3D3F" w14:textId="1CD0E875" w:rsidR="00D26B5C" w:rsidRPr="00932F6E" w:rsidRDefault="00D26B5C" w:rsidP="002072D7">
      <w:pPr>
        <w:pStyle w:val="Prrafodelista"/>
        <w:ind w:left="360"/>
        <w:jc w:val="left"/>
      </w:pPr>
      <w:r w:rsidRPr="00932F6E">
        <w:t>Opcionalmente se puede</w:t>
      </w:r>
      <w:r w:rsidR="00CF28BF" w:rsidRPr="00932F6E">
        <w:t xml:space="preserve"> asignar un </w:t>
      </w:r>
      <w:r w:rsidRPr="00932F6E">
        <w:t>nombr</w:t>
      </w:r>
      <w:r w:rsidR="00CF28BF" w:rsidRPr="00932F6E">
        <w:t>e a</w:t>
      </w:r>
      <w:r w:rsidRPr="00932F6E">
        <w:t xml:space="preserve"> cada hélice para </w:t>
      </w:r>
      <w:r w:rsidR="00CF28BF" w:rsidRPr="00932F6E">
        <w:t>facilitar su identificación posterior</w:t>
      </w:r>
      <w:r w:rsidRPr="00932F6E">
        <w:t>. Est</w:t>
      </w:r>
      <w:r w:rsidR="00CF28BF" w:rsidRPr="00932F6E">
        <w:t>a</w:t>
      </w:r>
      <w:r w:rsidRPr="00932F6E">
        <w:t xml:space="preserve"> </w:t>
      </w:r>
      <w:r w:rsidR="00CF28BF" w:rsidRPr="00932F6E">
        <w:t xml:space="preserve">acción se realiza seleccionando </w:t>
      </w:r>
      <w:r w:rsidRPr="00932F6E">
        <w:t xml:space="preserve">Action &gt; Rename Object, lo </w:t>
      </w:r>
      <w:r w:rsidR="00CF28BF" w:rsidRPr="00932F6E">
        <w:t>que</w:t>
      </w:r>
      <w:r w:rsidRPr="00932F6E">
        <w:t xml:space="preserve"> abre</w:t>
      </w:r>
      <w:r w:rsidR="00CF28BF" w:rsidRPr="00932F6E">
        <w:t xml:space="preserve"> un cuadro de texto en la parte </w:t>
      </w:r>
      <w:r w:rsidRPr="00932F6E">
        <w:t xml:space="preserve">izquierda </w:t>
      </w:r>
      <w:r w:rsidR="00CF28BF" w:rsidRPr="00932F6E">
        <w:t xml:space="preserve">de la ventana, permitiendo introducir el nuevo nombre asignado al objeto. Este proceso se ilustra en la </w:t>
      </w:r>
      <w:r w:rsidRPr="00932F6E">
        <w:t>Figura 1</w:t>
      </w:r>
      <w:r w:rsidR="00CF28BF" w:rsidRPr="00932F6E">
        <w:t>8</w:t>
      </w:r>
      <w:r w:rsidRPr="00932F6E">
        <w:t>.</w:t>
      </w:r>
    </w:p>
    <w:p w14:paraId="2023B996" w14:textId="381F428F" w:rsidR="00BD4D21" w:rsidRPr="00932F6E" w:rsidRDefault="00BD4D21" w:rsidP="00467289">
      <w:pPr>
        <w:pStyle w:val="Descripcin"/>
        <w:jc w:val="center"/>
        <w:rPr>
          <w:i w:val="0"/>
        </w:rPr>
      </w:pPr>
      <w:bookmarkStart w:id="77" w:name="_Toc197625534"/>
      <w:r w:rsidRPr="00932F6E">
        <w:rPr>
          <w:i w:val="0"/>
        </w:rPr>
        <w:t xml:space="preserve">Figura </w:t>
      </w:r>
      <w:r w:rsidR="00A43DE4" w:rsidRPr="00932F6E">
        <w:rPr>
          <w:i w:val="0"/>
        </w:rPr>
        <w:fldChar w:fldCharType="begin"/>
      </w:r>
      <w:r w:rsidR="00A43DE4" w:rsidRPr="00932F6E">
        <w:rPr>
          <w:i w:val="0"/>
        </w:rPr>
        <w:instrText xml:space="preserve"> SEQ Figura \* ARABIC </w:instrText>
      </w:r>
      <w:r w:rsidR="00A43DE4" w:rsidRPr="00932F6E">
        <w:rPr>
          <w:i w:val="0"/>
        </w:rPr>
        <w:fldChar w:fldCharType="separate"/>
      </w:r>
      <w:r w:rsidR="00F35FB2" w:rsidRPr="00932F6E">
        <w:rPr>
          <w:i w:val="0"/>
        </w:rPr>
        <w:t>18</w:t>
      </w:r>
      <w:r w:rsidR="00A43DE4" w:rsidRPr="00932F6E">
        <w:rPr>
          <w:i w:val="0"/>
        </w:rPr>
        <w:fldChar w:fldCharType="end"/>
      </w:r>
      <w:r w:rsidRPr="00932F6E">
        <w:rPr>
          <w:i w:val="0"/>
        </w:rPr>
        <w:t>. Dando nombre a las hélices.</w:t>
      </w:r>
      <w:bookmarkEnd w:id="77"/>
    </w:p>
    <w:p w14:paraId="1593715B" w14:textId="7D40A22F" w:rsidR="00BD4D21" w:rsidRPr="00932F6E" w:rsidRDefault="00C84B5A" w:rsidP="00467289">
      <w:pPr>
        <w:pStyle w:val="Prrafodelista"/>
        <w:ind w:left="360"/>
        <w:jc w:val="center"/>
      </w:pPr>
      <w:r w:rsidRPr="00932F6E">
        <w:drawing>
          <wp:inline distT="0" distB="0" distL="0" distR="0" wp14:anchorId="7B41576F" wp14:editId="14C43C68">
            <wp:extent cx="5572976" cy="2837793"/>
            <wp:effectExtent l="19050" t="0" r="8674" b="0"/>
            <wp:docPr id="44" name="Imagen 7" descr="Sin títu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7" descr="Sin título"/>
                    <pic:cNvPicPr>
                      <a:picLocks noChangeAspect="1" noChangeArrowheads="1"/>
                    </pic:cNvPicPr>
                  </pic:nvPicPr>
                  <pic:blipFill>
                    <a:blip r:embed="rId40"/>
                    <a:stretch>
                      <a:fillRect/>
                    </a:stretch>
                  </pic:blipFill>
                  <pic:spPr bwMode="auto">
                    <a:xfrm>
                      <a:off x="0" y="0"/>
                      <a:ext cx="5578775" cy="2840746"/>
                    </a:xfrm>
                    <a:prstGeom prst="rect">
                      <a:avLst/>
                    </a:prstGeom>
                    <a:noFill/>
                  </pic:spPr>
                </pic:pic>
              </a:graphicData>
            </a:graphic>
          </wp:inline>
        </w:drawing>
      </w:r>
    </w:p>
    <w:p w14:paraId="410FA5FB" w14:textId="252209D6" w:rsidR="00B947EE" w:rsidRPr="00932F6E" w:rsidRDefault="00B947EE" w:rsidP="00B947EE">
      <w:pPr>
        <w:ind w:left="360"/>
      </w:pPr>
      <w:r w:rsidRPr="00932F6E">
        <w:t xml:space="preserve">Se utiliza la nomenclatura </w:t>
      </w:r>
      <w:r w:rsidRPr="00932F6E">
        <w:rPr>
          <w:bCs/>
        </w:rPr>
        <w:t>h_bundle</w:t>
      </w:r>
      <w:r w:rsidRPr="00932F6E">
        <w:t xml:space="preserve"> (hélix bundle) para referirse a la proteína separada del resto de clones, y </w:t>
      </w:r>
      <w:r w:rsidRPr="00932F6E">
        <w:rPr>
          <w:bCs/>
        </w:rPr>
        <w:t>hx</w:t>
      </w:r>
      <w:r w:rsidRPr="00932F6E">
        <w:t xml:space="preserve"> para nombrar a cada hélice individual, donde </w:t>
      </w:r>
      <w:r w:rsidRPr="00932F6E">
        <w:rPr>
          <w:bCs/>
        </w:rPr>
        <w:t>x</w:t>
      </w:r>
      <w:r w:rsidRPr="00932F6E">
        <w:t xml:space="preserve"> representa el número de la hélice según su posición en la cadena.</w:t>
      </w:r>
    </w:p>
    <w:p w14:paraId="105F6301" w14:textId="11F6DA69" w:rsidR="00B947EE" w:rsidRPr="00932F6E" w:rsidRDefault="00B947EE" w:rsidP="005520C1">
      <w:pPr>
        <w:ind w:left="360"/>
      </w:pPr>
      <w:r w:rsidRPr="00932F6E">
        <w:lastRenderedPageBreak/>
        <w:t>Posteriormente,</w:t>
      </w:r>
      <w:r w:rsidR="007973DD" w:rsidRPr="00932F6E">
        <w:t xml:space="preserve"> con el fin de poder visualizar los átomos individuales, </w:t>
      </w:r>
      <w:r w:rsidRPr="00932F6E">
        <w:t xml:space="preserve">se cambia el modo de visualización de la hélice o hélices deseadas al formato </w:t>
      </w:r>
      <w:r w:rsidRPr="00932F6E">
        <w:rPr>
          <w:bCs/>
        </w:rPr>
        <w:t>"regaliz"</w:t>
      </w:r>
      <w:r w:rsidRPr="00932F6E">
        <w:t>. Para ello, se selecciona el objeto correspondiente (</w:t>
      </w:r>
      <w:r w:rsidRPr="00932F6E">
        <w:rPr>
          <w:bCs/>
        </w:rPr>
        <w:t>hx</w:t>
      </w:r>
      <w:r w:rsidRPr="00932F6E">
        <w:t xml:space="preserve">) y se accede a </w:t>
      </w:r>
      <w:r w:rsidRPr="00932F6E">
        <w:rPr>
          <w:bCs/>
        </w:rPr>
        <w:t>show &gt; as &gt; licorice</w:t>
      </w:r>
      <w:r w:rsidRPr="00932F6E">
        <w:t xml:space="preserve">, como se muestra en la </w:t>
      </w:r>
      <w:r w:rsidRPr="00932F6E">
        <w:rPr>
          <w:bCs/>
        </w:rPr>
        <w:t>Figura 19</w:t>
      </w:r>
      <w:r w:rsidRPr="00932F6E">
        <w:t>.</w:t>
      </w:r>
    </w:p>
    <w:p w14:paraId="13041161" w14:textId="13E34526" w:rsidR="00BD4D21" w:rsidRPr="00932F6E" w:rsidRDefault="00BD4D21" w:rsidP="005520C1">
      <w:pPr>
        <w:pStyle w:val="Descripcin"/>
        <w:jc w:val="center"/>
        <w:rPr>
          <w:i w:val="0"/>
        </w:rPr>
      </w:pPr>
      <w:bookmarkStart w:id="78" w:name="_Toc197625535"/>
      <w:r w:rsidRPr="00932F6E">
        <w:rPr>
          <w:i w:val="0"/>
        </w:rPr>
        <w:t xml:space="preserve">Figura </w:t>
      </w:r>
      <w:r w:rsidR="00A43DE4" w:rsidRPr="00932F6E">
        <w:rPr>
          <w:i w:val="0"/>
        </w:rPr>
        <w:fldChar w:fldCharType="begin"/>
      </w:r>
      <w:r w:rsidR="00A43DE4" w:rsidRPr="00932F6E">
        <w:rPr>
          <w:i w:val="0"/>
        </w:rPr>
        <w:instrText xml:space="preserve"> SEQ Figura \* ARABIC </w:instrText>
      </w:r>
      <w:r w:rsidR="00A43DE4" w:rsidRPr="00932F6E">
        <w:rPr>
          <w:i w:val="0"/>
        </w:rPr>
        <w:fldChar w:fldCharType="separate"/>
      </w:r>
      <w:r w:rsidR="00F35FB2" w:rsidRPr="00932F6E">
        <w:rPr>
          <w:i w:val="0"/>
        </w:rPr>
        <w:t>19</w:t>
      </w:r>
      <w:r w:rsidR="00A43DE4" w:rsidRPr="00932F6E">
        <w:rPr>
          <w:i w:val="0"/>
        </w:rPr>
        <w:fldChar w:fldCharType="end"/>
      </w:r>
      <w:r w:rsidRPr="00932F6E">
        <w:rPr>
          <w:i w:val="0"/>
        </w:rPr>
        <w:t xml:space="preserve">. </w:t>
      </w:r>
      <w:r w:rsidR="00B947EE" w:rsidRPr="00932F6E">
        <w:rPr>
          <w:i w:val="0"/>
        </w:rPr>
        <w:t>Visualización de hélices en modo “regaliz”</w:t>
      </w:r>
      <w:r w:rsidRPr="00932F6E">
        <w:rPr>
          <w:i w:val="0"/>
        </w:rPr>
        <w:t>.</w:t>
      </w:r>
      <w:bookmarkEnd w:id="78"/>
    </w:p>
    <w:p w14:paraId="1E1B6A04" w14:textId="77777777" w:rsidR="00C84B5A" w:rsidRPr="00932F6E" w:rsidRDefault="00C84B5A" w:rsidP="00467289">
      <w:pPr>
        <w:pStyle w:val="Prrafodelista"/>
        <w:ind w:left="360"/>
        <w:jc w:val="left"/>
      </w:pPr>
      <w:r w:rsidRPr="00932F6E">
        <w:drawing>
          <wp:inline distT="0" distB="0" distL="0" distR="0" wp14:anchorId="474E17A8" wp14:editId="78BDCB2D">
            <wp:extent cx="5307772" cy="2383905"/>
            <wp:effectExtent l="0" t="0" r="7620" b="0"/>
            <wp:docPr id="45" name="Imagen 8" descr="Sin títu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8" descr="Sin título"/>
                    <pic:cNvPicPr>
                      <a:picLocks noChangeAspect="1" noChangeArrowheads="1"/>
                    </pic:cNvPicPr>
                  </pic:nvPicPr>
                  <pic:blipFill>
                    <a:blip r:embed="rId41"/>
                    <a:srcRect t="15024"/>
                    <a:stretch>
                      <a:fillRect/>
                    </a:stretch>
                  </pic:blipFill>
                  <pic:spPr bwMode="auto">
                    <a:xfrm>
                      <a:off x="0" y="0"/>
                      <a:ext cx="5318082" cy="2388536"/>
                    </a:xfrm>
                    <a:prstGeom prst="rect">
                      <a:avLst/>
                    </a:prstGeom>
                    <a:noFill/>
                  </pic:spPr>
                </pic:pic>
              </a:graphicData>
            </a:graphic>
          </wp:inline>
        </w:drawing>
      </w:r>
    </w:p>
    <w:p w14:paraId="7C72572B" w14:textId="37E29C50" w:rsidR="007E0507" w:rsidRPr="00932F6E" w:rsidRDefault="00C84B5A" w:rsidP="007E0507">
      <w:pPr>
        <w:ind w:left="357"/>
      </w:pPr>
      <w:r w:rsidRPr="00932F6E">
        <w:t xml:space="preserve">Si </w:t>
      </w:r>
      <w:r w:rsidR="00C71DB9" w:rsidRPr="00932F6E">
        <w:t xml:space="preserve">se desea </w:t>
      </w:r>
      <w:r w:rsidRPr="00932F6E">
        <w:t>volver al modo</w:t>
      </w:r>
      <w:r w:rsidR="003554BB" w:rsidRPr="00932F6E">
        <w:t xml:space="preserve"> de visualización</w:t>
      </w:r>
      <w:r w:rsidRPr="00932F6E">
        <w:t xml:space="preserve"> anterior</w:t>
      </w:r>
      <w:r w:rsidR="003554BB" w:rsidRPr="00932F6E">
        <w:t>, el procedimiento es similar</w:t>
      </w:r>
      <w:r w:rsidR="00C71DB9" w:rsidRPr="00932F6E">
        <w:t>,</w:t>
      </w:r>
      <w:r w:rsidRPr="00932F6E">
        <w:t xml:space="preserve"> </w:t>
      </w:r>
      <w:r w:rsidR="003554BB" w:rsidRPr="00932F6E">
        <w:t xml:space="preserve">seleccionando </w:t>
      </w:r>
      <w:r w:rsidRPr="00932F6E">
        <w:t>“ribbon” o “cartoon”</w:t>
      </w:r>
      <w:r w:rsidR="003554BB" w:rsidRPr="00932F6E">
        <w:t xml:space="preserve"> en lugar de “licorice”</w:t>
      </w:r>
      <w:r w:rsidRPr="00932F6E">
        <w:t xml:space="preserve">. En </w:t>
      </w:r>
      <w:r w:rsidR="003554BB" w:rsidRPr="00932F6E">
        <w:t>el estudio</w:t>
      </w:r>
      <w:r w:rsidRPr="00932F6E">
        <w:t xml:space="preserve"> la diferencia entre estos </w:t>
      </w:r>
      <w:r w:rsidR="007973DD" w:rsidRPr="00932F6E">
        <w:t xml:space="preserve">modos </w:t>
      </w:r>
      <w:r w:rsidR="003554BB" w:rsidRPr="00932F6E">
        <w:t>no resulta relevante para el análisis</w:t>
      </w:r>
      <w:r w:rsidR="007E0507" w:rsidRPr="00932F6E">
        <w:t xml:space="preserve">. Es importante señalar que, si no se utiliza la opción </w:t>
      </w:r>
      <w:r w:rsidR="007E0507" w:rsidRPr="00932F6E">
        <w:rPr>
          <w:bCs/>
        </w:rPr>
        <w:t>as</w:t>
      </w:r>
      <w:r w:rsidR="007E0507" w:rsidRPr="00932F6E">
        <w:t xml:space="preserve"> y se activa directamente </w:t>
      </w:r>
      <w:r w:rsidR="00D0091C" w:rsidRPr="00932F6E">
        <w:t>“</w:t>
      </w:r>
      <w:r w:rsidR="007E0507" w:rsidRPr="00932F6E">
        <w:rPr>
          <w:bCs/>
        </w:rPr>
        <w:t>licorice</w:t>
      </w:r>
      <w:r w:rsidR="00D0091C" w:rsidRPr="00932F6E">
        <w:rPr>
          <w:bCs/>
        </w:rPr>
        <w:t>”</w:t>
      </w:r>
      <w:r w:rsidR="007E0507" w:rsidRPr="00932F6E">
        <w:t>, se añade la nueva representación sin eliminar la anterior, provocando una superposición de cadenas que dificulta la correcta identificación de los carbonos.</w:t>
      </w:r>
    </w:p>
    <w:p w14:paraId="2CF0B7C6" w14:textId="77777777" w:rsidR="00944D89" w:rsidRPr="00932F6E" w:rsidRDefault="00747867" w:rsidP="00944D89">
      <w:pPr>
        <w:ind w:left="357"/>
        <w:rPr>
          <w:rFonts w:cstheme="minorHAnsi"/>
        </w:rPr>
      </w:pPr>
      <w:r w:rsidRPr="00932F6E">
        <w:rPr>
          <w:b/>
          <w:bCs/>
        </w:rPr>
        <w:t>7</w:t>
      </w:r>
      <w:r w:rsidR="007E0507" w:rsidRPr="00932F6E">
        <w:rPr>
          <w:b/>
          <w:bCs/>
        </w:rPr>
        <w:t>. Medición de ángulos</w:t>
      </w:r>
      <w:r w:rsidRPr="00932F6E">
        <w:rPr>
          <w:b/>
          <w:bCs/>
        </w:rPr>
        <w:t xml:space="preserve"> </w:t>
      </w:r>
      <w:r w:rsidRPr="00932F6E">
        <w:rPr>
          <w:rStyle w:val="Textoennegrita"/>
          <w:rFonts w:ascii="Calibri" w:hAnsi="Calibri" w:cs="Calibri"/>
        </w:rPr>
        <w:t>diedros</w:t>
      </w:r>
      <w:r w:rsidR="007E0507" w:rsidRPr="00932F6E">
        <w:rPr>
          <w:b/>
          <w:bCs/>
        </w:rPr>
        <w:t xml:space="preserve"> phi (φ) y psi (ψ)</w:t>
      </w:r>
      <w:r w:rsidRPr="00932F6E">
        <w:rPr>
          <w:b/>
          <w:bCs/>
        </w:rPr>
        <w:t xml:space="preserve">: </w:t>
      </w:r>
      <w:r w:rsidR="00CB2DF4" w:rsidRPr="00932F6E">
        <w:rPr>
          <w:rFonts w:cstheme="minorHAnsi"/>
        </w:rPr>
        <w:t xml:space="preserve">La confirmación de la presencia de una hélice PPII se realiza mediante la </w:t>
      </w:r>
      <w:r w:rsidR="00CB2DF4" w:rsidRPr="00932F6E">
        <w:rPr>
          <w:rFonts w:cstheme="minorHAnsi"/>
          <w:bCs/>
        </w:rPr>
        <w:t>medición de los ángulos diedros</w:t>
      </w:r>
      <w:r w:rsidR="00CB2DF4" w:rsidRPr="00932F6E">
        <w:rPr>
          <w:rFonts w:cstheme="minorHAnsi"/>
        </w:rPr>
        <w:t xml:space="preserve"> característicos </w:t>
      </w:r>
      <w:r w:rsidR="00CB2DF4" w:rsidRPr="00932F6E">
        <w:rPr>
          <w:rFonts w:cstheme="minorHAnsi"/>
          <w:bCs/>
        </w:rPr>
        <w:t>phi (φ)</w:t>
      </w:r>
      <w:r w:rsidR="00CB2DF4" w:rsidRPr="00932F6E">
        <w:rPr>
          <w:rFonts w:cstheme="minorHAnsi"/>
        </w:rPr>
        <w:t xml:space="preserve"> y </w:t>
      </w:r>
      <w:r w:rsidR="00CB2DF4" w:rsidRPr="00932F6E">
        <w:rPr>
          <w:rFonts w:cstheme="minorHAnsi"/>
          <w:bCs/>
        </w:rPr>
        <w:t>psi (ψ)</w:t>
      </w:r>
      <w:r w:rsidR="00CB2DF4" w:rsidRPr="00932F6E">
        <w:rPr>
          <w:rFonts w:cstheme="minorHAnsi"/>
        </w:rPr>
        <w:t>.</w:t>
      </w:r>
      <w:r w:rsidR="00944D89" w:rsidRPr="00932F6E">
        <w:rPr>
          <w:rFonts w:cstheme="minorHAnsi"/>
        </w:rPr>
        <w:t xml:space="preserve"> El procedimiento consiste en utilizar las herramientas de medición de PyMOL para calcular estos ángulos en los residuos seleccionados, comparándolos posteriormente con los valores típicos asociados a la conformación PPII.</w:t>
      </w:r>
    </w:p>
    <w:p w14:paraId="52CDAD8D" w14:textId="06227AB5" w:rsidR="007E0507" w:rsidRPr="00932F6E" w:rsidRDefault="00EF1E97" w:rsidP="00747867">
      <w:pPr>
        <w:ind w:left="357"/>
      </w:pPr>
      <w:r w:rsidRPr="00932F6E">
        <w:t>Recientemente</w:t>
      </w:r>
      <w:r w:rsidR="00944D89" w:rsidRPr="00932F6E">
        <w:t xml:space="preserve"> </w:t>
      </w:r>
      <w:r w:rsidR="007E0507" w:rsidRPr="00932F6E">
        <w:t>PyMOL in</w:t>
      </w:r>
      <w:r w:rsidR="00944D89" w:rsidRPr="00932F6E">
        <w:t>corpora</w:t>
      </w:r>
      <w:r w:rsidR="007E0507" w:rsidRPr="00932F6E">
        <w:t xml:space="preserve"> el comando </w:t>
      </w:r>
      <w:r w:rsidR="007E0507" w:rsidRPr="00932F6E">
        <w:rPr>
          <w:bCs/>
        </w:rPr>
        <w:t>phi_psi</w:t>
      </w:r>
      <w:r w:rsidR="007E0507" w:rsidRPr="00932F6E">
        <w:t xml:space="preserve"> o su variante en script </w:t>
      </w:r>
      <w:r w:rsidR="007E0507" w:rsidRPr="00932F6E">
        <w:rPr>
          <w:bCs/>
        </w:rPr>
        <w:t>cmd.phi_psi</w:t>
      </w:r>
      <w:r w:rsidR="007E0507" w:rsidRPr="00932F6E">
        <w:t xml:space="preserve">, que permite calcular directamente estos valores. Sin embargo, en la práctica habitual, se continúa realizando esta tarea de forma </w:t>
      </w:r>
      <w:r w:rsidR="007E0507" w:rsidRPr="00932F6E">
        <w:rPr>
          <w:bCs/>
        </w:rPr>
        <w:t>manual y visual</w:t>
      </w:r>
      <w:r w:rsidR="007E0507" w:rsidRPr="00932F6E">
        <w:t xml:space="preserve">, dado que el comando </w:t>
      </w:r>
      <w:r w:rsidR="007E0507" w:rsidRPr="00932F6E">
        <w:lastRenderedPageBreak/>
        <w:t>únicamente proporciona los valores numéricos sin representación gráfica, dificultando su interpretación directa.</w:t>
      </w:r>
    </w:p>
    <w:p w14:paraId="3787DFAD" w14:textId="4E0600CC" w:rsidR="007E0507" w:rsidRPr="00932F6E" w:rsidRDefault="007E0507" w:rsidP="00747867">
      <w:pPr>
        <w:ind w:left="357"/>
      </w:pPr>
      <w:r w:rsidRPr="00932F6E">
        <w:t xml:space="preserve">En caso de duda durante el proceso, puede resultar </w:t>
      </w:r>
      <w:r w:rsidR="00944D89" w:rsidRPr="00932F6E">
        <w:t>útil</w:t>
      </w:r>
      <w:r w:rsidRPr="00932F6E">
        <w:t xml:space="preserve"> consultar la </w:t>
      </w:r>
      <w:r w:rsidRPr="00932F6E">
        <w:rPr>
          <w:bCs/>
        </w:rPr>
        <w:t>Figura 20</w:t>
      </w:r>
      <w:r w:rsidR="00D23E82" w:rsidRPr="00932F6E">
        <w:t>.</w:t>
      </w:r>
    </w:p>
    <w:p w14:paraId="11219B94" w14:textId="5D14C8BD" w:rsidR="00BD4D21" w:rsidRPr="00932F6E" w:rsidRDefault="00BD4D21" w:rsidP="00467289">
      <w:pPr>
        <w:pStyle w:val="Descripcin"/>
        <w:jc w:val="center"/>
      </w:pPr>
      <w:bookmarkStart w:id="79" w:name="_Toc197625536"/>
      <w:r w:rsidRPr="00932F6E">
        <w:rPr>
          <w:i w:val="0"/>
          <w:iCs w:val="0"/>
        </w:rPr>
        <w:t xml:space="preserve">Figura </w:t>
      </w:r>
      <w:r w:rsidR="00A43DE4" w:rsidRPr="00932F6E">
        <w:rPr>
          <w:i w:val="0"/>
          <w:iCs w:val="0"/>
        </w:rPr>
        <w:fldChar w:fldCharType="begin"/>
      </w:r>
      <w:r w:rsidR="00A43DE4" w:rsidRPr="00932F6E">
        <w:rPr>
          <w:i w:val="0"/>
          <w:iCs w:val="0"/>
        </w:rPr>
        <w:instrText xml:space="preserve"> SEQ Figura \* ARABIC </w:instrText>
      </w:r>
      <w:r w:rsidR="00A43DE4" w:rsidRPr="00932F6E">
        <w:rPr>
          <w:i w:val="0"/>
          <w:iCs w:val="0"/>
        </w:rPr>
        <w:fldChar w:fldCharType="separate"/>
      </w:r>
      <w:r w:rsidR="00F35FB2" w:rsidRPr="00932F6E">
        <w:rPr>
          <w:i w:val="0"/>
          <w:iCs w:val="0"/>
        </w:rPr>
        <w:t>20</w:t>
      </w:r>
      <w:r w:rsidR="00A43DE4" w:rsidRPr="00932F6E">
        <w:rPr>
          <w:i w:val="0"/>
          <w:iCs w:val="0"/>
        </w:rPr>
        <w:fldChar w:fldCharType="end"/>
      </w:r>
      <w:r w:rsidRPr="00932F6E">
        <w:rPr>
          <w:i w:val="0"/>
          <w:iCs w:val="0"/>
        </w:rPr>
        <w:t>. Ángulos Phi, Psi y Omega.</w:t>
      </w:r>
      <w:bookmarkEnd w:id="79"/>
    </w:p>
    <w:p w14:paraId="515A430C" w14:textId="77777777" w:rsidR="00C84B5A" w:rsidRPr="00932F6E" w:rsidRDefault="00C84B5A" w:rsidP="0014500D">
      <w:pPr>
        <w:pStyle w:val="Prrafodelista"/>
        <w:ind w:left="0"/>
        <w:jc w:val="center"/>
      </w:pPr>
      <w:r w:rsidRPr="00932F6E">
        <w:drawing>
          <wp:inline distT="0" distB="0" distL="0" distR="0" wp14:anchorId="66E03431" wp14:editId="58BAA7FD">
            <wp:extent cx="5240034" cy="1776960"/>
            <wp:effectExtent l="0" t="0" r="0" b="0"/>
            <wp:docPr id="46" name="Imagen11" descr="https://www.mdpi.com/molecules/molecules-28-07046/article_deploy/html/images/molecules-28-07046-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11" descr="https://www.mdpi.com/molecules/molecules-28-07046/article_deploy/html/images/molecules-28-07046-g001.png"/>
                    <pic:cNvPicPr>
                      <a:picLocks noChangeAspect="1" noChangeArrowheads="1"/>
                    </pic:cNvPicPr>
                  </pic:nvPicPr>
                  <pic:blipFill>
                    <a:blip r:embed="rId42" cstate="print"/>
                    <a:srcRect t="1342" r="138" b="2013"/>
                    <a:stretch>
                      <a:fillRect/>
                    </a:stretch>
                  </pic:blipFill>
                  <pic:spPr bwMode="auto">
                    <a:xfrm>
                      <a:off x="0" y="0"/>
                      <a:ext cx="5240034" cy="1776960"/>
                    </a:xfrm>
                    <a:prstGeom prst="rect">
                      <a:avLst/>
                    </a:prstGeom>
                    <a:noFill/>
                  </pic:spPr>
                </pic:pic>
              </a:graphicData>
            </a:graphic>
          </wp:inline>
        </w:drawing>
      </w:r>
    </w:p>
    <w:p w14:paraId="0ECB0BBD" w14:textId="7552F04B" w:rsidR="00C84B5A" w:rsidRPr="00932F6E" w:rsidRDefault="00C84B5A" w:rsidP="00467289">
      <w:pPr>
        <w:pStyle w:val="Prrafodelista"/>
        <w:ind w:left="360"/>
        <w:jc w:val="center"/>
      </w:pPr>
      <w:r w:rsidRPr="00932F6E">
        <w:t xml:space="preserve">Fuente: </w:t>
      </w:r>
      <w:r w:rsidR="00AB3BD6" w:rsidRPr="00932F6E">
        <w:t xml:space="preserve">Molecules, (Broz, Jukič, &amp; Bren, 2023)  </w:t>
      </w:r>
    </w:p>
    <w:p w14:paraId="64BF5CEF" w14:textId="05F314B1" w:rsidR="00944D89" w:rsidRPr="00932F6E" w:rsidRDefault="00944D89" w:rsidP="00944D89">
      <w:pPr>
        <w:ind w:left="360"/>
        <w:rPr>
          <w:rFonts w:cstheme="minorHAnsi"/>
        </w:rPr>
      </w:pPr>
      <w:r w:rsidRPr="00932F6E">
        <w:rPr>
          <w:rFonts w:cstheme="minorHAnsi"/>
        </w:rPr>
        <w:t>En esta imagen se puede observar como la cadena principal de una proteína está formada por una sucesión de aminoácidos unidos mediante enlaces peptídicos, configurando una secuencia repetitiva:</w:t>
      </w:r>
    </w:p>
    <w:p w14:paraId="498D3FB5" w14:textId="77777777" w:rsidR="00C84B5A" w:rsidRPr="00932F6E" w:rsidRDefault="00C84B5A" w:rsidP="00467289">
      <w:pPr>
        <w:jc w:val="center"/>
        <w:rPr>
          <w:rFonts w:cstheme="minorHAnsi"/>
        </w:rPr>
      </w:pPr>
      <w:r w:rsidRPr="00932F6E">
        <w:rPr>
          <w:rFonts w:cstheme="minorHAnsi"/>
        </w:rPr>
        <w:t>N-</w:t>
      </w:r>
      <m:oMath>
        <m:sSub>
          <m:sSubPr>
            <m:ctrlPr>
              <w:rPr>
                <w:rFonts w:ascii="Cambria Math" w:hAnsi="Cambria Math"/>
              </w:rPr>
            </m:ctrlPr>
          </m:sSubPr>
          <m:e>
            <m:r>
              <w:rPr>
                <w:rFonts w:ascii="Cambria Math" w:hAnsi="Cambria Math"/>
              </w:rPr>
              <m:t>C</m:t>
            </m:r>
          </m:e>
          <m:sub>
            <m:r>
              <w:rPr>
                <w:rFonts w:ascii="Cambria Math" w:hAnsi="Cambria Math"/>
              </w:rPr>
              <m:t>∝</m:t>
            </m:r>
          </m:sub>
        </m:sSub>
      </m:oMath>
      <w:r w:rsidRPr="00932F6E">
        <w:rPr>
          <w:rFonts w:cstheme="minorHAnsi"/>
        </w:rPr>
        <w:t>-Carbonilo-N-</w:t>
      </w:r>
      <m:oMath>
        <m:sSub>
          <m:sSubPr>
            <m:ctrlPr>
              <w:rPr>
                <w:rFonts w:ascii="Cambria Math" w:hAnsi="Cambria Math"/>
              </w:rPr>
            </m:ctrlPr>
          </m:sSubPr>
          <m:e>
            <m:r>
              <w:rPr>
                <w:rFonts w:ascii="Cambria Math" w:hAnsi="Cambria Math"/>
              </w:rPr>
              <m:t>C</m:t>
            </m:r>
          </m:e>
          <m:sub>
            <m:r>
              <w:rPr>
                <w:rFonts w:ascii="Cambria Math" w:hAnsi="Cambria Math"/>
              </w:rPr>
              <m:t>∝</m:t>
            </m:r>
          </m:sub>
        </m:sSub>
      </m:oMath>
      <w:r w:rsidRPr="00932F6E">
        <w:rPr>
          <w:rFonts w:cstheme="minorHAnsi"/>
        </w:rPr>
        <w:t>-Carbonilo…</w:t>
      </w:r>
    </w:p>
    <w:p w14:paraId="17BDD0CB" w14:textId="77777777" w:rsidR="006E6138" w:rsidRDefault="00C84B5A" w:rsidP="006E6138">
      <w:pPr>
        <w:pStyle w:val="Descripcin"/>
        <w:jc w:val="both"/>
      </w:pPr>
      <w:r w:rsidRPr="00932F6E">
        <w:rPr>
          <w:rFonts w:cstheme="minorHAnsi"/>
        </w:rPr>
        <w:t>En esta cadena, el ángulo Phi</w:t>
      </w:r>
      <w:r w:rsidR="00C71DB9" w:rsidRPr="00932F6E">
        <w:rPr>
          <w:rFonts w:cstheme="minorHAnsi"/>
        </w:rPr>
        <w:t xml:space="preserve"> </w:t>
      </w:r>
      <w:r w:rsidR="00C71DB9" w:rsidRPr="00932F6E">
        <w:t>φ</w:t>
      </w:r>
      <w:r w:rsidRPr="00932F6E">
        <w:rPr>
          <w:rFonts w:cstheme="minorHAnsi"/>
        </w:rPr>
        <w:t xml:space="preserve"> es el ángulo entre el </w:t>
      </w:r>
      <w:r w:rsidR="00777230" w:rsidRPr="00932F6E">
        <w:rPr>
          <w:rFonts w:cstheme="minorHAnsi"/>
        </w:rPr>
        <w:t>nitrógeno</w:t>
      </w:r>
      <w:r w:rsidRPr="00932F6E">
        <w:rPr>
          <w:rFonts w:cstheme="minorHAnsi"/>
        </w:rPr>
        <w:t xml:space="preserve"> (N) y su </w:t>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m:t>
            </m:r>
          </m:sub>
        </m:sSub>
      </m:oMath>
      <w:r w:rsidRPr="00932F6E">
        <w:rPr>
          <w:rFonts w:cstheme="minorHAnsi"/>
        </w:rPr>
        <w:t xml:space="preserve"> mientras que el psi </w:t>
      </w:r>
      <w:r w:rsidR="00C71DB9" w:rsidRPr="00932F6E">
        <w:t>ψ</w:t>
      </w:r>
      <w:r w:rsidR="00C71DB9" w:rsidRPr="00932F6E">
        <w:rPr>
          <w:rFonts w:cstheme="minorHAnsi"/>
        </w:rPr>
        <w:t xml:space="preserve"> </w:t>
      </w:r>
      <w:r w:rsidRPr="00932F6E">
        <w:rPr>
          <w:rFonts w:cstheme="minorHAnsi"/>
        </w:rPr>
        <w:t xml:space="preserve">es el enlace entre un </w:t>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m:t>
            </m:r>
          </m:sub>
        </m:sSub>
      </m:oMath>
      <w:r w:rsidRPr="00932F6E">
        <w:rPr>
          <w:rFonts w:cstheme="minorHAnsi"/>
        </w:rPr>
        <w:t xml:space="preserve"> y su Carbonilo</w:t>
      </w:r>
      <w:r w:rsidR="00670F75" w:rsidRPr="00932F6E">
        <w:rPr>
          <w:rFonts w:cstheme="minorHAnsi"/>
        </w:rPr>
        <w:t xml:space="preserve"> (</w:t>
      </w:r>
      <w:r w:rsidR="00670F75" w:rsidRPr="00932F6E">
        <w:rPr>
          <w:rFonts w:cstheme="minorHAnsi"/>
          <w:bCs/>
        </w:rPr>
        <w:t>C=O</w:t>
      </w:r>
      <w:r w:rsidR="00670F75" w:rsidRPr="00932F6E">
        <w:rPr>
          <w:rFonts w:cstheme="minorHAnsi"/>
        </w:rPr>
        <w:t>)</w:t>
      </w:r>
      <w:r w:rsidRPr="00932F6E">
        <w:rPr>
          <w:rFonts w:cstheme="minorHAnsi"/>
        </w:rPr>
        <w:t xml:space="preserve">. </w:t>
      </w:r>
      <w:r w:rsidR="00670F75" w:rsidRPr="00932F6E">
        <w:rPr>
          <w:rFonts w:cstheme="minorHAnsi"/>
        </w:rPr>
        <w:t>En la figura 20, los átomos de nitrógeno (</w:t>
      </w:r>
      <w:r w:rsidRPr="00932F6E">
        <w:rPr>
          <w:rFonts w:cstheme="minorHAnsi"/>
        </w:rPr>
        <w:t>N</w:t>
      </w:r>
      <w:r w:rsidR="00670F75" w:rsidRPr="00932F6E">
        <w:rPr>
          <w:rFonts w:cstheme="minorHAnsi"/>
        </w:rPr>
        <w:t>)</w:t>
      </w:r>
      <w:r w:rsidRPr="00932F6E">
        <w:rPr>
          <w:rFonts w:cstheme="minorHAnsi"/>
        </w:rPr>
        <w:t xml:space="preserve"> </w:t>
      </w:r>
      <w:r w:rsidR="00670F75" w:rsidRPr="00932F6E">
        <w:rPr>
          <w:rFonts w:cstheme="minorHAnsi"/>
        </w:rPr>
        <w:t xml:space="preserve">están representados como </w:t>
      </w:r>
      <w:r w:rsidR="00670F75" w:rsidRPr="00932F6E">
        <w:rPr>
          <w:rFonts w:cstheme="minorHAnsi"/>
          <w:bCs/>
        </w:rPr>
        <w:t>esferas azules</w:t>
      </w:r>
      <w:r w:rsidR="00670F75" w:rsidRPr="00932F6E">
        <w:rPr>
          <w:rFonts w:cstheme="minorHAnsi"/>
        </w:rPr>
        <w:t xml:space="preserve">, los carbonos como </w:t>
      </w:r>
      <w:r w:rsidR="00670F75" w:rsidRPr="00932F6E">
        <w:rPr>
          <w:rFonts w:cstheme="minorHAnsi"/>
          <w:bCs/>
        </w:rPr>
        <w:t>esferas blancas</w:t>
      </w:r>
      <w:r w:rsidR="00670F75" w:rsidRPr="00932F6E">
        <w:rPr>
          <w:rFonts w:cstheme="minorHAnsi"/>
        </w:rPr>
        <w:t xml:space="preserve">, y los oxígenos del grupo carbonilo como </w:t>
      </w:r>
      <w:r w:rsidR="00670F75" w:rsidRPr="00932F6E">
        <w:rPr>
          <w:rFonts w:cstheme="minorHAnsi"/>
          <w:bCs/>
        </w:rPr>
        <w:t>esferas rojas</w:t>
      </w:r>
      <w:r w:rsidR="00670F75" w:rsidRPr="00932F6E">
        <w:rPr>
          <w:rFonts w:cstheme="minorHAnsi"/>
        </w:rPr>
        <w:t xml:space="preserve">. </w:t>
      </w:r>
      <w:r w:rsidRPr="00932F6E">
        <w:rPr>
          <w:rFonts w:cstheme="minorHAnsi"/>
        </w:rPr>
        <w:t xml:space="preserve"> </w:t>
      </w:r>
      <w:r w:rsidR="00C71DB9" w:rsidRPr="00932F6E">
        <w:rPr>
          <w:rFonts w:cstheme="minorHAnsi"/>
        </w:rPr>
        <w:t>L</w:t>
      </w:r>
      <w:r w:rsidRPr="00932F6E">
        <w:rPr>
          <w:rFonts w:cstheme="minorHAnsi"/>
        </w:rPr>
        <w:t>os carbonos alfa</w:t>
      </w:r>
      <w:r w:rsidR="005F7BEC" w:rsidRPr="00932F6E">
        <w:rPr>
          <w:rFonts w:cstheme="minorHAnsi"/>
        </w:rPr>
        <w:t xml:space="preserve"> </w:t>
      </w:r>
      <m:oMath>
        <m:r>
          <m:rPr>
            <m:sty m:val="p"/>
          </m:rPr>
          <w:rPr>
            <w:rFonts w:ascii="Cambria Math" w:hAnsi="Cambria Math" w:cstheme="minorHAnsi"/>
          </w:rPr>
          <m:t>(</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m:t>
            </m:r>
          </m:sub>
        </m:sSub>
        <m:r>
          <w:rPr>
            <w:rFonts w:ascii="Cambria Math" w:hAnsi="Cambria Math"/>
          </w:rPr>
          <m:t>)</m:t>
        </m:r>
      </m:oMath>
      <w:r w:rsidR="005F7BEC" w:rsidRPr="00932F6E">
        <w:rPr>
          <w:rFonts w:cstheme="minorHAnsi"/>
        </w:rPr>
        <w:t xml:space="preserve"> </w:t>
      </w:r>
      <w:r w:rsidRPr="00932F6E">
        <w:rPr>
          <w:rFonts w:cstheme="minorHAnsi"/>
        </w:rPr>
        <w:t xml:space="preserve"> son los </w:t>
      </w:r>
      <w:r w:rsidR="00670F75" w:rsidRPr="00932F6E">
        <w:rPr>
          <w:rFonts w:cstheme="minorHAnsi"/>
        </w:rPr>
        <w:t>átomos</w:t>
      </w:r>
      <w:r w:rsidRPr="00932F6E">
        <w:rPr>
          <w:rFonts w:cstheme="minorHAnsi"/>
        </w:rPr>
        <w:t xml:space="preserve"> centrales del aminoácido que están entre un </w:t>
      </w:r>
      <w:r w:rsidRPr="00932F6E">
        <w:rPr>
          <w:rFonts w:cstheme="minorHAnsi"/>
          <w:shd w:val="clear" w:color="auto" w:fill="FFFFFF" w:themeFill="background1"/>
        </w:rPr>
        <w:t>N</w:t>
      </w:r>
      <w:r w:rsidRPr="00932F6E">
        <w:rPr>
          <w:rFonts w:cstheme="minorHAnsi"/>
        </w:rPr>
        <w:t xml:space="preserve"> y un Carbonilo y </w:t>
      </w:r>
      <w:r w:rsidR="000137EA" w:rsidRPr="00932F6E">
        <w:rPr>
          <w:rFonts w:cstheme="minorHAnsi"/>
        </w:rPr>
        <w:t>enlazados a sus respectivas cadenas laterales</w:t>
      </w:r>
      <w:r w:rsidRPr="00932F6E">
        <w:rPr>
          <w:rFonts w:cstheme="minorHAnsi"/>
        </w:rPr>
        <w:t xml:space="preserve">, que no se muestran en la imagen ya que no forman parte de la cadena central. </w:t>
      </w:r>
      <w:r w:rsidR="000137EA" w:rsidRPr="00932F6E">
        <w:rPr>
          <w:rFonts w:cstheme="minorHAnsi"/>
        </w:rPr>
        <w:t xml:space="preserve">Para medir estos ángulos en PyMOL, se emplea el </w:t>
      </w:r>
      <w:r w:rsidR="000137EA" w:rsidRPr="00932F6E">
        <w:rPr>
          <w:rFonts w:cstheme="minorHAnsi"/>
          <w:bCs/>
        </w:rPr>
        <w:t>Wizard</w:t>
      </w:r>
      <w:r w:rsidR="000137EA" w:rsidRPr="00932F6E">
        <w:rPr>
          <w:rFonts w:cstheme="minorHAnsi"/>
        </w:rPr>
        <w:t xml:space="preserve"> accesible desde el menú superior mediante </w:t>
      </w:r>
      <w:r w:rsidRPr="00932F6E">
        <w:rPr>
          <w:rFonts w:cstheme="minorHAnsi"/>
        </w:rPr>
        <w:t>Wizard &gt; Measurement</w:t>
      </w:r>
      <w:r w:rsidR="000137EA" w:rsidRPr="00932F6E">
        <w:rPr>
          <w:rFonts w:cstheme="minorHAnsi"/>
        </w:rPr>
        <w:t>,</w:t>
      </w:r>
      <w:r w:rsidR="00785F50" w:rsidRPr="00932F6E">
        <w:rPr>
          <w:rFonts w:cstheme="minorHAnsi"/>
        </w:rPr>
        <w:t xml:space="preserve"> </w:t>
      </w:r>
      <w:r w:rsidR="002423D4" w:rsidRPr="00932F6E">
        <w:rPr>
          <w:rFonts w:cstheme="minorHAnsi"/>
        </w:rPr>
        <w:t>según revela</w:t>
      </w:r>
      <w:r w:rsidR="00785F50" w:rsidRPr="00932F6E">
        <w:rPr>
          <w:rFonts w:cstheme="minorHAnsi"/>
        </w:rPr>
        <w:t xml:space="preserve"> la figura </w:t>
      </w:r>
      <w:r w:rsidR="00172CD8" w:rsidRPr="00932F6E">
        <w:rPr>
          <w:rFonts w:cstheme="minorHAnsi"/>
        </w:rPr>
        <w:t>2</w:t>
      </w:r>
      <w:r w:rsidR="00AF4395" w:rsidRPr="00932F6E">
        <w:rPr>
          <w:rFonts w:cstheme="minorHAnsi"/>
        </w:rPr>
        <w:t>1</w:t>
      </w:r>
      <w:r w:rsidR="00785F50" w:rsidRPr="00932F6E">
        <w:rPr>
          <w:rFonts w:cstheme="minorHAnsi"/>
        </w:rPr>
        <w:t>.</w:t>
      </w:r>
      <w:r w:rsidR="006E6138" w:rsidRPr="006E6138">
        <w:t xml:space="preserve"> </w:t>
      </w:r>
    </w:p>
    <w:p w14:paraId="191C6CB0" w14:textId="4A82D1F7" w:rsidR="006E6138" w:rsidRPr="00932F6E" w:rsidRDefault="006E6138" w:rsidP="006E6138">
      <w:pPr>
        <w:pStyle w:val="Descripcin"/>
        <w:jc w:val="center"/>
        <w:rPr>
          <w:i w:val="0"/>
        </w:rPr>
      </w:pPr>
      <w:bookmarkStart w:id="80" w:name="_Toc197625537"/>
      <w:r w:rsidRPr="00932F6E">
        <w:rPr>
          <w:i w:val="0"/>
        </w:rPr>
        <w:t xml:space="preserve">Figura </w:t>
      </w:r>
      <w:r w:rsidRPr="00932F6E">
        <w:rPr>
          <w:i w:val="0"/>
        </w:rPr>
        <w:fldChar w:fldCharType="begin"/>
      </w:r>
      <w:r w:rsidRPr="00932F6E">
        <w:rPr>
          <w:i w:val="0"/>
        </w:rPr>
        <w:instrText xml:space="preserve"> SEQ Figura \* ARABIC </w:instrText>
      </w:r>
      <w:r w:rsidRPr="00932F6E">
        <w:rPr>
          <w:i w:val="0"/>
        </w:rPr>
        <w:fldChar w:fldCharType="separate"/>
      </w:r>
      <w:r w:rsidRPr="00932F6E">
        <w:rPr>
          <w:i w:val="0"/>
        </w:rPr>
        <w:t>21</w:t>
      </w:r>
      <w:r w:rsidRPr="00932F6E">
        <w:rPr>
          <w:i w:val="0"/>
        </w:rPr>
        <w:fldChar w:fldCharType="end"/>
      </w:r>
      <w:r w:rsidRPr="00932F6E">
        <w:rPr>
          <w:i w:val="0"/>
        </w:rPr>
        <w:t>. Activando la herramienta Wizard</w:t>
      </w:r>
      <w:bookmarkEnd w:id="80"/>
    </w:p>
    <w:p w14:paraId="4716E951" w14:textId="4EC33E86" w:rsidR="006E6138" w:rsidRDefault="006E6138" w:rsidP="006E6138">
      <w:pPr>
        <w:tabs>
          <w:tab w:val="left" w:pos="708"/>
          <w:tab w:val="left" w:pos="1416"/>
          <w:tab w:val="left" w:pos="2124"/>
          <w:tab w:val="left" w:pos="2832"/>
          <w:tab w:val="left" w:pos="3540"/>
          <w:tab w:val="left" w:pos="4248"/>
          <w:tab w:val="left" w:pos="4956"/>
          <w:tab w:val="left" w:pos="5664"/>
          <w:tab w:val="left" w:pos="6372"/>
          <w:tab w:val="left" w:pos="7140"/>
        </w:tabs>
        <w:ind w:left="348"/>
        <w:jc w:val="center"/>
      </w:pPr>
      <w:r w:rsidRPr="00932F6E">
        <w:drawing>
          <wp:inline distT="0" distB="0" distL="0" distR="0" wp14:anchorId="33428B26" wp14:editId="2F83E90D">
            <wp:extent cx="3043814" cy="1076014"/>
            <wp:effectExtent l="0" t="0" r="4445" b="0"/>
            <wp:docPr id="47" name="Imagen12" descr="C:\Users\mario\AppData\Local\Microsoft\Windows\INetCache\Content.Word\ma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12" descr="C:\Users\mario\AppData\Local\Microsoft\Windows\INetCache\Content.Word\mama.png"/>
                    <pic:cNvPicPr>
                      <a:picLocks noChangeAspect="1" noChangeArrowheads="1"/>
                    </pic:cNvPicPr>
                  </pic:nvPicPr>
                  <pic:blipFill rotWithShape="1">
                    <a:blip r:embed="rId43"/>
                    <a:srcRect r="476" b="11960"/>
                    <a:stretch/>
                  </pic:blipFill>
                  <pic:spPr bwMode="auto">
                    <a:xfrm>
                      <a:off x="0" y="0"/>
                      <a:ext cx="3140613" cy="1110233"/>
                    </a:xfrm>
                    <a:prstGeom prst="rect">
                      <a:avLst/>
                    </a:prstGeom>
                    <a:noFill/>
                    <a:ln>
                      <a:noFill/>
                    </a:ln>
                    <a:extLst>
                      <a:ext uri="{53640926-AAD7-44D8-BBD7-CCE9431645EC}">
                        <a14:shadowObscured xmlns:a14="http://schemas.microsoft.com/office/drawing/2010/main"/>
                      </a:ext>
                    </a:extLst>
                  </pic:spPr>
                </pic:pic>
              </a:graphicData>
            </a:graphic>
          </wp:inline>
        </w:drawing>
      </w:r>
    </w:p>
    <w:p w14:paraId="785DA292" w14:textId="7E664688" w:rsidR="0077646F" w:rsidRPr="00932F6E" w:rsidRDefault="006F3C03" w:rsidP="0077646F">
      <w:pPr>
        <w:pStyle w:val="Descripcin"/>
        <w:ind w:left="348"/>
        <w:jc w:val="both"/>
      </w:pPr>
      <w:r w:rsidRPr="00932F6E">
        <w:rPr>
          <w:i w:val="0"/>
          <w:sz w:val="20"/>
        </w:rPr>
        <w:lastRenderedPageBreak/>
        <w:drawing>
          <wp:anchor distT="0" distB="0" distL="114300" distR="114300" simplePos="0" relativeHeight="251684864" behindDoc="0" locked="0" layoutInCell="1" allowOverlap="1" wp14:anchorId="04ADF4B9" wp14:editId="587440EA">
            <wp:simplePos x="0" y="0"/>
            <wp:positionH relativeFrom="margin">
              <wp:align>right</wp:align>
            </wp:positionH>
            <wp:positionV relativeFrom="paragraph">
              <wp:posOffset>805180</wp:posOffset>
            </wp:positionV>
            <wp:extent cx="1635760" cy="1630680"/>
            <wp:effectExtent l="0" t="0" r="2540" b="7620"/>
            <wp:wrapSquare wrapText="bothSides"/>
            <wp:docPr id="48" name="Imagen14" descr="Sin títu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14" descr="Sin título"/>
                    <pic:cNvPicPr>
                      <a:picLocks noChangeAspect="1" noChangeArrowheads="1"/>
                    </pic:cNvPicPr>
                  </pic:nvPicPr>
                  <pic:blipFill rotWithShape="1">
                    <a:blip r:embed="rId44">
                      <a:extLst>
                        <a:ext uri="{28A0092B-C50C-407E-A947-70E740481C1C}">
                          <a14:useLocalDpi xmlns:a14="http://schemas.microsoft.com/office/drawing/2010/main" val="0"/>
                        </a:ext>
                      </a:extLst>
                    </a:blip>
                    <a:srcRect l="14313" t="13397"/>
                    <a:stretch/>
                  </pic:blipFill>
                  <pic:spPr bwMode="auto">
                    <a:xfrm>
                      <a:off x="0" y="0"/>
                      <a:ext cx="1635760" cy="16306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32F6E">
        <mc:AlternateContent>
          <mc:Choice Requires="wps">
            <w:drawing>
              <wp:anchor distT="0" distB="0" distL="114300" distR="114300" simplePos="0" relativeHeight="251686912" behindDoc="0" locked="0" layoutInCell="1" allowOverlap="1" wp14:anchorId="5D16D99C" wp14:editId="5C2562F8">
                <wp:simplePos x="0" y="0"/>
                <wp:positionH relativeFrom="margin">
                  <wp:align>right</wp:align>
                </wp:positionH>
                <wp:positionV relativeFrom="paragraph">
                  <wp:posOffset>501650</wp:posOffset>
                </wp:positionV>
                <wp:extent cx="1599565" cy="303530"/>
                <wp:effectExtent l="0" t="0" r="635" b="1270"/>
                <wp:wrapSquare wrapText="bothSides"/>
                <wp:docPr id="21" name="Cuadro de texto 21"/>
                <wp:cNvGraphicFramePr/>
                <a:graphic xmlns:a="http://schemas.openxmlformats.org/drawingml/2006/main">
                  <a:graphicData uri="http://schemas.microsoft.com/office/word/2010/wordprocessingShape">
                    <wps:wsp>
                      <wps:cNvSpPr txBox="1"/>
                      <wps:spPr>
                        <a:xfrm>
                          <a:off x="0" y="0"/>
                          <a:ext cx="1599565" cy="303530"/>
                        </a:xfrm>
                        <a:prstGeom prst="rect">
                          <a:avLst/>
                        </a:prstGeom>
                        <a:solidFill>
                          <a:prstClr val="white"/>
                        </a:solidFill>
                        <a:ln>
                          <a:noFill/>
                        </a:ln>
                      </wps:spPr>
                      <wps:txbx>
                        <w:txbxContent>
                          <w:p w14:paraId="0B9C243A" w14:textId="72A4C3F5" w:rsidR="00CE78E9" w:rsidRPr="0077646F" w:rsidRDefault="00CE78E9" w:rsidP="0077646F">
                            <w:pPr>
                              <w:pStyle w:val="Descripcin"/>
                              <w:jc w:val="center"/>
                              <w:rPr>
                                <w:i w:val="0"/>
                                <w:noProof/>
                              </w:rPr>
                            </w:pPr>
                            <w:bookmarkStart w:id="81" w:name="_Toc196666635"/>
                            <w:bookmarkStart w:id="82" w:name="_Toc197625538"/>
                            <w:r w:rsidRPr="0077646F">
                              <w:rPr>
                                <w:i w:val="0"/>
                              </w:rPr>
                              <w:t xml:space="preserve">Figura </w:t>
                            </w:r>
                            <w:r w:rsidRPr="0077646F">
                              <w:rPr>
                                <w:i w:val="0"/>
                              </w:rPr>
                              <w:fldChar w:fldCharType="begin"/>
                            </w:r>
                            <w:r w:rsidRPr="0077646F">
                              <w:rPr>
                                <w:i w:val="0"/>
                              </w:rPr>
                              <w:instrText xml:space="preserve"> SEQ Figura \* ARABIC </w:instrText>
                            </w:r>
                            <w:r w:rsidRPr="0077646F">
                              <w:rPr>
                                <w:i w:val="0"/>
                              </w:rPr>
                              <w:fldChar w:fldCharType="separate"/>
                            </w:r>
                            <w:r>
                              <w:rPr>
                                <w:i w:val="0"/>
                                <w:noProof/>
                              </w:rPr>
                              <w:t>22</w:t>
                            </w:r>
                            <w:r w:rsidRPr="0077646F">
                              <w:rPr>
                                <w:i w:val="0"/>
                              </w:rPr>
                              <w:fldChar w:fldCharType="end"/>
                            </w:r>
                            <w:r w:rsidRPr="0077646F">
                              <w:rPr>
                                <w:i w:val="0"/>
                              </w:rPr>
                              <w:t>.  Modo Diedros</w:t>
                            </w:r>
                            <w:bookmarkEnd w:id="81"/>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16D99C" id="Cuadro de texto 21" o:spid="_x0000_s1033" type="#_x0000_t202" style="position:absolute;left:0;text-align:left;margin-left:74.75pt;margin-top:39.5pt;width:125.95pt;height:23.9pt;z-index:2516869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" stroked="f">
                <v:textbox inset="0,0,0,0">
                  <w:txbxContent>
                    <w:p w14:paraId="0B9C243A" w14:textId="72A4C3F5" w:rsidR="00CE78E9" w:rsidRPr="0077646F" w:rsidRDefault="00CE78E9" w:rsidP="0077646F">
                      <w:pPr>
                        <w:pStyle w:val="Descripcin"/>
                        <w:jc w:val="center"/>
                        <w:rPr>
                          <w:i w:val="0"/>
                          <w:noProof/>
                        </w:rPr>
                      </w:pPr>
                      <w:bookmarkStart w:id="83" w:name="_Toc196666635"/>
                      <w:bookmarkStart w:id="84" w:name="_Toc197625538"/>
                      <w:r w:rsidRPr="0077646F">
                        <w:rPr>
                          <w:i w:val="0"/>
                        </w:rPr>
                        <w:t xml:space="preserve">Figura </w:t>
                      </w:r>
                      <w:r w:rsidRPr="0077646F">
                        <w:rPr>
                          <w:i w:val="0"/>
                        </w:rPr>
                        <w:fldChar w:fldCharType="begin"/>
                      </w:r>
                      <w:r w:rsidRPr="0077646F">
                        <w:rPr>
                          <w:i w:val="0"/>
                        </w:rPr>
                        <w:instrText xml:space="preserve"> SEQ Figura \* ARABIC </w:instrText>
                      </w:r>
                      <w:r w:rsidRPr="0077646F">
                        <w:rPr>
                          <w:i w:val="0"/>
                        </w:rPr>
                        <w:fldChar w:fldCharType="separate"/>
                      </w:r>
                      <w:r>
                        <w:rPr>
                          <w:i w:val="0"/>
                          <w:noProof/>
                        </w:rPr>
                        <w:t>22</w:t>
                      </w:r>
                      <w:r w:rsidRPr="0077646F">
                        <w:rPr>
                          <w:i w:val="0"/>
                        </w:rPr>
                        <w:fldChar w:fldCharType="end"/>
                      </w:r>
                      <w:r w:rsidRPr="0077646F">
                        <w:rPr>
                          <w:i w:val="0"/>
                        </w:rPr>
                        <w:t>.  Modo Diedros</w:t>
                      </w:r>
                      <w:bookmarkEnd w:id="83"/>
                      <w:bookmarkEnd w:id="84"/>
                    </w:p>
                  </w:txbxContent>
                </v:textbox>
                <w10:wrap type="square" anchorx="margin"/>
              </v:shape>
            </w:pict>
          </mc:Fallback>
        </mc:AlternateContent>
      </w:r>
      <w:r w:rsidR="0077646F" w:rsidRPr="00932F6E">
        <w:rPr>
          <w:rFonts w:cstheme="minorHAnsi"/>
          <w:i w:val="0"/>
          <w:iCs w:val="0"/>
        </w:rPr>
        <w:t xml:space="preserve">Esto abre el menú wizard en la esquina inferior izquierda. Conviene asegurarse que esté en modo diedro con </w:t>
      </w:r>
      <w:r w:rsidR="0077646F" w:rsidRPr="00C432A6">
        <w:rPr>
          <w:rFonts w:cstheme="minorHAnsi"/>
          <w:i w:val="0"/>
          <w:iCs w:val="0"/>
          <w:lang w:val="en-US"/>
        </w:rPr>
        <w:t>“Measurement Mode</w:t>
      </w:r>
      <w:r w:rsidR="0077646F" w:rsidRPr="00932F6E">
        <w:rPr>
          <w:rFonts w:cstheme="minorHAnsi"/>
          <w:i w:val="0"/>
          <w:iCs w:val="0"/>
        </w:rPr>
        <w:t xml:space="preserve"> &gt;</w:t>
      </w:r>
      <w:r w:rsidR="0077646F" w:rsidRPr="00C432A6">
        <w:rPr>
          <w:rFonts w:cstheme="minorHAnsi"/>
          <w:i w:val="0"/>
          <w:iCs w:val="0"/>
          <w:lang w:val="en-US"/>
        </w:rPr>
        <w:t xml:space="preserve"> Dihedrals</w:t>
      </w:r>
      <w:r w:rsidR="0077646F" w:rsidRPr="00932F6E">
        <w:rPr>
          <w:rFonts w:cstheme="minorHAnsi"/>
          <w:i w:val="0"/>
          <w:iCs w:val="0"/>
        </w:rPr>
        <w:t xml:space="preserve">”. La opción </w:t>
      </w:r>
      <w:r w:rsidR="0077646F" w:rsidRPr="00C432A6">
        <w:rPr>
          <w:rFonts w:cstheme="minorHAnsi"/>
          <w:i w:val="0"/>
          <w:iCs w:val="0"/>
          <w:lang w:val="en-US"/>
        </w:rPr>
        <w:t>“Angles</w:t>
      </w:r>
      <w:r w:rsidR="0077646F" w:rsidRPr="00932F6E">
        <w:rPr>
          <w:rFonts w:cstheme="minorHAnsi"/>
          <w:i w:val="0"/>
          <w:iCs w:val="0"/>
        </w:rPr>
        <w:t xml:space="preserve">” indica otro tipo de ángulos que se usará para los puentes de </w:t>
      </w:r>
      <w:r w:rsidRPr="00932F6E">
        <w:rPr>
          <w:rFonts w:cstheme="minorHAnsi"/>
          <w:i w:val="0"/>
          <w:iCs w:val="0"/>
        </w:rPr>
        <w:t>hidrógeno</w:t>
      </w:r>
      <w:r w:rsidR="0077646F" w:rsidRPr="00932F6E">
        <w:rPr>
          <w:rFonts w:cstheme="minorHAnsi"/>
          <w:i w:val="0"/>
          <w:iCs w:val="0"/>
        </w:rPr>
        <w:t xml:space="preserve"> h</w:t>
      </w:r>
      <w:r w:rsidR="0077646F" w:rsidRPr="00C432A6">
        <w:rPr>
          <w:rFonts w:cstheme="minorHAnsi"/>
          <w:i w:val="0"/>
          <w:iCs w:val="0"/>
          <w:lang w:val="en-US"/>
        </w:rPr>
        <w:t>-bonds</w:t>
      </w:r>
      <w:r w:rsidR="0077646F" w:rsidRPr="00932F6E">
        <w:rPr>
          <w:rFonts w:cstheme="minorHAnsi"/>
          <w:i w:val="0"/>
          <w:iCs w:val="0"/>
        </w:rPr>
        <w:t xml:space="preserve">. </w:t>
      </w:r>
      <w:r w:rsidR="0077646F" w:rsidRPr="00857A6D">
        <w:rPr>
          <w:rFonts w:cstheme="minorHAnsi"/>
          <w:i w:val="0"/>
          <w:iCs w:val="0"/>
          <w:lang w:val="en-US"/>
        </w:rPr>
        <w:t>“Measurement Mode</w:t>
      </w:r>
      <w:r w:rsidR="0077646F" w:rsidRPr="00932F6E">
        <w:rPr>
          <w:rFonts w:cstheme="minorHAnsi"/>
          <w:i w:val="0"/>
          <w:iCs w:val="0"/>
        </w:rPr>
        <w:t xml:space="preserve">” es siempre la primera pestaña del wizard, </w:t>
      </w:r>
      <w:r w:rsidR="00483A03" w:rsidRPr="00932F6E">
        <w:rPr>
          <w:rFonts w:cstheme="minorHAnsi"/>
          <w:i w:val="0"/>
          <w:iCs w:val="0"/>
        </w:rPr>
        <w:t>e</w:t>
      </w:r>
      <w:r w:rsidR="0077646F" w:rsidRPr="00932F6E">
        <w:rPr>
          <w:rFonts w:cstheme="minorHAnsi"/>
          <w:i w:val="0"/>
          <w:iCs w:val="0"/>
        </w:rPr>
        <w:t xml:space="preserve"> indica directamente el modo activo en </w:t>
      </w:r>
      <w:r w:rsidR="00483A03" w:rsidRPr="00932F6E">
        <w:rPr>
          <w:rFonts w:cstheme="minorHAnsi"/>
          <w:i w:val="0"/>
          <w:iCs w:val="0"/>
        </w:rPr>
        <w:t>cada</w:t>
      </w:r>
      <w:r w:rsidR="0077646F" w:rsidRPr="00932F6E">
        <w:rPr>
          <w:rFonts w:cstheme="minorHAnsi"/>
          <w:i w:val="0"/>
          <w:iCs w:val="0"/>
        </w:rPr>
        <w:t xml:space="preserve"> momento. Se puede apreciar </w:t>
      </w:r>
      <w:r w:rsidR="005520C1" w:rsidRPr="00932F6E">
        <w:rPr>
          <w:rFonts w:cstheme="minorHAnsi"/>
          <w:i w:val="0"/>
          <w:iCs w:val="0"/>
        </w:rPr>
        <w:t>que,</w:t>
      </w:r>
      <w:r w:rsidR="0077646F" w:rsidRPr="00932F6E">
        <w:rPr>
          <w:rFonts w:cstheme="minorHAnsi"/>
          <w:i w:val="0"/>
          <w:iCs w:val="0"/>
        </w:rPr>
        <w:t xml:space="preserve"> al cambiar el modo de medición a ángulos diedros, cambia el modo de selección a </w:t>
      </w:r>
      <w:r w:rsidR="0077646F" w:rsidRPr="00857A6D">
        <w:rPr>
          <w:rFonts w:cstheme="minorHAnsi"/>
          <w:i w:val="0"/>
          <w:iCs w:val="0"/>
          <w:lang w:val="en-US"/>
        </w:rPr>
        <w:t>“Atoms</w:t>
      </w:r>
      <w:r w:rsidR="0077646F" w:rsidRPr="00932F6E">
        <w:rPr>
          <w:rFonts w:cstheme="minorHAnsi"/>
          <w:i w:val="0"/>
          <w:iCs w:val="0"/>
        </w:rPr>
        <w:t>”, visualizado en la esquina inferior derecha automáticamente</w:t>
      </w:r>
      <w:r w:rsidR="00483A03" w:rsidRPr="00932F6E">
        <w:rPr>
          <w:rFonts w:cstheme="minorHAnsi"/>
          <w:i w:val="0"/>
          <w:iCs w:val="0"/>
        </w:rPr>
        <w:t xml:space="preserve">, tal como muestra la </w:t>
      </w:r>
      <w:r w:rsidR="005520C1" w:rsidRPr="00932F6E">
        <w:rPr>
          <w:rFonts w:cstheme="minorHAnsi"/>
          <w:i w:val="0"/>
          <w:iCs w:val="0"/>
        </w:rPr>
        <w:t>Figura 22.</w:t>
      </w:r>
    </w:p>
    <w:p w14:paraId="5C362101" w14:textId="4DD79176" w:rsidR="00CA405C" w:rsidRPr="00932F6E" w:rsidRDefault="00C84B5A" w:rsidP="00CA405C">
      <w:pPr>
        <w:ind w:left="348"/>
        <w:rPr>
          <w:rStyle w:val="Hipervnculo"/>
          <w:color w:val="auto"/>
          <w:u w:val="none"/>
        </w:rPr>
      </w:pPr>
      <w:r w:rsidRPr="00932F6E">
        <w:t xml:space="preserve">Una vez en modo wizard </w:t>
      </w:r>
      <w:r w:rsidR="00677032" w:rsidRPr="00932F6E">
        <w:t>el procedimiento consiste en</w:t>
      </w:r>
      <w:r w:rsidRPr="00932F6E">
        <w:t xml:space="preserve"> pinchar</w:t>
      </w:r>
      <w:r w:rsidR="00677032" w:rsidRPr="00932F6E">
        <w:t xml:space="preserve"> en orden</w:t>
      </w:r>
      <w:r w:rsidRPr="00932F6E">
        <w:t xml:space="preserve"> los </w:t>
      </w:r>
      <w:r w:rsidR="00677032" w:rsidRPr="00932F6E">
        <w:t xml:space="preserve">cuatro átomos </w:t>
      </w:r>
      <w:r w:rsidRPr="00932F6E">
        <w:t>que delimitan el ángulo</w:t>
      </w:r>
      <w:r w:rsidR="00677032" w:rsidRPr="00932F6E">
        <w:t xml:space="preserve"> diedro</w:t>
      </w:r>
      <w:r w:rsidRPr="00932F6E">
        <w:t xml:space="preserve">. </w:t>
      </w:r>
      <w:r w:rsidR="00483A03" w:rsidRPr="00932F6E">
        <w:rPr>
          <w:rFonts w:cstheme="minorHAnsi"/>
        </w:rPr>
        <w:t>Se recomienda ocultar previamente todas las hélices que no se desean analizar. Para ello, se hace clic en el nombre de los objetos correspondientes, desactivando su visualización</w:t>
      </w:r>
      <w:r w:rsidR="00483A03" w:rsidRPr="00932F6E">
        <w:t xml:space="preserve"> </w:t>
      </w:r>
      <w:r w:rsidRPr="00932F6E">
        <w:t>para que no obstaculicen la trayectoria</w:t>
      </w:r>
      <w:r w:rsidR="00483A03" w:rsidRPr="00932F6E">
        <w:t xml:space="preserve"> de selección</w:t>
      </w:r>
      <w:r w:rsidR="00B77981" w:rsidRPr="00932F6E">
        <w:t>.</w:t>
      </w:r>
      <w:r w:rsidRPr="00932F6E">
        <w:t xml:space="preserve"> </w:t>
      </w:r>
      <w:r w:rsidR="000E1F61" w:rsidRPr="00932F6E">
        <w:rPr>
          <w:rFonts w:cstheme="minorHAnsi"/>
        </w:rPr>
        <w:t xml:space="preserve">A continuación, se coloca la proteína en una </w:t>
      </w:r>
      <w:r w:rsidR="000E1F61" w:rsidRPr="00932F6E">
        <w:rPr>
          <w:rFonts w:cstheme="minorHAnsi"/>
          <w:bCs/>
        </w:rPr>
        <w:t>posición cómoda</w:t>
      </w:r>
      <w:r w:rsidR="000E1F61" w:rsidRPr="00932F6E">
        <w:rPr>
          <w:rFonts w:cstheme="minorHAnsi"/>
        </w:rPr>
        <w:t xml:space="preserve"> para la manipulación,</w:t>
      </w:r>
      <w:r w:rsidRPr="00932F6E">
        <w:t xml:space="preserve"> y </w:t>
      </w:r>
      <w:r w:rsidR="002D7317" w:rsidRPr="00932F6E">
        <w:t xml:space="preserve">se </w:t>
      </w:r>
      <w:r w:rsidRPr="00932F6E">
        <w:t>señala</w:t>
      </w:r>
      <w:r w:rsidR="002D7317" w:rsidRPr="00932F6E">
        <w:t>n</w:t>
      </w:r>
      <w:r w:rsidRPr="00932F6E">
        <w:t xml:space="preserve"> los </w:t>
      </w:r>
      <w:r w:rsidR="003F5EB8" w:rsidRPr="00932F6E">
        <w:t>cuatro</w:t>
      </w:r>
      <w:r w:rsidRPr="00932F6E">
        <w:t xml:space="preserve"> átomos consecutivos que forman el ángulo diedro</w:t>
      </w:r>
      <w:r w:rsidR="000E1F61" w:rsidRPr="00932F6E">
        <w:t xml:space="preserve">, es decir, </w:t>
      </w:r>
      <w:r w:rsidRPr="00932F6E">
        <w:t xml:space="preserve">los </w:t>
      </w:r>
      <w:r w:rsidR="000E1F61" w:rsidRPr="00932F6E">
        <w:t>dos átomos</w:t>
      </w:r>
      <w:r w:rsidRPr="00932F6E">
        <w:t xml:space="preserve"> que forman el ángulo a medir y sus </w:t>
      </w:r>
      <w:r w:rsidR="000E1F61" w:rsidRPr="00932F6E">
        <w:t>dos</w:t>
      </w:r>
      <w:r w:rsidRPr="00932F6E">
        <w:t xml:space="preserve"> átomos colindantes, en concreto, el siguiente y el anterior en la cadena.</w:t>
      </w:r>
      <w:r w:rsidR="0077646F" w:rsidRPr="00932F6E">
        <w:t xml:space="preserve"> </w:t>
      </w:r>
      <w:r w:rsidR="00CA405C" w:rsidRPr="00932F6E">
        <w:t>Ver Figura 23.</w:t>
      </w:r>
      <w:r w:rsidR="00CA405C" w:rsidRPr="00932F6E">
        <w:rPr>
          <w:rStyle w:val="Hipervnculo"/>
          <w:color w:val="auto"/>
          <w:u w:val="none"/>
        </w:rPr>
        <w:t xml:space="preserve"> </w:t>
      </w:r>
    </w:p>
    <w:p w14:paraId="239D048C" w14:textId="00C26A4E" w:rsidR="00CA405C" w:rsidRPr="00932F6E" w:rsidRDefault="00CA405C" w:rsidP="00CA405C">
      <w:pPr>
        <w:pStyle w:val="Descripcin"/>
        <w:jc w:val="center"/>
        <w:rPr>
          <w:i w:val="0"/>
        </w:rPr>
      </w:pPr>
      <w:bookmarkStart w:id="85" w:name="_Toc197625539"/>
      <w:r w:rsidRPr="00932F6E">
        <w:rPr>
          <w:i w:val="0"/>
        </w:rPr>
        <w:t xml:space="preserve">Figura </w:t>
      </w:r>
      <w:r w:rsidRPr="00932F6E">
        <w:rPr>
          <w:i w:val="0"/>
        </w:rPr>
        <w:fldChar w:fldCharType="begin"/>
      </w:r>
      <w:r w:rsidRPr="00932F6E">
        <w:rPr>
          <w:i w:val="0"/>
        </w:rPr>
        <w:instrText xml:space="preserve"> SEQ Figura \* ARABIC </w:instrText>
      </w:r>
      <w:r w:rsidRPr="00932F6E">
        <w:rPr>
          <w:i w:val="0"/>
        </w:rPr>
        <w:fldChar w:fldCharType="separate"/>
      </w:r>
      <w:r w:rsidR="00F35FB2" w:rsidRPr="00932F6E">
        <w:rPr>
          <w:i w:val="0"/>
        </w:rPr>
        <w:t>23</w:t>
      </w:r>
      <w:r w:rsidRPr="00932F6E">
        <w:rPr>
          <w:i w:val="0"/>
        </w:rPr>
        <w:fldChar w:fldCharType="end"/>
      </w:r>
      <w:r w:rsidRPr="00932F6E">
        <w:rPr>
          <w:i w:val="0"/>
        </w:rPr>
        <w:t>. Phi y Psi en PyMOL.</w:t>
      </w:r>
      <w:bookmarkEnd w:id="85"/>
    </w:p>
    <w:p w14:paraId="59C438E3" w14:textId="77777777" w:rsidR="00CA405C" w:rsidRPr="00932F6E" w:rsidRDefault="00CA405C" w:rsidP="00CA405C">
      <w:pPr>
        <w:tabs>
          <w:tab w:val="left" w:pos="708"/>
          <w:tab w:val="left" w:pos="1416"/>
          <w:tab w:val="left" w:pos="2124"/>
          <w:tab w:val="left" w:pos="2832"/>
          <w:tab w:val="left" w:pos="3540"/>
          <w:tab w:val="left" w:pos="4248"/>
          <w:tab w:val="left" w:pos="4956"/>
          <w:tab w:val="left" w:pos="5664"/>
          <w:tab w:val="left" w:pos="6372"/>
          <w:tab w:val="left" w:pos="7140"/>
        </w:tabs>
        <w:ind w:left="346"/>
        <w:jc w:val="center"/>
      </w:pPr>
      <w:r w:rsidRPr="00932F6E">
        <w:drawing>
          <wp:inline distT="0" distB="0" distL="0" distR="0" wp14:anchorId="07716451" wp14:editId="24222AFA">
            <wp:extent cx="4930140" cy="2291715"/>
            <wp:effectExtent l="0" t="0" r="0" b="0"/>
            <wp:docPr id="49" name="Imagen 10" descr="Sin títu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10" descr="Sin título"/>
                    <pic:cNvPicPr>
                      <a:picLocks noChangeAspect="1" noChangeArrowheads="1"/>
                    </pic:cNvPicPr>
                  </pic:nvPicPr>
                  <pic:blipFill>
                    <a:blip r:embed="rId45"/>
                    <a:stretch>
                      <a:fillRect/>
                    </a:stretch>
                  </pic:blipFill>
                  <pic:spPr bwMode="auto">
                    <a:xfrm>
                      <a:off x="0" y="0"/>
                      <a:ext cx="4930140" cy="2291715"/>
                    </a:xfrm>
                    <a:prstGeom prst="rect">
                      <a:avLst/>
                    </a:prstGeom>
                    <a:noFill/>
                  </pic:spPr>
                </pic:pic>
              </a:graphicData>
            </a:graphic>
          </wp:inline>
        </w:drawing>
      </w:r>
    </w:p>
    <w:p w14:paraId="1C3534D2" w14:textId="68154D02" w:rsidR="001026B7" w:rsidRPr="00932F6E" w:rsidRDefault="003F5EB8" w:rsidP="00B833B6">
      <w:pPr>
        <w:ind w:left="348"/>
        <w:rPr>
          <w:rFonts w:cstheme="minorHAnsi"/>
        </w:rPr>
      </w:pPr>
      <w:r w:rsidRPr="00932F6E">
        <w:rPr>
          <w:rFonts w:cstheme="minorHAnsi"/>
        </w:rPr>
        <w:t xml:space="preserve">Es fundamental respetar el </w:t>
      </w:r>
      <w:r w:rsidRPr="00932F6E">
        <w:rPr>
          <w:rFonts w:cstheme="minorHAnsi"/>
          <w:bCs/>
        </w:rPr>
        <w:t>orden de selección</w:t>
      </w:r>
      <w:r w:rsidRPr="00932F6E">
        <w:rPr>
          <w:rFonts w:cstheme="minorHAnsi"/>
        </w:rPr>
        <w:t xml:space="preserve"> de los átomos, de un extremo a otro de la cadena. Aunque el sentido (izquierda-derecha o derecha-izquierda) no afecta el resultado, un error en el orden de los clics puede provocar una interpretación incorrecta de los </w:t>
      </w:r>
      <w:r w:rsidRPr="00932F6E">
        <w:rPr>
          <w:rFonts w:cstheme="minorHAnsi"/>
        </w:rPr>
        <w:lastRenderedPageBreak/>
        <w:t>puntos espaciales, generando valores de ángulo sin sentido.</w:t>
      </w:r>
      <w:r w:rsidR="00EA13E5" w:rsidRPr="00932F6E">
        <w:rPr>
          <w:rFonts w:cstheme="minorHAnsi"/>
        </w:rPr>
        <w:t xml:space="preserve"> </w:t>
      </w:r>
      <w:r w:rsidR="001026B7" w:rsidRPr="00932F6E">
        <w:rPr>
          <w:rFonts w:cstheme="minorHAnsi"/>
        </w:rPr>
        <w:t>En</w:t>
      </w:r>
      <w:r w:rsidR="00EA13E5" w:rsidRPr="00932F6E">
        <w:rPr>
          <w:rFonts w:cstheme="minorHAnsi"/>
        </w:rPr>
        <w:t xml:space="preserve"> </w:t>
      </w:r>
      <w:r w:rsidR="001026B7" w:rsidRPr="00932F6E">
        <w:rPr>
          <w:rFonts w:cstheme="minorHAnsi"/>
        </w:rPr>
        <w:t>caso de duda sobre el proceso de medición, existen guías detalladas disponibles en línea, como por ejemplo el video</w:t>
      </w:r>
      <w:r w:rsidR="001026B7" w:rsidRPr="00857A6D">
        <w:rPr>
          <w:rFonts w:cstheme="minorHAnsi"/>
          <w:lang w:val="en-US"/>
        </w:rPr>
        <w:t xml:space="preserve"> </w:t>
      </w:r>
      <w:r w:rsidR="001026B7" w:rsidRPr="00857A6D">
        <w:rPr>
          <w:rStyle w:val="nfasis"/>
          <w:rFonts w:cstheme="minorHAnsi"/>
          <w:lang w:val="en-US"/>
        </w:rPr>
        <w:t>Practical course</w:t>
      </w:r>
      <w:r w:rsidR="001026B7" w:rsidRPr="00932F6E">
        <w:rPr>
          <w:rStyle w:val="nfasis"/>
          <w:rFonts w:cstheme="minorHAnsi"/>
        </w:rPr>
        <w:t>:</w:t>
      </w:r>
      <w:r w:rsidR="001026B7" w:rsidRPr="00857A6D">
        <w:rPr>
          <w:rStyle w:val="nfasis"/>
          <w:rFonts w:cstheme="minorHAnsi"/>
          <w:lang w:val="en-US"/>
        </w:rPr>
        <w:t xml:space="preserve"> Calculate</w:t>
      </w:r>
      <w:r w:rsidR="001026B7" w:rsidRPr="00932F6E">
        <w:rPr>
          <w:rStyle w:val="nfasis"/>
          <w:rFonts w:cstheme="minorHAnsi"/>
        </w:rPr>
        <w:t xml:space="preserve"> phi, psi and omega</w:t>
      </w:r>
      <w:r w:rsidR="001026B7" w:rsidRPr="00857A6D">
        <w:rPr>
          <w:rStyle w:val="nfasis"/>
          <w:rFonts w:cstheme="minorHAnsi"/>
          <w:lang w:val="en-US"/>
        </w:rPr>
        <w:t xml:space="preserve"> angles</w:t>
      </w:r>
      <w:r w:rsidR="001026B7" w:rsidRPr="00932F6E">
        <w:rPr>
          <w:rStyle w:val="nfasis"/>
          <w:rFonts w:cstheme="minorHAnsi"/>
        </w:rPr>
        <w:t xml:space="preserve"> of</w:t>
      </w:r>
      <w:r w:rsidR="001026B7" w:rsidRPr="00857A6D">
        <w:rPr>
          <w:rStyle w:val="nfasis"/>
          <w:rFonts w:cstheme="minorHAnsi"/>
          <w:lang w:val="en-US"/>
        </w:rPr>
        <w:t xml:space="preserve"> proteins</w:t>
      </w:r>
      <w:r w:rsidR="001026B7" w:rsidRPr="00932F6E">
        <w:rPr>
          <w:rStyle w:val="nfasis"/>
          <w:rFonts w:cstheme="minorHAnsi"/>
        </w:rPr>
        <w:t xml:space="preserve"> in PyMOL</w:t>
      </w:r>
      <w:r w:rsidR="001026B7" w:rsidRPr="00932F6E">
        <w:rPr>
          <w:rFonts w:cstheme="minorHAnsi"/>
        </w:rPr>
        <w:t xml:space="preserve"> (brooksj4, 2020).</w:t>
      </w:r>
    </w:p>
    <w:p w14:paraId="6D02B416" w14:textId="2579265B" w:rsidR="00CA405C" w:rsidRPr="00932F6E" w:rsidRDefault="00EA13E5" w:rsidP="00CA405C">
      <w:pPr>
        <w:ind w:left="357"/>
        <w:rPr>
          <w:highlight w:val="yellow"/>
        </w:rPr>
      </w:pPr>
      <w:r w:rsidRPr="00932F6E">
        <w:rPr>
          <w:rFonts w:ascii="Calibri" w:hAnsi="Calibri" w:cs="Calibri"/>
        </w:rPr>
        <w:t>Al disponer de los ángulos deseados, basta con pulsar en “Done” para salir del wizard. A continuación, se anotan los datos en una tabla para su posterior análisis.</w:t>
      </w:r>
      <w:r w:rsidR="00CA405C" w:rsidRPr="00932F6E">
        <w:rPr>
          <w:rFonts w:ascii="Calibri" w:hAnsi="Calibri" w:cs="Calibri"/>
        </w:rPr>
        <w:t xml:space="preserve"> </w:t>
      </w:r>
      <w:r w:rsidR="00CA405C" w:rsidRPr="00932F6E">
        <w:t>Se consideran como valores de referencia aquellos</w:t>
      </w:r>
      <w:r w:rsidR="00CA405C" w:rsidRPr="00932F6E">
        <w:rPr>
          <w:b/>
        </w:rPr>
        <w:t xml:space="preserve"> </w:t>
      </w:r>
      <w:r w:rsidR="00CA405C" w:rsidRPr="00932F6E">
        <w:rPr>
          <w:rStyle w:val="Textoennegrita"/>
          <w:b w:val="0"/>
        </w:rPr>
        <w:t>ángulos diedros</w:t>
      </w:r>
      <w:r w:rsidR="00CA405C" w:rsidRPr="00932F6E">
        <w:rPr>
          <w:b/>
        </w:rPr>
        <w:t xml:space="preserve"> </w:t>
      </w:r>
      <w:r w:rsidR="00CA405C" w:rsidRPr="00932F6E">
        <w:t xml:space="preserve">cercanos a </w:t>
      </w:r>
      <w:r w:rsidR="00CA405C" w:rsidRPr="00932F6E">
        <w:rPr>
          <w:rStyle w:val="Textoennegrita"/>
          <w:b w:val="0"/>
        </w:rPr>
        <w:t>ϕ ≈ –75°</w:t>
      </w:r>
      <w:r w:rsidR="00CA405C" w:rsidRPr="00932F6E">
        <w:t xml:space="preserve"> y</w:t>
      </w:r>
      <w:r w:rsidR="00CA405C" w:rsidRPr="00932F6E">
        <w:rPr>
          <w:b/>
        </w:rPr>
        <w:t xml:space="preserve"> </w:t>
      </w:r>
      <w:r w:rsidR="00CA405C" w:rsidRPr="00932F6E">
        <w:rPr>
          <w:rStyle w:val="Textoennegrita"/>
          <w:b w:val="0"/>
        </w:rPr>
        <w:t>ψ ≈ 145°</w:t>
      </w:r>
      <w:r w:rsidR="00CA405C" w:rsidRPr="00932F6E">
        <w:rPr>
          <w:b/>
        </w:rPr>
        <w:t>,</w:t>
      </w:r>
      <w:r w:rsidR="00CA405C" w:rsidRPr="00932F6E">
        <w:t xml:space="preserve"> correspondientes a la conformación típica de hélice PPII. Pero hay que tener en cuenta que los valores de los ángulos no son exactos, por lo que hay que se ha de establecer un margen de tolerancia, mediante una constante ajustable. </w:t>
      </w:r>
    </w:p>
    <w:p w14:paraId="4E42F9BE" w14:textId="2476B76D" w:rsidR="00C84B5A" w:rsidRPr="00932F6E" w:rsidRDefault="00C337A7" w:rsidP="00E353E2">
      <w:pPr>
        <w:pStyle w:val="Prrafodelista"/>
        <w:numPr>
          <w:ilvl w:val="0"/>
          <w:numId w:val="8"/>
        </w:numPr>
        <w:contextualSpacing w:val="0"/>
      </w:pPr>
      <w:r w:rsidRPr="00932F6E">
        <w:rPr>
          <w:rStyle w:val="Textoennegrita"/>
          <w:rFonts w:ascii="Calibri" w:hAnsi="Calibri" w:cs="Calibri"/>
        </w:rPr>
        <w:t>Identificación de los Carbonos Alfa y Oxígenos de Carbonilo</w:t>
      </w:r>
      <w:r w:rsidR="001A2F16" w:rsidRPr="00932F6E">
        <w:rPr>
          <w:rStyle w:val="Textoennegrita"/>
          <w:rFonts w:ascii="Calibri" w:hAnsi="Calibri" w:cs="Calibri"/>
        </w:rPr>
        <w:t>:</w:t>
      </w:r>
      <w:r w:rsidR="001A2F16" w:rsidRPr="00932F6E">
        <w:rPr>
          <w:rFonts w:ascii="Calibri" w:hAnsi="Calibri" w:cs="Calibri"/>
        </w:rPr>
        <w:t xml:space="preserve"> </w:t>
      </w:r>
      <w:r w:rsidRPr="00932F6E">
        <w:rPr>
          <w:rFonts w:ascii="Calibri" w:hAnsi="Calibri" w:cs="Calibri"/>
        </w:rPr>
        <w:t>L</w:t>
      </w:r>
      <w:r w:rsidR="006E32D5" w:rsidRPr="00932F6E">
        <w:rPr>
          <w:rFonts w:ascii="Calibri" w:hAnsi="Calibri" w:cs="Calibri"/>
        </w:rPr>
        <w:t>a presencia de</w:t>
      </w:r>
      <w:r w:rsidRPr="00932F6E">
        <w:rPr>
          <w:rFonts w:ascii="Calibri" w:hAnsi="Calibri" w:cs="Calibri"/>
        </w:rPr>
        <w:t xml:space="preserve"> enlaces de hidrógeno no canónicos entre carbonos alfa y carbonilos de </w:t>
      </w:r>
      <w:r w:rsidR="006E32D5" w:rsidRPr="00932F6E">
        <w:rPr>
          <w:rFonts w:ascii="Calibri" w:hAnsi="Calibri" w:cs="Calibri"/>
        </w:rPr>
        <w:t>la cadena central de hélices</w:t>
      </w:r>
      <w:r w:rsidRPr="00932F6E">
        <w:rPr>
          <w:rFonts w:ascii="Calibri" w:hAnsi="Calibri" w:cs="Calibri"/>
        </w:rPr>
        <w:t xml:space="preserve"> colindantes </w:t>
      </w:r>
      <w:r w:rsidR="006E32D5" w:rsidRPr="00932F6E">
        <w:rPr>
          <w:rFonts w:ascii="Calibri" w:hAnsi="Calibri" w:cs="Calibri"/>
        </w:rPr>
        <w:t>es característica</w:t>
      </w:r>
      <w:r w:rsidR="001A2F16" w:rsidRPr="00932F6E">
        <w:rPr>
          <w:rFonts w:ascii="Calibri" w:hAnsi="Calibri" w:cs="Calibri"/>
        </w:rPr>
        <w:t xml:space="preserve"> de</w:t>
      </w:r>
      <w:r w:rsidR="006E32D5" w:rsidRPr="00932F6E">
        <w:rPr>
          <w:rFonts w:ascii="Calibri" w:hAnsi="Calibri" w:cs="Calibri"/>
        </w:rPr>
        <w:t xml:space="preserve"> las</w:t>
      </w:r>
      <w:r w:rsidR="001A2F16" w:rsidRPr="00932F6E">
        <w:rPr>
          <w:rFonts w:ascii="Calibri" w:hAnsi="Calibri" w:cs="Calibri"/>
        </w:rPr>
        <w:t xml:space="preserve"> hélices PPII</w:t>
      </w:r>
      <w:r w:rsidR="006E32D5" w:rsidRPr="00932F6E">
        <w:rPr>
          <w:rFonts w:ascii="Calibri" w:hAnsi="Calibri" w:cs="Calibri"/>
        </w:rPr>
        <w:t xml:space="preserve">. Dado que hasta la fecha </w:t>
      </w:r>
      <w:r w:rsidR="00A60DAA" w:rsidRPr="00932F6E">
        <w:rPr>
          <w:rFonts w:ascii="Calibri" w:hAnsi="Calibri" w:cs="Calibri"/>
        </w:rPr>
        <w:t>PyMOL</w:t>
      </w:r>
      <w:r w:rsidR="006E32D5" w:rsidRPr="00932F6E">
        <w:rPr>
          <w:rFonts w:ascii="Calibri" w:hAnsi="Calibri" w:cs="Calibri"/>
        </w:rPr>
        <w:t xml:space="preserve"> solo identifica enlaces de hidrógeno canónicos, los cuales cuentan con donantes, aceptores y geometría distinta, este proceso es laborioso y requiere de una etapa de preparado </w:t>
      </w:r>
      <w:r w:rsidR="00A60DAA" w:rsidRPr="00932F6E">
        <w:rPr>
          <w:rFonts w:ascii="Calibri" w:hAnsi="Calibri" w:cs="Calibri"/>
        </w:rPr>
        <w:t>previo</w:t>
      </w:r>
      <w:r w:rsidR="006E32D5" w:rsidRPr="00932F6E">
        <w:rPr>
          <w:rFonts w:ascii="Calibri" w:hAnsi="Calibri" w:cs="Calibri"/>
        </w:rPr>
        <w:t xml:space="preserve"> al análisis.</w:t>
      </w:r>
    </w:p>
    <w:p w14:paraId="28153A52" w14:textId="53135265" w:rsidR="00443E41" w:rsidRPr="00932F6E" w:rsidRDefault="00C84B5A" w:rsidP="00E929A0">
      <w:pPr>
        <w:pStyle w:val="Prrafodelista"/>
        <w:spacing w:after="0"/>
        <w:ind w:left="357"/>
        <w:contextualSpacing w:val="0"/>
      </w:pPr>
      <w:r w:rsidRPr="00932F6E">
        <w:t xml:space="preserve">Para </w:t>
      </w:r>
      <w:r w:rsidR="006E32D5" w:rsidRPr="00932F6E">
        <w:t>este paso se requiere la identificación de los</w:t>
      </w:r>
      <w:r w:rsidRPr="00932F6E">
        <w:t xml:space="preserve"> </w:t>
      </w:r>
      <w:r w:rsidR="006E32D5" w:rsidRPr="00932F6E">
        <w:t xml:space="preserve">carbonos alfa (cuyos hidrógenos son los donantes de electrones en este enlace) y los oxígenos de carbonilos de la cadena central, que realizan la función de aceptores. </w:t>
      </w:r>
      <w:r w:rsidRPr="00932F6E">
        <w:t xml:space="preserve">Encontrar los </w:t>
      </w:r>
      <m:oMath>
        <m:sSub>
          <m:sSubPr>
            <m:ctrlPr>
              <w:rPr>
                <w:rFonts w:ascii="Cambria Math" w:hAnsi="Cambria Math"/>
              </w:rPr>
            </m:ctrlPr>
          </m:sSubPr>
          <m:e>
            <m:r>
              <w:rPr>
                <w:rFonts w:ascii="Cambria Math" w:hAnsi="Cambria Math"/>
              </w:rPr>
              <m:t>C</m:t>
            </m:r>
          </m:e>
          <m:sub>
            <m:r>
              <w:rPr>
                <w:rFonts w:ascii="Cambria Math" w:hAnsi="Cambria Math"/>
              </w:rPr>
              <m:t>α</m:t>
            </m:r>
          </m:sub>
        </m:sSub>
      </m:oMath>
      <w:r w:rsidRPr="00932F6E">
        <w:t xml:space="preserve"> es fácil porque ya existe un comando que lo realiza</w:t>
      </w:r>
      <w:r w:rsidR="006E32D5" w:rsidRPr="00932F6E">
        <w:t xml:space="preserve"> en </w:t>
      </w:r>
      <w:r w:rsidR="00A60DAA" w:rsidRPr="00932F6E">
        <w:t>PyMOL</w:t>
      </w:r>
      <w:r w:rsidR="006E32D5" w:rsidRPr="00932F6E">
        <w:t>. Tan solo se ha de usar</w:t>
      </w:r>
      <w:r w:rsidRPr="00932F6E">
        <w:t>: hx &gt; generate &gt; selection &gt; c-alphas</w:t>
      </w:r>
      <w:r w:rsidR="006E32D5" w:rsidRPr="00932F6E">
        <w:t xml:space="preserve"> como </w:t>
      </w:r>
      <w:r w:rsidR="00A60DAA" w:rsidRPr="00932F6E">
        <w:t>evidencia</w:t>
      </w:r>
      <w:r w:rsidR="006E32D5" w:rsidRPr="00932F6E">
        <w:t xml:space="preserve"> la Figura 24</w:t>
      </w:r>
      <w:r w:rsidR="00443E41" w:rsidRPr="00932F6E">
        <w:t>, repitiendo por cada hélice</w:t>
      </w:r>
      <w:r w:rsidRPr="00932F6E">
        <w:t xml:space="preserve">. </w:t>
      </w:r>
      <w:r w:rsidR="006E32D5" w:rsidRPr="00932F6E">
        <w:t>Lo cual genera una</w:t>
      </w:r>
      <w:r w:rsidR="00443E41" w:rsidRPr="00932F6E">
        <w:t xml:space="preserve"> selección</w:t>
      </w:r>
      <w:r w:rsidRPr="00932F6E">
        <w:t xml:space="preserve"> hx_calpha en un solo </w:t>
      </w:r>
      <w:r w:rsidR="000F4524" w:rsidRPr="00932F6E">
        <w:t>clic</w:t>
      </w:r>
      <w:r w:rsidR="00443E41" w:rsidRPr="00932F6E">
        <w:t>.</w:t>
      </w:r>
    </w:p>
    <w:p w14:paraId="1142601E" w14:textId="58A218EA" w:rsidR="00AC7003" w:rsidRPr="00932F6E" w:rsidRDefault="00AC7003" w:rsidP="00E929A0">
      <w:pPr>
        <w:pStyle w:val="Prrafodelista"/>
        <w:spacing w:before="0" w:after="0"/>
        <w:ind w:left="357"/>
        <w:contextualSpacing w:val="0"/>
        <w:jc w:val="center"/>
        <w:rPr>
          <w:i/>
        </w:rPr>
      </w:pPr>
      <w:bookmarkStart w:id="86" w:name="_Toc197625540"/>
      <w:r w:rsidRPr="00932F6E">
        <w:rPr>
          <w:i/>
        </w:rPr>
        <w:t xml:space="preserve">Figura </w:t>
      </w:r>
      <w:r w:rsidR="00A43DE4" w:rsidRPr="00932F6E">
        <w:rPr>
          <w:i/>
        </w:rPr>
        <w:fldChar w:fldCharType="begin"/>
      </w:r>
      <w:r w:rsidR="00A43DE4" w:rsidRPr="00932F6E">
        <w:rPr>
          <w:i/>
        </w:rPr>
        <w:instrText xml:space="preserve"> SEQ Figura \* ARABIC </w:instrText>
      </w:r>
      <w:r w:rsidR="00A43DE4" w:rsidRPr="00932F6E">
        <w:rPr>
          <w:i/>
        </w:rPr>
        <w:fldChar w:fldCharType="separate"/>
      </w:r>
      <w:r w:rsidR="00F35FB2" w:rsidRPr="00932F6E">
        <w:rPr>
          <w:i/>
        </w:rPr>
        <w:t>24</w:t>
      </w:r>
      <w:r w:rsidR="00A43DE4" w:rsidRPr="00932F6E">
        <w:rPr>
          <w:i/>
        </w:rPr>
        <w:fldChar w:fldCharType="end"/>
      </w:r>
      <w:r w:rsidRPr="00932F6E">
        <w:rPr>
          <w:i/>
        </w:rPr>
        <w:t>. Selección de c-alphas.</w:t>
      </w:r>
      <w:bookmarkEnd w:id="86"/>
    </w:p>
    <w:p w14:paraId="3A6E11B3" w14:textId="77777777" w:rsidR="00C84B5A" w:rsidRPr="00932F6E" w:rsidRDefault="00C84B5A" w:rsidP="00467289">
      <w:pPr>
        <w:pStyle w:val="Prrafodelista"/>
        <w:ind w:left="0"/>
        <w:jc w:val="center"/>
      </w:pPr>
      <w:r w:rsidRPr="00932F6E">
        <w:drawing>
          <wp:inline distT="0" distB="0" distL="0" distR="0" wp14:anchorId="70BF194E" wp14:editId="281A16BE">
            <wp:extent cx="3934860" cy="1931670"/>
            <wp:effectExtent l="0" t="0" r="8890" b="0"/>
            <wp:docPr id="50" name="Imagen 11" descr="Sin títu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11" descr="Sin título"/>
                    <pic:cNvPicPr>
                      <a:picLocks noChangeAspect="1" noChangeArrowheads="1"/>
                    </pic:cNvPicPr>
                  </pic:nvPicPr>
                  <pic:blipFill>
                    <a:blip r:embed="rId46"/>
                    <a:stretch>
                      <a:fillRect/>
                    </a:stretch>
                  </pic:blipFill>
                  <pic:spPr bwMode="auto">
                    <a:xfrm>
                      <a:off x="0" y="0"/>
                      <a:ext cx="3971992" cy="1949898"/>
                    </a:xfrm>
                    <a:prstGeom prst="rect">
                      <a:avLst/>
                    </a:prstGeom>
                    <a:noFill/>
                  </pic:spPr>
                </pic:pic>
              </a:graphicData>
            </a:graphic>
          </wp:inline>
        </w:drawing>
      </w:r>
    </w:p>
    <w:p w14:paraId="2EF8213C" w14:textId="61666A5F" w:rsidR="00C84B5A" w:rsidRPr="00932F6E" w:rsidRDefault="00C84B5A" w:rsidP="00467289">
      <w:pPr>
        <w:pStyle w:val="Prrafodelista"/>
        <w:ind w:left="0"/>
        <w:contextualSpacing w:val="0"/>
      </w:pPr>
      <w:r w:rsidRPr="00932F6E">
        <w:lastRenderedPageBreak/>
        <w:t>Identificar los oxígenos</w:t>
      </w:r>
      <w:r w:rsidR="00443E41" w:rsidRPr="00932F6E">
        <w:t xml:space="preserve"> de la cadena central</w:t>
      </w:r>
      <w:r w:rsidR="0081200F" w:rsidRPr="00932F6E">
        <w:t xml:space="preserve"> es</w:t>
      </w:r>
      <w:r w:rsidRPr="00932F6E">
        <w:t xml:space="preserve"> más complicado </w:t>
      </w:r>
      <w:r w:rsidR="00443E41" w:rsidRPr="00932F6E">
        <w:t xml:space="preserve">dado </w:t>
      </w:r>
      <w:r w:rsidRPr="00932F6E">
        <w:t>que, aunque hay un comando para localizar oxígenos</w:t>
      </w:r>
      <w:r w:rsidR="00443E41" w:rsidRPr="00932F6E">
        <w:t>, este no discrimina en base a su localización</w:t>
      </w:r>
      <w:r w:rsidRPr="00932F6E">
        <w:t>. Por ello, en vez de u</w:t>
      </w:r>
      <w:r w:rsidR="00443E41" w:rsidRPr="00932F6E">
        <w:t>tilizar ese comando y luego borrar manualmente</w:t>
      </w:r>
      <w:r w:rsidR="00EC18F8" w:rsidRPr="00932F6E">
        <w:t xml:space="preserve"> los oxígenos</w:t>
      </w:r>
      <w:r w:rsidR="00443E41" w:rsidRPr="00932F6E">
        <w:t xml:space="preserve"> no deseados, suele ser más fácil seleccionar </w:t>
      </w:r>
      <w:r w:rsidR="00D72C50" w:rsidRPr="00932F6E">
        <w:t>manualmente</w:t>
      </w:r>
      <w:r w:rsidR="00443E41" w:rsidRPr="00932F6E">
        <w:t xml:space="preserve"> los</w:t>
      </w:r>
      <w:r w:rsidR="00CA4959" w:rsidRPr="00932F6E">
        <w:t xml:space="preserve"> </w:t>
      </w:r>
      <w:r w:rsidR="00D72C50" w:rsidRPr="00932F6E">
        <w:t>objetivos</w:t>
      </w:r>
      <w:r w:rsidRPr="00932F6E">
        <w:t xml:space="preserve">. Para </w:t>
      </w:r>
      <w:r w:rsidR="00443E41" w:rsidRPr="00932F6E">
        <w:t>ello se utiliza</w:t>
      </w:r>
      <w:r w:rsidRPr="00932F6E">
        <w:t xml:space="preserve"> </w:t>
      </w:r>
      <w:r w:rsidR="00443E41" w:rsidRPr="00932F6E">
        <w:t>el selector</w:t>
      </w:r>
      <w:r w:rsidRPr="00932F6E">
        <w:t xml:space="preserve"> en modo “</w:t>
      </w:r>
      <w:r w:rsidR="000F4524" w:rsidRPr="00932F6E">
        <w:t>Átomos</w:t>
      </w:r>
      <w:r w:rsidRPr="00932F6E">
        <w:t xml:space="preserve">”, </w:t>
      </w:r>
      <w:r w:rsidR="00443E41" w:rsidRPr="00932F6E">
        <w:t>y una a una se seleccionan los oxígenos de carbonilo de cada</w:t>
      </w:r>
      <w:r w:rsidRPr="00932F6E">
        <w:t xml:space="preserve"> hélice, </w:t>
      </w:r>
      <w:r w:rsidR="00443E41" w:rsidRPr="00932F6E">
        <w:t>tras lo cual se ha de</w:t>
      </w:r>
      <w:r w:rsidRPr="00932F6E">
        <w:t xml:space="preserve"> renombra</w:t>
      </w:r>
      <w:r w:rsidR="00443E41" w:rsidRPr="00932F6E">
        <w:t>r</w:t>
      </w:r>
      <w:r w:rsidRPr="00932F6E">
        <w:t xml:space="preserve"> “(sele)” por hx_o</w:t>
      </w:r>
      <w:r w:rsidR="00065F70" w:rsidRPr="00932F6E">
        <w:t>,</w:t>
      </w:r>
      <w:r w:rsidR="00443E41" w:rsidRPr="00932F6E">
        <w:t xml:space="preserve"> siendo x el número de la hélice en cuestión,</w:t>
      </w:r>
      <w:r w:rsidR="00065F70" w:rsidRPr="00932F6E">
        <w:t xml:space="preserve"> antes de pasar a </w:t>
      </w:r>
      <w:r w:rsidR="00443E41" w:rsidRPr="00932F6E">
        <w:t>la siguiente, creando un objeto por cada una como se muestra en la Figura 25.</w:t>
      </w:r>
    </w:p>
    <w:p w14:paraId="001FC5A8" w14:textId="26B6572F" w:rsidR="00AC7003" w:rsidRPr="00932F6E" w:rsidRDefault="00AC7003" w:rsidP="00467289">
      <w:pPr>
        <w:pStyle w:val="Descripcin"/>
        <w:jc w:val="center"/>
        <w:rPr>
          <w:i w:val="0"/>
        </w:rPr>
      </w:pPr>
      <w:bookmarkStart w:id="87" w:name="_Toc197625541"/>
      <w:r w:rsidRPr="00932F6E">
        <w:rPr>
          <w:i w:val="0"/>
        </w:rPr>
        <w:t xml:space="preserve">Figura </w:t>
      </w:r>
      <w:r w:rsidR="00A43DE4" w:rsidRPr="00932F6E">
        <w:rPr>
          <w:i w:val="0"/>
        </w:rPr>
        <w:fldChar w:fldCharType="begin"/>
      </w:r>
      <w:r w:rsidR="00A43DE4" w:rsidRPr="00932F6E">
        <w:rPr>
          <w:i w:val="0"/>
        </w:rPr>
        <w:instrText xml:space="preserve"> SEQ Figura \* ARABIC </w:instrText>
      </w:r>
      <w:r w:rsidR="00A43DE4" w:rsidRPr="00932F6E">
        <w:rPr>
          <w:i w:val="0"/>
        </w:rPr>
        <w:fldChar w:fldCharType="separate"/>
      </w:r>
      <w:r w:rsidR="00F35FB2" w:rsidRPr="00932F6E">
        <w:rPr>
          <w:i w:val="0"/>
        </w:rPr>
        <w:t>25</w:t>
      </w:r>
      <w:r w:rsidR="00A43DE4" w:rsidRPr="00932F6E">
        <w:rPr>
          <w:i w:val="0"/>
        </w:rPr>
        <w:fldChar w:fldCharType="end"/>
      </w:r>
      <w:r w:rsidRPr="00932F6E">
        <w:rPr>
          <w:i w:val="0"/>
        </w:rPr>
        <w:t>. selección de oxígenos.</w:t>
      </w:r>
      <w:bookmarkEnd w:id="87"/>
    </w:p>
    <w:p w14:paraId="5DEE5CC0" w14:textId="77777777" w:rsidR="00C84B5A" w:rsidRPr="00932F6E" w:rsidRDefault="00C84B5A" w:rsidP="00467289">
      <w:pPr>
        <w:pStyle w:val="Prrafodelista"/>
        <w:ind w:left="0"/>
        <w:jc w:val="center"/>
      </w:pPr>
      <w:r w:rsidRPr="00932F6E">
        <w:drawing>
          <wp:inline distT="0" distB="0" distL="0" distR="0" wp14:anchorId="5C1B7A85" wp14:editId="25383761">
            <wp:extent cx="5758180" cy="2543175"/>
            <wp:effectExtent l="0" t="0" r="0" b="0"/>
            <wp:docPr id="51" name="Imagen 12" descr="Sin títu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12" descr="Sin título"/>
                    <pic:cNvPicPr>
                      <a:picLocks noChangeAspect="1" noChangeArrowheads="1"/>
                    </pic:cNvPicPr>
                  </pic:nvPicPr>
                  <pic:blipFill>
                    <a:blip r:embed="rId47"/>
                    <a:stretch>
                      <a:fillRect/>
                    </a:stretch>
                  </pic:blipFill>
                  <pic:spPr bwMode="auto">
                    <a:xfrm>
                      <a:off x="0" y="0"/>
                      <a:ext cx="5758180" cy="2543175"/>
                    </a:xfrm>
                    <a:prstGeom prst="rect">
                      <a:avLst/>
                    </a:prstGeom>
                    <a:noFill/>
                  </pic:spPr>
                </pic:pic>
              </a:graphicData>
            </a:graphic>
          </wp:inline>
        </w:drawing>
      </w:r>
    </w:p>
    <w:p w14:paraId="50ED8A24" w14:textId="04ACE33C" w:rsidR="000B1B6C" w:rsidRPr="00932F6E" w:rsidRDefault="000B1B6C" w:rsidP="00E353E2">
      <w:pPr>
        <w:pStyle w:val="Prrafodelista"/>
        <w:numPr>
          <w:ilvl w:val="0"/>
          <w:numId w:val="8"/>
        </w:numPr>
        <w:ind w:left="0"/>
        <w:contextualSpacing w:val="0"/>
        <w:jc w:val="left"/>
      </w:pPr>
      <w:r w:rsidRPr="00932F6E">
        <w:rPr>
          <w:b/>
        </w:rPr>
        <w:t>Identificación de enlaces de hidrógeno no canónicos:</w:t>
      </w:r>
      <w:r w:rsidRPr="00932F6E">
        <w:t xml:space="preserve"> </w:t>
      </w:r>
      <w:r w:rsidR="00C84B5A" w:rsidRPr="00932F6E">
        <w:t xml:space="preserve">Una </w:t>
      </w:r>
      <w:r w:rsidR="00100C76" w:rsidRPr="00932F6E">
        <w:t xml:space="preserve">vez </w:t>
      </w:r>
      <w:r w:rsidRPr="00932F6E">
        <w:t xml:space="preserve">se han creado las selecciones hx_calpha y hx_o, estas pueden utilizarse para realizar las mediciones de distancia y ángulo requeridas para identificar posibles enlaces de hidrógeno no canónicos presentes en la molécula. </w:t>
      </w:r>
    </w:p>
    <w:p w14:paraId="3D82ABFE" w14:textId="1E406FA0" w:rsidR="000B1B6C" w:rsidRPr="00932F6E" w:rsidRDefault="000B1B6C" w:rsidP="000B1B6C">
      <w:pPr>
        <w:pStyle w:val="Prrafodelista"/>
        <w:ind w:left="0"/>
        <w:contextualSpacing w:val="0"/>
        <w:jc w:val="left"/>
      </w:pPr>
      <w:r w:rsidRPr="00932F6E">
        <w:t xml:space="preserve">Las hélices de PPII solo realizan estos enlaces entre hélices de PPII colindantes. Como se muestra en la figura 10, las hélices de PPII suelen colindar con entre </w:t>
      </w:r>
      <w:r w:rsidR="00D72C50" w:rsidRPr="00932F6E">
        <w:t xml:space="preserve">otras </w:t>
      </w:r>
      <w:r w:rsidRPr="00932F6E">
        <w:t xml:space="preserve">2 y 6 hélices a su alrededor. Aunque hay excepciones en que solo colindan con 1, y no se descarta que haya alguna excepción con más de 6, pero todavía no se ha </w:t>
      </w:r>
      <w:r w:rsidR="00D72C50" w:rsidRPr="00932F6E">
        <w:t>detect</w:t>
      </w:r>
      <w:r w:rsidRPr="00932F6E">
        <w:t>ado ninguna.</w:t>
      </w:r>
    </w:p>
    <w:p w14:paraId="3E56DF86" w14:textId="77777777" w:rsidR="00D6696C" w:rsidRPr="00932F6E" w:rsidRDefault="00C84B5A" w:rsidP="000B1B6C">
      <w:pPr>
        <w:pStyle w:val="Prrafodelista"/>
        <w:ind w:left="0"/>
        <w:contextualSpacing w:val="0"/>
        <w:jc w:val="left"/>
      </w:pPr>
      <w:r w:rsidRPr="00932F6E">
        <w:t xml:space="preserve">Para medir la distancia </w:t>
      </w:r>
      <w:r w:rsidR="00100C76" w:rsidRPr="00932F6E">
        <w:t>solo se</w:t>
      </w:r>
      <w:r w:rsidRPr="00932F6E">
        <w:t xml:space="preserve"> utilizar el comando distance de </w:t>
      </w:r>
      <w:r w:rsidR="002E1011" w:rsidRPr="00932F6E">
        <w:t>L, cuya explicación detallada se encuentra disponible en la documentación oficial (</w:t>
      </w:r>
      <w:r w:rsidR="002E1011" w:rsidRPr="00932F6E">
        <w:rPr>
          <w:rStyle w:val="nfasis"/>
        </w:rPr>
        <w:t>Distance - PyMOLWiki</w:t>
      </w:r>
      <w:r w:rsidR="002E1011" w:rsidRPr="00932F6E">
        <w:t xml:space="preserve">, s.f.). </w:t>
      </w:r>
    </w:p>
    <w:p w14:paraId="11F74293" w14:textId="6AF6176E" w:rsidR="00C84B5A" w:rsidRPr="00932F6E" w:rsidRDefault="00D6696C" w:rsidP="000B1B6C">
      <w:pPr>
        <w:pStyle w:val="Prrafodelista"/>
        <w:ind w:left="0"/>
        <w:contextualSpacing w:val="0"/>
        <w:jc w:val="left"/>
      </w:pPr>
      <w:r w:rsidRPr="00932F6E">
        <w:t xml:space="preserve">La estructura general del comando es la siguiente: </w:t>
      </w:r>
    </w:p>
    <w:p w14:paraId="55C1B387" w14:textId="77777777" w:rsidR="00C84B5A" w:rsidRPr="00932F6E" w:rsidRDefault="00C84B5A" w:rsidP="00467289">
      <w:pPr>
        <w:pStyle w:val="Prrafodelista"/>
        <w:ind w:left="0"/>
        <w:contextualSpacing w:val="0"/>
        <w:jc w:val="center"/>
        <w:rPr>
          <w:rFonts w:ascii="Consolas" w:hAnsi="Consolas"/>
          <w:sz w:val="20"/>
          <w:szCs w:val="20"/>
        </w:rPr>
      </w:pPr>
      <w:r w:rsidRPr="00932F6E">
        <w:rPr>
          <w:rFonts w:ascii="Consolas" w:hAnsi="Consolas"/>
          <w:sz w:val="20"/>
          <w:szCs w:val="20"/>
        </w:rPr>
        <w:t>distance distxoy, (hx_calpha), (hy_o), 5</w:t>
      </w:r>
    </w:p>
    <w:p w14:paraId="6FDB2904" w14:textId="6951BA28" w:rsidR="00AA04ED" w:rsidRPr="00932F6E" w:rsidRDefault="00C84B5A" w:rsidP="00D6696C">
      <w:pPr>
        <w:pStyle w:val="Prrafodelista"/>
        <w:ind w:left="0"/>
        <w:contextualSpacing w:val="0"/>
      </w:pPr>
      <w:r w:rsidRPr="00932F6E">
        <w:lastRenderedPageBreak/>
        <w:t xml:space="preserve">en que distxoy es el nombre que le dará </w:t>
      </w:r>
      <w:r w:rsidR="00A45975" w:rsidRPr="00932F6E">
        <w:t>PyMOL</w:t>
      </w:r>
      <w:r w:rsidRPr="00932F6E">
        <w:t xml:space="preserve"> al </w:t>
      </w:r>
      <w:r w:rsidR="00D6696C" w:rsidRPr="00932F6E">
        <w:t xml:space="preserve">nuevo </w:t>
      </w:r>
      <w:r w:rsidRPr="00932F6E">
        <w:t xml:space="preserve">objeto </w:t>
      </w:r>
      <w:r w:rsidR="00D6696C" w:rsidRPr="00932F6E">
        <w:t>que almacena</w:t>
      </w:r>
      <w:r w:rsidRPr="00932F6E">
        <w:t xml:space="preserve"> las distancias</w:t>
      </w:r>
      <w:r w:rsidR="00D6696C" w:rsidRPr="00932F6E">
        <w:t xml:space="preserve"> calculadas</w:t>
      </w:r>
      <w:r w:rsidRPr="00932F6E">
        <w:t>. hx_calpha y hy_o son las selecciones de c</w:t>
      </w:r>
      <w:r w:rsidR="00385471" w:rsidRPr="00932F6E">
        <w:t>-</w:t>
      </w:r>
      <w:r w:rsidRPr="00932F6E">
        <w:t>alpha y o</w:t>
      </w:r>
      <w:r w:rsidR="00AA04ED" w:rsidRPr="00932F6E">
        <w:t>xigeno</w:t>
      </w:r>
      <w:r w:rsidRPr="00932F6E">
        <w:t xml:space="preserve"> de las dos cadenas, y 5 es el punto de corte </w:t>
      </w:r>
      <w:r w:rsidR="00D6696C" w:rsidRPr="00932F6E">
        <w:t xml:space="preserve">de distancia (en angstroms), </w:t>
      </w:r>
      <w:r w:rsidRPr="00932F6E">
        <w:t xml:space="preserve">a partir del cual </w:t>
      </w:r>
      <w:r w:rsidR="00A45975" w:rsidRPr="00932F6E">
        <w:t>PyMOL</w:t>
      </w:r>
      <w:r w:rsidRPr="00932F6E">
        <w:t xml:space="preserve"> dejará de medir. </w:t>
      </w:r>
      <w:r w:rsidR="00100C76" w:rsidRPr="00932F6E">
        <w:t xml:space="preserve">Se </w:t>
      </w:r>
      <w:r w:rsidR="00D6696C" w:rsidRPr="00932F6E">
        <w:t>recomienda</w:t>
      </w:r>
      <w:r w:rsidR="00100C76" w:rsidRPr="00932F6E">
        <w:t xml:space="preserve"> utilizar</w:t>
      </w:r>
      <w:r w:rsidRPr="00932F6E">
        <w:t xml:space="preserve"> 5</w:t>
      </w:r>
      <w:r w:rsidR="00D6696C" w:rsidRPr="00932F6E">
        <w:rPr>
          <w:rStyle w:val="SinespaciadoCar"/>
          <w:sz w:val="24"/>
          <w:szCs w:val="24"/>
          <w:lang w:val="es-ES_tradnl"/>
        </w:rPr>
        <w:t xml:space="preserve"> </w:t>
      </w:r>
      <w:r w:rsidR="00D6696C" w:rsidRPr="00932F6E">
        <w:rPr>
          <w:rStyle w:val="Textoennegrita"/>
          <w:b w:val="0"/>
        </w:rPr>
        <w:t>Å</w:t>
      </w:r>
      <w:r w:rsidR="00D6696C" w:rsidRPr="00932F6E">
        <w:t>,</w:t>
      </w:r>
      <w:r w:rsidRPr="00932F6E">
        <w:t xml:space="preserve"> porque es suficiente para</w:t>
      </w:r>
      <w:r w:rsidR="00D6696C" w:rsidRPr="00932F6E">
        <w:t xml:space="preserve"> abarcar</w:t>
      </w:r>
      <w:r w:rsidRPr="00932F6E">
        <w:t xml:space="preserve"> los </w:t>
      </w:r>
      <w:r w:rsidR="00100C76" w:rsidRPr="00932F6E">
        <w:t xml:space="preserve">enlaces de hidrógeno </w:t>
      </w:r>
      <w:r w:rsidRPr="00932F6E">
        <w:t>no canónicos, incluso algo generoso</w:t>
      </w:r>
      <w:r w:rsidR="00100C76" w:rsidRPr="00932F6E">
        <w:t>, sin llegar a oxígenos</w:t>
      </w:r>
      <w:r w:rsidRPr="00932F6E">
        <w:t xml:space="preserve"> </w:t>
      </w:r>
      <w:r w:rsidR="00100C76" w:rsidRPr="00932F6E">
        <w:t>de residuos lejanos</w:t>
      </w:r>
      <w:r w:rsidRPr="00932F6E">
        <w:t xml:space="preserve">. </w:t>
      </w:r>
      <w:r w:rsidR="00D6696C" w:rsidRPr="00932F6E">
        <w:t xml:space="preserve">En caso de omitir este parámetro, PyMOL calcularía absolutamente todas las distancias posibles entre los átomos seleccionados, lo que saturaría la visualización y dificultaría la interpretación de los datos. </w:t>
      </w:r>
      <w:r w:rsidR="00100C76" w:rsidRPr="00932F6E">
        <w:t>Por ejemplo</w:t>
      </w:r>
      <w:r w:rsidRPr="00932F6E">
        <w:t>:</w:t>
      </w:r>
      <w:r w:rsidR="002A6D45" w:rsidRPr="00932F6E">
        <w:tab/>
        <w:t xml:space="preserve">            </w:t>
      </w:r>
    </w:p>
    <w:p w14:paraId="03112FBE" w14:textId="0BBD14FF" w:rsidR="00C84B5A" w:rsidRPr="00932F6E" w:rsidRDefault="00C84B5A" w:rsidP="00D6696C">
      <w:pPr>
        <w:pStyle w:val="Prrafodelista"/>
        <w:ind w:left="0" w:firstLine="708"/>
        <w:contextualSpacing w:val="0"/>
        <w:jc w:val="center"/>
        <w:rPr>
          <w:rFonts w:ascii="Consolas" w:hAnsi="Consolas" w:cstheme="minorHAnsi"/>
          <w:sz w:val="20"/>
          <w:szCs w:val="20"/>
        </w:rPr>
      </w:pPr>
      <w:r w:rsidRPr="00932F6E">
        <w:rPr>
          <w:rFonts w:ascii="Consolas" w:hAnsi="Consolas" w:cstheme="minorHAnsi"/>
          <w:sz w:val="20"/>
          <w:szCs w:val="20"/>
        </w:rPr>
        <w:t>distance dist1o2, (h1_calpha), (h2_o), 5</w:t>
      </w:r>
    </w:p>
    <w:p w14:paraId="45613C81" w14:textId="77777777" w:rsidR="00C84B5A" w:rsidRPr="00932F6E" w:rsidRDefault="00C84B5A" w:rsidP="00D6696C">
      <w:pPr>
        <w:pStyle w:val="Prrafodelista"/>
        <w:ind w:left="360" w:firstLine="348"/>
        <w:contextualSpacing w:val="0"/>
        <w:jc w:val="center"/>
        <w:rPr>
          <w:rFonts w:ascii="Consolas" w:hAnsi="Consolas" w:cstheme="minorHAnsi"/>
          <w:sz w:val="20"/>
          <w:szCs w:val="20"/>
        </w:rPr>
      </w:pPr>
      <w:r w:rsidRPr="00932F6E">
        <w:rPr>
          <w:rFonts w:ascii="Consolas" w:hAnsi="Consolas" w:cstheme="minorHAnsi"/>
          <w:sz w:val="20"/>
          <w:szCs w:val="20"/>
        </w:rPr>
        <w:t>distance dist2o1, (h2_calpha), (h1_o), 5</w:t>
      </w:r>
    </w:p>
    <w:p w14:paraId="362EBAA5" w14:textId="3C299A2D" w:rsidR="007F7FB2" w:rsidRPr="00932F6E" w:rsidRDefault="00D6696C" w:rsidP="00686828">
      <w:pPr>
        <w:pStyle w:val="Prrafodelista"/>
        <w:ind w:left="0"/>
        <w:contextualSpacing w:val="0"/>
        <w:rPr>
          <w:rFonts w:cstheme="minorHAnsi"/>
        </w:rPr>
      </w:pPr>
      <w:r w:rsidRPr="00932F6E">
        <w:rPr>
          <w:rFonts w:cstheme="minorHAnsi"/>
        </w:rPr>
        <w:t xml:space="preserve">La correcta aplicación de estos comandos genera </w:t>
      </w:r>
      <w:r w:rsidR="00100C76" w:rsidRPr="00932F6E">
        <w:rPr>
          <w:rFonts w:cstheme="minorHAnsi"/>
        </w:rPr>
        <w:t>la figura 26</w:t>
      </w:r>
      <w:r w:rsidR="007F7FB2" w:rsidRPr="00932F6E">
        <w:rPr>
          <w:rFonts w:cstheme="minorHAnsi"/>
        </w:rPr>
        <w:t xml:space="preserve">, una representación limpia y clara de las posibles localizaciones de puentes de hidrógeno no canónicos. </w:t>
      </w:r>
    </w:p>
    <w:p w14:paraId="409073C0" w14:textId="4AD3ABB1" w:rsidR="00AC7003" w:rsidRPr="00932F6E" w:rsidRDefault="00AC7003" w:rsidP="007F7FB2">
      <w:pPr>
        <w:pStyle w:val="Prrafodelista"/>
        <w:ind w:left="360"/>
        <w:contextualSpacing w:val="0"/>
        <w:jc w:val="center"/>
        <w:rPr>
          <w:rFonts w:cstheme="minorHAnsi"/>
          <w:i/>
        </w:rPr>
      </w:pPr>
      <w:bookmarkStart w:id="88" w:name="_Toc197625542"/>
      <w:r w:rsidRPr="00932F6E">
        <w:rPr>
          <w:rFonts w:cstheme="minorHAnsi"/>
        </w:rPr>
        <w:t xml:space="preserve">Figura </w:t>
      </w:r>
      <w:r w:rsidR="00A43DE4" w:rsidRPr="00932F6E">
        <w:rPr>
          <w:rFonts w:cstheme="minorHAnsi"/>
        </w:rPr>
        <w:fldChar w:fldCharType="begin"/>
      </w:r>
      <w:r w:rsidR="00A43DE4" w:rsidRPr="00932F6E">
        <w:rPr>
          <w:rFonts w:cstheme="minorHAnsi"/>
        </w:rPr>
        <w:instrText xml:space="preserve"> SEQ Figura \* ARABIC </w:instrText>
      </w:r>
      <w:r w:rsidR="00A43DE4" w:rsidRPr="00932F6E">
        <w:rPr>
          <w:rFonts w:cstheme="minorHAnsi"/>
        </w:rPr>
        <w:fldChar w:fldCharType="separate"/>
      </w:r>
      <w:r w:rsidR="00F35FB2" w:rsidRPr="00932F6E">
        <w:rPr>
          <w:rFonts w:cstheme="minorHAnsi"/>
        </w:rPr>
        <w:t>26</w:t>
      </w:r>
      <w:r w:rsidR="00A43DE4" w:rsidRPr="00932F6E">
        <w:rPr>
          <w:rFonts w:cstheme="minorHAnsi"/>
        </w:rPr>
        <w:fldChar w:fldCharType="end"/>
      </w:r>
      <w:r w:rsidRPr="00932F6E">
        <w:rPr>
          <w:rFonts w:cstheme="minorHAnsi"/>
        </w:rPr>
        <w:t>. Posibles localizaciones de puentes de hidrógeno no canónicos</w:t>
      </w:r>
      <w:r w:rsidRPr="00932F6E">
        <w:rPr>
          <w:rFonts w:cstheme="minorHAnsi"/>
          <w:i/>
        </w:rPr>
        <w:t>.</w:t>
      </w:r>
      <w:bookmarkEnd w:id="88"/>
    </w:p>
    <w:p w14:paraId="00B5694A" w14:textId="77777777" w:rsidR="00C84B5A" w:rsidRPr="00932F6E" w:rsidRDefault="00C84B5A" w:rsidP="00093AD9">
      <w:pPr>
        <w:pStyle w:val="Prrafodelista"/>
        <w:ind w:left="0"/>
        <w:jc w:val="center"/>
      </w:pPr>
      <w:r w:rsidRPr="00932F6E">
        <w:drawing>
          <wp:inline distT="0" distB="0" distL="0" distR="0" wp14:anchorId="59EF2D89" wp14:editId="3F8331FD">
            <wp:extent cx="5698671" cy="2849719"/>
            <wp:effectExtent l="0" t="0" r="0" b="8255"/>
            <wp:docPr id="53" name="Imagen 38" descr="C:\Users\mario\AppData\Local\Microsoft\Windows\INetCache\Content.Word\Sin títu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38" descr="C:\Users\mario\AppData\Local\Microsoft\Windows\INetCache\Content.Word\Sin título.png"/>
                    <pic:cNvPicPr>
                      <a:picLocks noChangeAspect="1" noChangeArrowheads="1"/>
                    </pic:cNvPicPr>
                  </pic:nvPicPr>
                  <pic:blipFill>
                    <a:blip r:embed="rId48"/>
                    <a:stretch>
                      <a:fillRect/>
                    </a:stretch>
                  </pic:blipFill>
                  <pic:spPr bwMode="auto">
                    <a:xfrm>
                      <a:off x="0" y="0"/>
                      <a:ext cx="5722906" cy="2861838"/>
                    </a:xfrm>
                    <a:prstGeom prst="rect">
                      <a:avLst/>
                    </a:prstGeom>
                    <a:noFill/>
                  </pic:spPr>
                </pic:pic>
              </a:graphicData>
            </a:graphic>
          </wp:inline>
        </w:drawing>
      </w:r>
    </w:p>
    <w:p w14:paraId="00265E3E" w14:textId="67DFFE45" w:rsidR="007F7FB2" w:rsidRPr="00932F6E" w:rsidRDefault="007F7FB2" w:rsidP="007F7FB2">
      <w:pPr>
        <w:pStyle w:val="Descripcin"/>
        <w:jc w:val="both"/>
        <w:rPr>
          <w:b/>
          <w:i w:val="0"/>
        </w:rPr>
      </w:pPr>
      <w:r w:rsidRPr="00932F6E">
        <w:rPr>
          <w:i w:val="0"/>
        </w:rPr>
        <w:t>En contraste, si se omite el parámetro de distancia máxima, el resultado es una saturación visual que impide el análisis efectivo, tal como se observa en la</w:t>
      </w:r>
      <w:r w:rsidRPr="00932F6E">
        <w:rPr>
          <w:b/>
          <w:i w:val="0"/>
        </w:rPr>
        <w:t xml:space="preserve"> </w:t>
      </w:r>
      <w:r w:rsidRPr="00932F6E">
        <w:rPr>
          <w:rStyle w:val="Textoennegrita"/>
          <w:b w:val="0"/>
          <w:i w:val="0"/>
        </w:rPr>
        <w:t>Figura 27</w:t>
      </w:r>
      <w:r w:rsidRPr="00932F6E">
        <w:rPr>
          <w:b/>
          <w:i w:val="0"/>
        </w:rPr>
        <w:t>.</w:t>
      </w:r>
    </w:p>
    <w:p w14:paraId="172A8A64" w14:textId="77777777" w:rsidR="007F7FB2" w:rsidRPr="00932F6E" w:rsidRDefault="007F7FB2" w:rsidP="007F7FB2"/>
    <w:p w14:paraId="2B0E8751" w14:textId="02692A59" w:rsidR="00AC7003" w:rsidRPr="00932F6E" w:rsidRDefault="00AC7003" w:rsidP="00467289">
      <w:pPr>
        <w:pStyle w:val="Descripcin"/>
        <w:jc w:val="center"/>
        <w:rPr>
          <w:i w:val="0"/>
        </w:rPr>
      </w:pPr>
      <w:bookmarkStart w:id="89" w:name="_Toc197625543"/>
      <w:r w:rsidRPr="00932F6E">
        <w:rPr>
          <w:i w:val="0"/>
        </w:rPr>
        <w:lastRenderedPageBreak/>
        <w:t xml:space="preserve">Figura </w:t>
      </w:r>
      <w:r w:rsidR="00A43DE4" w:rsidRPr="00932F6E">
        <w:rPr>
          <w:i w:val="0"/>
        </w:rPr>
        <w:fldChar w:fldCharType="begin"/>
      </w:r>
      <w:r w:rsidR="00A43DE4" w:rsidRPr="00932F6E">
        <w:rPr>
          <w:i w:val="0"/>
        </w:rPr>
        <w:instrText xml:space="preserve"> SEQ Figura \* ARABIC </w:instrText>
      </w:r>
      <w:r w:rsidR="00A43DE4" w:rsidRPr="00932F6E">
        <w:rPr>
          <w:i w:val="0"/>
        </w:rPr>
        <w:fldChar w:fldCharType="separate"/>
      </w:r>
      <w:r w:rsidR="00F35FB2" w:rsidRPr="00932F6E">
        <w:rPr>
          <w:i w:val="0"/>
        </w:rPr>
        <w:t>27</w:t>
      </w:r>
      <w:r w:rsidR="00A43DE4" w:rsidRPr="00932F6E">
        <w:rPr>
          <w:i w:val="0"/>
        </w:rPr>
        <w:fldChar w:fldCharType="end"/>
      </w:r>
      <w:r w:rsidRPr="00932F6E">
        <w:rPr>
          <w:i w:val="0"/>
        </w:rPr>
        <w:t>. Posible migraña inducida por mala praxis.</w:t>
      </w:r>
      <w:bookmarkEnd w:id="89"/>
    </w:p>
    <w:p w14:paraId="6769E678" w14:textId="77777777" w:rsidR="00C84B5A" w:rsidRPr="00932F6E" w:rsidRDefault="00C84B5A" w:rsidP="00467289">
      <w:pPr>
        <w:pStyle w:val="Prrafodelista"/>
        <w:ind w:left="360"/>
        <w:jc w:val="left"/>
      </w:pPr>
      <w:r w:rsidRPr="00932F6E">
        <w:drawing>
          <wp:inline distT="0" distB="0" distL="0" distR="0" wp14:anchorId="2EC1E371" wp14:editId="5F3F2297">
            <wp:extent cx="5810250" cy="2962275"/>
            <wp:effectExtent l="0" t="0" r="0" b="0"/>
            <wp:docPr id="54" name="Imagen18" descr="Sin títu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18" descr="Sin título"/>
                    <pic:cNvPicPr>
                      <a:picLocks noChangeAspect="1" noChangeArrowheads="1"/>
                    </pic:cNvPicPr>
                  </pic:nvPicPr>
                  <pic:blipFill>
                    <a:blip r:embed="rId49"/>
                    <a:stretch>
                      <a:fillRect/>
                    </a:stretch>
                  </pic:blipFill>
                  <pic:spPr bwMode="auto">
                    <a:xfrm>
                      <a:off x="0" y="0"/>
                      <a:ext cx="5810250" cy="2962275"/>
                    </a:xfrm>
                    <a:prstGeom prst="rect">
                      <a:avLst/>
                    </a:prstGeom>
                    <a:noFill/>
                  </pic:spPr>
                </pic:pic>
              </a:graphicData>
            </a:graphic>
          </wp:inline>
        </w:drawing>
      </w:r>
    </w:p>
    <w:p w14:paraId="08DEB194" w14:textId="0EB664FF" w:rsidR="00C84B5A" w:rsidRPr="00932F6E" w:rsidRDefault="00100C76" w:rsidP="00467289">
      <w:pPr>
        <w:pStyle w:val="Prrafodelista"/>
        <w:ind w:left="0"/>
      </w:pPr>
      <w:r w:rsidRPr="00932F6E">
        <w:t>Cabe resaltar que</w:t>
      </w:r>
      <w:r w:rsidR="0065244B" w:rsidRPr="00932F6E">
        <w:t>,</w:t>
      </w:r>
      <w:r w:rsidRPr="00932F6E">
        <w:t xml:space="preserve"> como se ha realizado anteriormente, </w:t>
      </w:r>
      <w:r w:rsidR="0065244B" w:rsidRPr="00932F6E">
        <w:t xml:space="preserve">, se deben medir las distancias en ambas direcciones, tanto </w:t>
      </w:r>
      <w:r w:rsidR="00C84B5A" w:rsidRPr="00932F6E">
        <w:t xml:space="preserve">h1_calpha &gt; h2_o como h2_calpha &gt; h1_o, </w:t>
      </w:r>
      <w:r w:rsidRPr="00932F6E">
        <w:t xml:space="preserve">dado que </w:t>
      </w:r>
      <w:r w:rsidR="00C84B5A" w:rsidRPr="00932F6E">
        <w:t>ambas interacciones pueden generar puentes de hidrógeno no canónicos.</w:t>
      </w:r>
    </w:p>
    <w:p w14:paraId="624F397B" w14:textId="209B29EA" w:rsidR="00C84B5A" w:rsidRPr="00932F6E" w:rsidRDefault="00C84B5A" w:rsidP="00467289">
      <w:pPr>
        <w:pStyle w:val="Prrafodelista"/>
        <w:ind w:left="0"/>
      </w:pPr>
      <w:r w:rsidRPr="00932F6E">
        <w:t>Una vez tenemos estas distancias</w:t>
      </w:r>
      <w:r w:rsidR="005936E5" w:rsidRPr="00932F6E">
        <w:t>,</w:t>
      </w:r>
      <w:r w:rsidRPr="00932F6E">
        <w:t xml:space="preserve"> el siguiente paso </w:t>
      </w:r>
      <w:r w:rsidR="0065244B" w:rsidRPr="00932F6E">
        <w:t>consiste en</w:t>
      </w:r>
      <w:r w:rsidRPr="00932F6E">
        <w:t xml:space="preserve"> volver al wizard</w:t>
      </w:r>
      <w:r w:rsidR="0065244B" w:rsidRPr="00932F6E">
        <w:t xml:space="preserve">, esta </w:t>
      </w:r>
      <w:r w:rsidRPr="00932F6E">
        <w:t xml:space="preserve">vez </w:t>
      </w:r>
      <w:r w:rsidR="00100C76" w:rsidRPr="00932F6E">
        <w:t>utiliza</w:t>
      </w:r>
      <w:r w:rsidR="0065244B" w:rsidRPr="00932F6E">
        <w:t>ndo</w:t>
      </w:r>
      <w:r w:rsidR="00100C76" w:rsidRPr="00932F6E">
        <w:t xml:space="preserve"> el modo</w:t>
      </w:r>
      <w:r w:rsidRPr="00932F6E">
        <w:t xml:space="preserve"> </w:t>
      </w:r>
      <w:r w:rsidR="00100C76" w:rsidRPr="00932F6E">
        <w:t>Angles</w:t>
      </w:r>
      <w:r w:rsidRPr="00932F6E">
        <w:t xml:space="preserve">, </w:t>
      </w:r>
      <w:r w:rsidR="00100C76" w:rsidRPr="00932F6E">
        <w:t xml:space="preserve">como se </w:t>
      </w:r>
      <w:r w:rsidR="0065244B" w:rsidRPr="00932F6E">
        <w:t>refleja</w:t>
      </w:r>
      <w:r w:rsidR="00100C76" w:rsidRPr="00932F6E">
        <w:t xml:space="preserve"> en la figura 28.</w:t>
      </w:r>
    </w:p>
    <w:p w14:paraId="145CFECD" w14:textId="6F469226" w:rsidR="007D4A75" w:rsidRPr="00932F6E" w:rsidRDefault="007D4A75" w:rsidP="00467289">
      <w:pPr>
        <w:pStyle w:val="Descripcin"/>
        <w:jc w:val="center"/>
        <w:rPr>
          <w:i w:val="0"/>
        </w:rPr>
      </w:pPr>
      <w:bookmarkStart w:id="90" w:name="_Toc197625544"/>
      <w:r w:rsidRPr="00932F6E">
        <w:rPr>
          <w:i w:val="0"/>
        </w:rPr>
        <w:t xml:space="preserve">Figura </w:t>
      </w:r>
      <w:r w:rsidR="00A43DE4" w:rsidRPr="00932F6E">
        <w:rPr>
          <w:i w:val="0"/>
        </w:rPr>
        <w:fldChar w:fldCharType="begin"/>
      </w:r>
      <w:r w:rsidR="00A43DE4" w:rsidRPr="00932F6E">
        <w:rPr>
          <w:i w:val="0"/>
        </w:rPr>
        <w:instrText xml:space="preserve"> SEQ Figura \* ARABIC </w:instrText>
      </w:r>
      <w:r w:rsidR="00A43DE4" w:rsidRPr="00932F6E">
        <w:rPr>
          <w:i w:val="0"/>
        </w:rPr>
        <w:fldChar w:fldCharType="separate"/>
      </w:r>
      <w:r w:rsidR="00F35FB2" w:rsidRPr="00932F6E">
        <w:rPr>
          <w:i w:val="0"/>
        </w:rPr>
        <w:t>28</w:t>
      </w:r>
      <w:r w:rsidR="00A43DE4" w:rsidRPr="00932F6E">
        <w:rPr>
          <w:i w:val="0"/>
        </w:rPr>
        <w:fldChar w:fldCharType="end"/>
      </w:r>
      <w:r w:rsidRPr="00932F6E">
        <w:rPr>
          <w:i w:val="0"/>
        </w:rPr>
        <w:t>. Selección de ángulos en Wizard.</w:t>
      </w:r>
      <w:bookmarkEnd w:id="90"/>
    </w:p>
    <w:p w14:paraId="4EA7AD27" w14:textId="77777777" w:rsidR="00C84B5A" w:rsidRPr="00932F6E" w:rsidRDefault="00C84B5A" w:rsidP="00467289">
      <w:pPr>
        <w:pStyle w:val="Prrafodelista"/>
        <w:ind w:left="0"/>
        <w:jc w:val="center"/>
      </w:pPr>
      <w:r w:rsidRPr="00932F6E">
        <w:drawing>
          <wp:inline distT="0" distB="0" distL="0" distR="0" wp14:anchorId="141EF212" wp14:editId="02394FA5">
            <wp:extent cx="5117254" cy="3130582"/>
            <wp:effectExtent l="19050" t="0" r="7196" b="0"/>
            <wp:docPr id="55" name="Imagen 14" descr="Sin títu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4" descr="Sin título"/>
                    <pic:cNvPicPr>
                      <a:picLocks noChangeAspect="1" noChangeArrowheads="1"/>
                    </pic:cNvPicPr>
                  </pic:nvPicPr>
                  <pic:blipFill>
                    <a:blip r:embed="rId50"/>
                    <a:stretch>
                      <a:fillRect/>
                    </a:stretch>
                  </pic:blipFill>
                  <pic:spPr bwMode="auto">
                    <a:xfrm>
                      <a:off x="0" y="0"/>
                      <a:ext cx="5118055" cy="3131072"/>
                    </a:xfrm>
                    <a:prstGeom prst="rect">
                      <a:avLst/>
                    </a:prstGeom>
                    <a:noFill/>
                  </pic:spPr>
                </pic:pic>
              </a:graphicData>
            </a:graphic>
          </wp:inline>
        </w:drawing>
      </w:r>
    </w:p>
    <w:p w14:paraId="2EE85AC0" w14:textId="77777777" w:rsidR="00210272" w:rsidRPr="00932F6E" w:rsidRDefault="0065244B" w:rsidP="00467289">
      <w:pPr>
        <w:pStyle w:val="Prrafodelista"/>
        <w:ind w:left="0"/>
      </w:pPr>
      <w:r w:rsidRPr="00932F6E">
        <w:lastRenderedPageBreak/>
        <w:t xml:space="preserve">Para medir el ángulo correspondiente a un posible puente de hidrógeno, se debe hacer clic, en orden, primero sobre el </w:t>
      </w:r>
      <w:r w:rsidRPr="00932F6E">
        <w:rPr>
          <w:rStyle w:val="Textoennegrita"/>
          <w:b w:val="0"/>
        </w:rPr>
        <w:t>carbono alfa</w:t>
      </w:r>
      <w:r w:rsidRPr="00932F6E">
        <w:t xml:space="preserve">, después sobre el </w:t>
      </w:r>
      <w:r w:rsidRPr="00932F6E">
        <w:rPr>
          <w:rStyle w:val="Textoennegrita"/>
          <w:b w:val="0"/>
        </w:rPr>
        <w:t>hidrógeno</w:t>
      </w:r>
      <w:r w:rsidRPr="00932F6E">
        <w:t xml:space="preserve">, y por último sobre el </w:t>
      </w:r>
      <w:r w:rsidRPr="00932F6E">
        <w:rPr>
          <w:rStyle w:val="Textoennegrita"/>
          <w:b w:val="0"/>
        </w:rPr>
        <w:t>oxígeno</w:t>
      </w:r>
      <w:r w:rsidRPr="00932F6E">
        <w:t xml:space="preserve">. Alternativamente, también es válido seleccionar primero el </w:t>
      </w:r>
      <w:r w:rsidRPr="00932F6E">
        <w:rPr>
          <w:rStyle w:val="Textoennegrita"/>
          <w:b w:val="0"/>
        </w:rPr>
        <w:t>oxígeno</w:t>
      </w:r>
      <w:r w:rsidRPr="00932F6E">
        <w:t xml:space="preserve">, seguido del </w:t>
      </w:r>
      <w:r w:rsidRPr="00932F6E">
        <w:rPr>
          <w:rStyle w:val="Textoennegrita"/>
          <w:b w:val="0"/>
        </w:rPr>
        <w:t>hidrógeno</w:t>
      </w:r>
      <w:r w:rsidRPr="00932F6E">
        <w:t xml:space="preserve">, y finalmente el </w:t>
      </w:r>
      <w:r w:rsidRPr="00932F6E">
        <w:rPr>
          <w:rStyle w:val="Textoennegrita"/>
          <w:b w:val="0"/>
        </w:rPr>
        <w:t>carbono alfa</w:t>
      </w:r>
      <w:r w:rsidRPr="00932F6E">
        <w:t xml:space="preserve">, siempre que el </w:t>
      </w:r>
      <w:r w:rsidRPr="00932F6E">
        <w:rPr>
          <w:rStyle w:val="Textoennegrita"/>
          <w:b w:val="0"/>
        </w:rPr>
        <w:t>hidrógeno quede en la posición central</w:t>
      </w:r>
      <w:r w:rsidRPr="00932F6E">
        <w:t xml:space="preserve">. </w:t>
      </w:r>
    </w:p>
    <w:p w14:paraId="016C0149" w14:textId="77777777" w:rsidR="00210272" w:rsidRPr="00932F6E" w:rsidRDefault="00210272" w:rsidP="00467289">
      <w:pPr>
        <w:pStyle w:val="Prrafodelista"/>
        <w:ind w:left="0"/>
      </w:pPr>
      <w:r w:rsidRPr="00932F6E">
        <w:t>Al i</w:t>
      </w:r>
      <w:r w:rsidR="00C84B5A" w:rsidRPr="00932F6E">
        <w:t xml:space="preserve">gual que </w:t>
      </w:r>
      <w:r w:rsidRPr="00932F6E">
        <w:t xml:space="preserve">sucedía </w:t>
      </w:r>
      <w:r w:rsidR="00C84B5A" w:rsidRPr="00932F6E">
        <w:t xml:space="preserve">con los diedros, </w:t>
      </w:r>
      <w:r w:rsidRPr="00932F6E">
        <w:t>es fundamental respetar el orden de selección, ya que PyMOL no interpreta automáticamente la geometría, y un orden incorrecto podría generar valores de ángulo erróneos</w:t>
      </w:r>
      <w:r w:rsidR="00C84B5A" w:rsidRPr="00932F6E">
        <w:t xml:space="preserve">. </w:t>
      </w:r>
    </w:p>
    <w:p w14:paraId="579232AA" w14:textId="65C97BBF" w:rsidR="00C84B5A" w:rsidRPr="00932F6E" w:rsidRDefault="00843B28" w:rsidP="00467289">
      <w:pPr>
        <w:pStyle w:val="Prrafodelista"/>
        <w:ind w:left="0"/>
      </w:pPr>
      <w:r w:rsidRPr="00932F6E">
        <w:t>T</w:t>
      </w:r>
      <w:r w:rsidR="00210272" w:rsidRPr="00932F6E">
        <w:t xml:space="preserve">ras seleccionar los tres átomos en el orden adecuado, </w:t>
      </w:r>
      <w:r w:rsidR="00C84B5A" w:rsidRPr="00932F6E">
        <w:t xml:space="preserve">el wizard creará </w:t>
      </w:r>
      <w:r w:rsidR="00210272" w:rsidRPr="00932F6E">
        <w:t xml:space="preserve">automáticamente </w:t>
      </w:r>
      <w:r w:rsidR="00C84B5A" w:rsidRPr="00932F6E">
        <w:t xml:space="preserve">un objeto </w:t>
      </w:r>
      <w:r w:rsidR="00210272" w:rsidRPr="00932F6E">
        <w:t xml:space="preserve">que </w:t>
      </w:r>
      <w:r w:rsidRPr="00932F6E">
        <w:t>contiene</w:t>
      </w:r>
      <w:r w:rsidR="00210272" w:rsidRPr="00932F6E">
        <w:t xml:space="preserve"> el ángulo</w:t>
      </w:r>
      <w:r w:rsidR="00C84B5A" w:rsidRPr="00932F6E">
        <w:t>, como se muestr</w:t>
      </w:r>
      <w:r w:rsidR="00100C76" w:rsidRPr="00932F6E">
        <w:t>a en la Figura 29.</w:t>
      </w:r>
    </w:p>
    <w:p w14:paraId="1EAE805F" w14:textId="6B188828" w:rsidR="007D4A75" w:rsidRPr="00932F6E" w:rsidRDefault="007D4A75" w:rsidP="00467289">
      <w:pPr>
        <w:pStyle w:val="Descripcin"/>
        <w:jc w:val="center"/>
        <w:rPr>
          <w:i w:val="0"/>
        </w:rPr>
      </w:pPr>
      <w:bookmarkStart w:id="91" w:name="_Toc197625545"/>
      <w:r w:rsidRPr="00932F6E">
        <w:rPr>
          <w:i w:val="0"/>
        </w:rPr>
        <w:t xml:space="preserve">Figura </w:t>
      </w:r>
      <w:r w:rsidR="00A43DE4" w:rsidRPr="00932F6E">
        <w:rPr>
          <w:i w:val="0"/>
        </w:rPr>
        <w:fldChar w:fldCharType="begin"/>
      </w:r>
      <w:r w:rsidR="00A43DE4" w:rsidRPr="00932F6E">
        <w:rPr>
          <w:i w:val="0"/>
        </w:rPr>
        <w:instrText xml:space="preserve"> SEQ Figura \* ARABIC </w:instrText>
      </w:r>
      <w:r w:rsidR="00A43DE4" w:rsidRPr="00932F6E">
        <w:rPr>
          <w:i w:val="0"/>
        </w:rPr>
        <w:fldChar w:fldCharType="separate"/>
      </w:r>
      <w:r w:rsidR="00F35FB2" w:rsidRPr="00932F6E">
        <w:rPr>
          <w:i w:val="0"/>
        </w:rPr>
        <w:t>29</w:t>
      </w:r>
      <w:r w:rsidR="00A43DE4" w:rsidRPr="00932F6E">
        <w:rPr>
          <w:i w:val="0"/>
        </w:rPr>
        <w:fldChar w:fldCharType="end"/>
      </w:r>
      <w:r w:rsidRPr="00932F6E">
        <w:rPr>
          <w:i w:val="0"/>
        </w:rPr>
        <w:t>. Cribado de los posibles puentes de hidrógeno no canónicos.</w:t>
      </w:r>
      <w:bookmarkEnd w:id="91"/>
    </w:p>
    <w:p w14:paraId="277F8378" w14:textId="77777777" w:rsidR="00C84B5A" w:rsidRPr="00932F6E" w:rsidRDefault="00C84B5A" w:rsidP="00467289">
      <w:pPr>
        <w:pStyle w:val="Prrafodelista"/>
        <w:ind w:left="0"/>
        <w:jc w:val="center"/>
      </w:pPr>
      <w:r w:rsidRPr="00932F6E">
        <w:drawing>
          <wp:inline distT="0" distB="0" distL="0" distR="0" wp14:anchorId="6BB11BC5" wp14:editId="0A549BAD">
            <wp:extent cx="5458565" cy="3257550"/>
            <wp:effectExtent l="0" t="0" r="8890" b="0"/>
            <wp:docPr id="56" name="Imagen20" descr="Sin títu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20" descr="Sin título"/>
                    <pic:cNvPicPr>
                      <a:picLocks noChangeAspect="1" noChangeArrowheads="1"/>
                    </pic:cNvPicPr>
                  </pic:nvPicPr>
                  <pic:blipFill>
                    <a:blip r:embed="rId51"/>
                    <a:srcRect b="2713"/>
                    <a:stretch>
                      <a:fillRect/>
                    </a:stretch>
                  </pic:blipFill>
                  <pic:spPr bwMode="auto">
                    <a:xfrm>
                      <a:off x="0" y="0"/>
                      <a:ext cx="5464334" cy="3260993"/>
                    </a:xfrm>
                    <a:prstGeom prst="rect">
                      <a:avLst/>
                    </a:prstGeom>
                    <a:noFill/>
                  </pic:spPr>
                </pic:pic>
              </a:graphicData>
            </a:graphic>
          </wp:inline>
        </w:drawing>
      </w:r>
    </w:p>
    <w:p w14:paraId="1A8D37A8" w14:textId="77777777" w:rsidR="00073E89" w:rsidRPr="00932F6E" w:rsidRDefault="00210272" w:rsidP="00073E89">
      <w:pPr>
        <w:pStyle w:val="Prrafodelista"/>
        <w:ind w:left="0"/>
        <w:rPr>
          <w:rFonts w:cstheme="minorHAnsi"/>
        </w:rPr>
      </w:pPr>
      <w:r w:rsidRPr="00932F6E">
        <w:rPr>
          <w:rFonts w:cstheme="minorHAnsi"/>
        </w:rPr>
        <w:t xml:space="preserve">A partir de este punto, </w:t>
      </w:r>
      <w:r w:rsidR="00C84B5A" w:rsidRPr="00932F6E">
        <w:rPr>
          <w:rFonts w:cstheme="minorHAnsi"/>
        </w:rPr>
        <w:t>solo queda repetir esto para todos los ángulos</w:t>
      </w:r>
      <w:r w:rsidR="00FF44E6" w:rsidRPr="00932F6E">
        <w:rPr>
          <w:rFonts w:cstheme="minorHAnsi"/>
        </w:rPr>
        <w:t xml:space="preserve"> plausibles entre los átomos indicados por las distancias</w:t>
      </w:r>
      <w:r w:rsidRPr="00932F6E">
        <w:rPr>
          <w:rFonts w:cstheme="minorHAnsi"/>
        </w:rPr>
        <w:t xml:space="preserve"> previamente </w:t>
      </w:r>
      <w:r w:rsidR="00FF44E6" w:rsidRPr="00932F6E">
        <w:rPr>
          <w:rFonts w:cstheme="minorHAnsi"/>
        </w:rPr>
        <w:t>obtenidas</w:t>
      </w:r>
      <w:r w:rsidR="00C84B5A" w:rsidRPr="00932F6E">
        <w:rPr>
          <w:rFonts w:cstheme="minorHAnsi"/>
        </w:rPr>
        <w:t xml:space="preserve">. </w:t>
      </w:r>
    </w:p>
    <w:p w14:paraId="2D42EB65" w14:textId="6968ADA5" w:rsidR="00073E89" w:rsidRPr="00932F6E" w:rsidRDefault="00073E89" w:rsidP="00073E89">
      <w:pPr>
        <w:rPr>
          <w:rFonts w:cstheme="minorHAnsi"/>
        </w:rPr>
      </w:pPr>
      <w:r w:rsidRPr="00932F6E">
        <w:rPr>
          <w:rFonts w:cstheme="minorHAnsi"/>
        </w:rPr>
        <w:t>Algunos</w:t>
      </w:r>
      <w:r w:rsidR="00C84B5A" w:rsidRPr="00932F6E">
        <w:rPr>
          <w:rFonts w:cstheme="minorHAnsi"/>
        </w:rPr>
        <w:t xml:space="preserve"> ángulos </w:t>
      </w:r>
      <w:r w:rsidRPr="00932F6E">
        <w:rPr>
          <w:rFonts w:cstheme="minorHAnsi"/>
        </w:rPr>
        <w:t>pueden descartarse mediante inspección visual</w:t>
      </w:r>
      <w:r w:rsidR="00C84B5A" w:rsidRPr="00932F6E">
        <w:rPr>
          <w:rFonts w:cstheme="minorHAnsi"/>
        </w:rPr>
        <w:t xml:space="preserve">. Por </w:t>
      </w:r>
      <w:r w:rsidR="000F4524" w:rsidRPr="00932F6E">
        <w:rPr>
          <w:rFonts w:cstheme="minorHAnsi"/>
        </w:rPr>
        <w:t>ejemplo,</w:t>
      </w:r>
      <w:r w:rsidR="00FF44E6" w:rsidRPr="00932F6E">
        <w:rPr>
          <w:rFonts w:cstheme="minorHAnsi"/>
        </w:rPr>
        <w:t xml:space="preserve"> de los dos ángulos mostrados en la Figura 29</w:t>
      </w:r>
      <w:r w:rsidRPr="00932F6E">
        <w:rPr>
          <w:rFonts w:cstheme="minorHAnsi"/>
        </w:rPr>
        <w:t>,</w:t>
      </w:r>
      <w:r w:rsidR="00C84B5A" w:rsidRPr="00932F6E">
        <w:rPr>
          <w:rFonts w:cstheme="minorHAnsi"/>
        </w:rPr>
        <w:t xml:space="preserve"> el de la derecha tiene el hidrógeno apuntando en la dirección opuesta</w:t>
      </w:r>
      <w:r w:rsidR="00FF44E6" w:rsidRPr="00932F6E">
        <w:rPr>
          <w:rFonts w:cstheme="minorHAnsi"/>
        </w:rPr>
        <w:t xml:space="preserve"> a la cadena colindante</w:t>
      </w:r>
      <w:r w:rsidR="00C84B5A" w:rsidRPr="00932F6E">
        <w:rPr>
          <w:rFonts w:cstheme="minorHAnsi"/>
        </w:rPr>
        <w:t xml:space="preserve">, </w:t>
      </w:r>
      <w:r w:rsidR="00FF44E6" w:rsidRPr="00932F6E">
        <w:rPr>
          <w:rFonts w:cstheme="minorHAnsi"/>
        </w:rPr>
        <w:t xml:space="preserve">por lo que el ángulo es sin duda mucho más </w:t>
      </w:r>
      <w:r w:rsidRPr="00932F6E">
        <w:rPr>
          <w:rFonts w:cstheme="minorHAnsi"/>
        </w:rPr>
        <w:t>mucho mayor del permitido para la formación de un puente de hidrógeno.</w:t>
      </w:r>
    </w:p>
    <w:p w14:paraId="6CD7CF17" w14:textId="5D1259C2" w:rsidR="00C84B5A" w:rsidRPr="00932F6E" w:rsidRDefault="00073E89" w:rsidP="00073E89">
      <w:r w:rsidRPr="00932F6E">
        <w:rPr>
          <w:rFonts w:cstheme="minorHAnsi"/>
        </w:rPr>
        <w:lastRenderedPageBreak/>
        <w:t xml:space="preserve">Sin embargo, se recomienda </w:t>
      </w:r>
      <w:r w:rsidRPr="00932F6E">
        <w:rPr>
          <w:rFonts w:cstheme="minorHAnsi"/>
          <w:bCs/>
        </w:rPr>
        <w:t>medir todos los ángulos</w:t>
      </w:r>
      <w:r w:rsidRPr="00932F6E">
        <w:rPr>
          <w:rFonts w:cstheme="minorHAnsi"/>
        </w:rPr>
        <w:t>, incluso aquellos que aparentemente se desvían del rango esperado, ya que las perspectivas visuales pueden inducir a error y hacer que ángulos válidos parezcan más abiertos de lo que realmente son</w:t>
      </w:r>
      <w:r w:rsidR="00C84B5A" w:rsidRPr="00932F6E">
        <w:t>, debido a la perspectiva.</w:t>
      </w:r>
      <w:r w:rsidR="00016459" w:rsidRPr="00932F6E">
        <w:rPr>
          <w:shd w:val="clear" w:color="auto" w:fill="FFFF00"/>
        </w:rPr>
        <w:t xml:space="preserve"> </w:t>
      </w:r>
    </w:p>
    <w:p w14:paraId="61DF32BE" w14:textId="560FBD89" w:rsidR="006B2E75" w:rsidRPr="00932F6E" w:rsidRDefault="00C84B5A" w:rsidP="00E353E2">
      <w:pPr>
        <w:pStyle w:val="Ttulo4"/>
        <w:numPr>
          <w:ilvl w:val="0"/>
          <w:numId w:val="8"/>
        </w:numPr>
        <w:ind w:left="0" w:hanging="357"/>
      </w:pPr>
      <w:r w:rsidRPr="00932F6E">
        <w:rPr>
          <w:b/>
        </w:rPr>
        <w:t>Identifica</w:t>
      </w:r>
      <w:r w:rsidR="00BC3254" w:rsidRPr="00932F6E">
        <w:rPr>
          <w:b/>
        </w:rPr>
        <w:t>ción de</w:t>
      </w:r>
      <w:r w:rsidRPr="00932F6E">
        <w:rPr>
          <w:b/>
        </w:rPr>
        <w:t xml:space="preserve"> </w:t>
      </w:r>
      <w:r w:rsidR="00385471" w:rsidRPr="00932F6E">
        <w:rPr>
          <w:b/>
        </w:rPr>
        <w:t>hélices</w:t>
      </w:r>
      <w:r w:rsidRPr="00932F6E">
        <w:rPr>
          <w:b/>
        </w:rPr>
        <w:t xml:space="preserve"> PPII</w:t>
      </w:r>
      <w:r w:rsidR="00BC3254" w:rsidRPr="00932F6E">
        <w:rPr>
          <w:b/>
        </w:rPr>
        <w:t xml:space="preserve">: </w:t>
      </w:r>
      <w:r w:rsidR="006B2E75" w:rsidRPr="00932F6E">
        <w:t>Una vez obtenidas las distancias y los ángulos correspondientes, el siguiente paso consiste en organizarlos en una tabla para identificar qué residuos presentan valores compatibles con la formación de puentes de hidrógeno no canónicos, y cuáles fallan en al menos uno de los dos parámetros analizados.</w:t>
      </w:r>
    </w:p>
    <w:p w14:paraId="4AAA8FF8" w14:textId="77777777" w:rsidR="006B2E75" w:rsidRPr="00932F6E" w:rsidRDefault="006B2E75" w:rsidP="00E70626">
      <w:pPr>
        <w:rPr>
          <w:rFonts w:cstheme="minorHAnsi"/>
        </w:rPr>
      </w:pPr>
      <w:r w:rsidRPr="00932F6E">
        <w:t xml:space="preserve">Si se observa un número suficiente de puentes de hidrógeno y los ángulos están dentro del rango característico, puede considerarse que existe una confirmación estructural de la conformación PPII. No obstante, todavía está en debate cuántos enlaces de hidrógeno son necesarios para validar dicha conformación. Teóricamente, debido a la geometría de las hélices PPII, dos cadenas tienden a formar un puente de hidrógeno cada tres residuos. Sin embargo, </w:t>
      </w:r>
      <w:r w:rsidRPr="00932F6E">
        <w:rPr>
          <w:rFonts w:cstheme="minorHAnsi"/>
        </w:rPr>
        <w:t>en la práctica, este patrón ideal rara vez se cumple por completo.</w:t>
      </w:r>
    </w:p>
    <w:p w14:paraId="0C61FAFB" w14:textId="77777777" w:rsidR="006B2E75" w:rsidRPr="00932F6E" w:rsidRDefault="006B2E75" w:rsidP="00E70626">
      <w:pPr>
        <w:rPr>
          <w:rFonts w:cstheme="minorHAnsi"/>
        </w:rPr>
      </w:pPr>
      <w:r w:rsidRPr="00932F6E">
        <w:rPr>
          <w:rFonts w:cstheme="minorHAnsi"/>
        </w:rPr>
        <w:t>Esto se debe a que no todos los aminoácidos pueden formar puentes de hidrógeno no canónicos ya que, frecuentemente, los extremos de la cadena rompen la regularidad del patrón. Como consecuencia, el porcentaje real de enlaces de hidrógeno observados en una hélice PPII suele ser inferior al 33 % esperado teóricamente. En cadenas más complejas que el modelo 3BOG, utilizado como ejemplo, esta proporción puede ser considerablemente menor.</w:t>
      </w:r>
    </w:p>
    <w:p w14:paraId="25E63984" w14:textId="77777777" w:rsidR="006B2E75" w:rsidRPr="00932F6E" w:rsidRDefault="006B2E75" w:rsidP="00E70626">
      <w:pPr>
        <w:rPr>
          <w:rFonts w:cstheme="minorHAnsi"/>
        </w:rPr>
      </w:pPr>
      <w:r w:rsidRPr="00932F6E">
        <w:rPr>
          <w:rFonts w:cstheme="minorHAnsi"/>
        </w:rPr>
        <w:t>Por tanto, aunque el programa sea capaz de proporcionar las distancias y ángulos asociados a enlaces potenciales, la interpretación final de los datos debe quedar en manos del investigador. Es este quien, con criterio experto, debe valorar si la evidencia estructural resulta suficiente para confirmar la presencia de una hélice PPII.</w:t>
      </w:r>
    </w:p>
    <w:p w14:paraId="4BFCFA3A" w14:textId="77777777" w:rsidR="002371CA" w:rsidRPr="00932F6E" w:rsidRDefault="002371CA" w:rsidP="002371CA">
      <w:pPr>
        <w:pStyle w:val="Prrafodelista"/>
        <w:shd w:val="clear" w:color="auto" w:fill="FFFFFF" w:themeFill="background1"/>
        <w:ind w:left="0"/>
      </w:pPr>
      <w:r w:rsidRPr="00932F6E">
        <w:t>Finalmente, es importante destacar que el presente método</w:t>
      </w:r>
      <w:r w:rsidRPr="00932F6E">
        <w:rPr>
          <w:b/>
        </w:rPr>
        <w:t xml:space="preserve"> </w:t>
      </w:r>
      <w:r w:rsidRPr="00932F6E">
        <w:rPr>
          <w:rStyle w:val="Textoennegrita"/>
          <w:b w:val="0"/>
        </w:rPr>
        <w:t>solo considera interacciones entre cadenas PPII</w:t>
      </w:r>
      <w:r w:rsidRPr="00932F6E">
        <w:t>. Las posibles interacciones con cadenas no PPII, que seguirían un procedimiento diferente, quedan fuera del alcance de este análisis.</w:t>
      </w:r>
    </w:p>
    <w:p w14:paraId="47233088" w14:textId="77777777" w:rsidR="00F35FB2" w:rsidRPr="00932F6E" w:rsidRDefault="00F35FB2" w:rsidP="003871C9">
      <w:pPr>
        <w:pStyle w:val="Prrafodelista"/>
        <w:shd w:val="clear" w:color="auto" w:fill="FFFFFF" w:themeFill="background1"/>
        <w:ind w:left="0"/>
      </w:pPr>
    </w:p>
    <w:p w14:paraId="2FB0E6D2" w14:textId="77777777" w:rsidR="00F86806" w:rsidRPr="00932F6E" w:rsidRDefault="001A3D2C" w:rsidP="00E353E2">
      <w:pPr>
        <w:pStyle w:val="Ttulo2"/>
        <w:numPr>
          <w:ilvl w:val="1"/>
          <w:numId w:val="1"/>
        </w:numPr>
        <w:ind w:left="567" w:hanging="567"/>
      </w:pPr>
      <w:bookmarkStart w:id="92" w:name="_Toc197625479"/>
      <w:r w:rsidRPr="00932F6E">
        <w:lastRenderedPageBreak/>
        <w:t>Estado del arte</w:t>
      </w:r>
      <w:bookmarkEnd w:id="92"/>
    </w:p>
    <w:p w14:paraId="3093C634" w14:textId="04E6ED58" w:rsidR="00B766CD" w:rsidRPr="00932F6E" w:rsidRDefault="00DB3A89" w:rsidP="00E353E2">
      <w:pPr>
        <w:pStyle w:val="Ttulo3"/>
        <w:numPr>
          <w:ilvl w:val="2"/>
          <w:numId w:val="1"/>
        </w:numPr>
        <w:ind w:left="709" w:hanging="709"/>
      </w:pPr>
      <w:bookmarkStart w:id="93" w:name="_Toc197625480"/>
      <w:r w:rsidRPr="00932F6E">
        <w:t>Comparativa de h</w:t>
      </w:r>
      <w:r w:rsidR="00B766CD" w:rsidRPr="00932F6E">
        <w:t>erramientas existentes para análisis estructural</w:t>
      </w:r>
      <w:bookmarkEnd w:id="93"/>
    </w:p>
    <w:p w14:paraId="4398F057" w14:textId="77777777" w:rsidR="005F0252" w:rsidRPr="00932F6E" w:rsidRDefault="005F0252" w:rsidP="005F0252">
      <w:r w:rsidRPr="00932F6E">
        <w:t xml:space="preserve">Existen diversas herramientas bioinformáticas orientadas a la visualización y análisis de estructuras moleculares, cada una con enfoques específicos según el área de aplicación. Por ejemplo, </w:t>
      </w:r>
      <w:r w:rsidRPr="00932F6E">
        <w:rPr>
          <w:b/>
          <w:bCs/>
        </w:rPr>
        <w:t>VMD</w:t>
      </w:r>
      <w:r w:rsidRPr="00932F6E">
        <w:t xml:space="preserve"> (Theoretical and Computational Biophysics Group, 2025) es especialmente útil en estudios de dinámica molecular debido a su eficiencia en la representación de trayectorias complejas, mientras que </w:t>
      </w:r>
      <w:r w:rsidRPr="00932F6E">
        <w:rPr>
          <w:b/>
          <w:bCs/>
        </w:rPr>
        <w:t>Jmol</w:t>
      </w:r>
      <w:r w:rsidRPr="00932F6E">
        <w:t xml:space="preserve"> (Jmol Development Team, 2025) es ampliamente empleado en entornos educativos por su ligereza y compatibilidad web. </w:t>
      </w:r>
      <w:r w:rsidRPr="00932F6E">
        <w:rPr>
          <w:b/>
          <w:bCs/>
        </w:rPr>
        <w:t>Avogadro</w:t>
      </w:r>
      <w:r w:rsidRPr="00932F6E">
        <w:t xml:space="preserve"> (Open Babel, 2025), por su parte, está diseñado para química computacional y modelado basado en mecánica cuántica, siendo menos adecuado para proteínas.</w:t>
      </w:r>
    </w:p>
    <w:p w14:paraId="5D491A09" w14:textId="77777777" w:rsidR="005F0252" w:rsidRPr="00932F6E" w:rsidRDefault="005F0252" w:rsidP="005F0252">
      <w:r w:rsidRPr="00932F6E">
        <w:t xml:space="preserve">Dentro del análisis estructural clásico, herramientas como </w:t>
      </w:r>
      <w:r w:rsidRPr="00932F6E">
        <w:rPr>
          <w:b/>
          <w:bCs/>
        </w:rPr>
        <w:t>DSSP</w:t>
      </w:r>
      <w:r w:rsidRPr="00932F6E">
        <w:t xml:space="preserve"> y </w:t>
      </w:r>
      <w:r w:rsidRPr="00932F6E">
        <w:rPr>
          <w:b/>
          <w:bCs/>
        </w:rPr>
        <w:t>STRIDE</w:t>
      </w:r>
      <w:r w:rsidRPr="00932F6E">
        <w:t xml:space="preserve"> permiten asignar estructuras secundarias de forma automática a partir de ángulos diedros y enlaces de hidrógeno. Sin embargo, estas plataformas no identifican explícitamente las hélices de tipo poliprolina II (PPII), que suelen quedar clasificadas como regiones “coil” o desordenadas. Esto obliga a los investigadores a recurrir a análisis visuales o mediciones adicionales para su detección.</w:t>
      </w:r>
    </w:p>
    <w:p w14:paraId="5878C2B4" w14:textId="77777777" w:rsidR="005F0252" w:rsidRPr="00932F6E" w:rsidRDefault="005F0252" w:rsidP="005F0252">
      <w:r w:rsidRPr="00932F6E">
        <w:t xml:space="preserve">Entre los visores moleculares avanzados destacan </w:t>
      </w:r>
      <w:r w:rsidRPr="00932F6E">
        <w:rPr>
          <w:b/>
          <w:bCs/>
        </w:rPr>
        <w:t>UCSF Chimera</w:t>
      </w:r>
      <w:r w:rsidRPr="00932F6E">
        <w:t xml:space="preserve"> (University of California, San Francisco, 2025b) y su evolución, </w:t>
      </w:r>
      <w:r w:rsidRPr="00932F6E">
        <w:rPr>
          <w:b/>
          <w:bCs/>
        </w:rPr>
        <w:t>ChimeraX</w:t>
      </w:r>
      <w:r w:rsidRPr="00932F6E">
        <w:t xml:space="preserve"> (University of California, San Francisco, 2025a), que ofrecen herramientas gráficas potentes para el análisis estructural, interpretación de mapas de densidad electrónica y generación de animaciones. No obstante, su sistema de scripting es menos accesible, y presentan limitaciones a la hora de personalizar funciones específicas, especialmente cuando se requiere trabajar con estructuras no anotadas o introducir criterios geométricos propios.</w:t>
      </w:r>
    </w:p>
    <w:p w14:paraId="2BD261C3" w14:textId="7A7BCA2E" w:rsidR="005F0252" w:rsidRPr="00932F6E" w:rsidRDefault="005F0252" w:rsidP="005F0252">
      <w:r w:rsidRPr="00932F6E">
        <w:t xml:space="preserve">También existen plataformas comerciales como </w:t>
      </w:r>
      <w:r w:rsidRPr="00932F6E">
        <w:rPr>
          <w:b/>
          <w:bCs/>
        </w:rPr>
        <w:t>MOE</w:t>
      </w:r>
      <w:r w:rsidRPr="00932F6E">
        <w:t xml:space="preserve">, </w:t>
      </w:r>
      <w:r w:rsidRPr="00932F6E">
        <w:rPr>
          <w:b/>
          <w:bCs/>
        </w:rPr>
        <w:t>Schrödinger Maestro</w:t>
      </w:r>
      <w:r w:rsidRPr="00932F6E">
        <w:t xml:space="preserve"> o </w:t>
      </w:r>
      <w:r w:rsidRPr="00932F6E">
        <w:rPr>
          <w:b/>
          <w:bCs/>
        </w:rPr>
        <w:t>Discovery Studio</w:t>
      </w:r>
      <w:r w:rsidRPr="00932F6E">
        <w:t>, que integran funciones avanzadas de modelado, docking y simulación molecular. Estas soluciones, si bien muy completas, están orientadas a grandes entornos industriales o farmacéuticos, requieren licencias costosas y no siempre permiten adaptar el entorno a tareas especializadas como la automatización del análisis de hélices PPII.</w:t>
      </w:r>
    </w:p>
    <w:p w14:paraId="111FC17D" w14:textId="77777777" w:rsidR="000E18BE" w:rsidRPr="00932F6E" w:rsidRDefault="000E18BE" w:rsidP="000E18BE">
      <w:pPr>
        <w:rPr>
          <w:rFonts w:cstheme="minorHAnsi"/>
          <w:color w:val="001D35"/>
        </w:rPr>
      </w:pPr>
      <w:r w:rsidRPr="00932F6E">
        <w:t>La siguiente tabla resume las principales características de las herramientas mencionadas:</w:t>
      </w:r>
    </w:p>
    <w:p w14:paraId="7A084E2E" w14:textId="03F8720E" w:rsidR="000E18BE" w:rsidRPr="00932F6E" w:rsidRDefault="000E18BE" w:rsidP="005F0252"/>
    <w:p w14:paraId="6D3C3536" w14:textId="52050BB3" w:rsidR="000E18BE" w:rsidRPr="00932F6E" w:rsidRDefault="000E18BE" w:rsidP="005F0252"/>
    <w:p w14:paraId="723E81C6" w14:textId="7449FB12" w:rsidR="000E18BE" w:rsidRPr="00932F6E" w:rsidRDefault="000E18BE" w:rsidP="000E18BE">
      <w:pPr>
        <w:pStyle w:val="Descripcin"/>
        <w:spacing w:before="0" w:after="0" w:line="240" w:lineRule="auto"/>
        <w:jc w:val="center"/>
        <w:rPr>
          <w:i w:val="0"/>
        </w:rPr>
      </w:pPr>
      <w:bookmarkStart w:id="94" w:name="_Toc197625546"/>
      <w:r w:rsidRPr="00932F6E">
        <w:rPr>
          <w:i w:val="0"/>
        </w:rPr>
        <w:t xml:space="preserve">Tabla </w:t>
      </w:r>
      <w:r w:rsidRPr="00932F6E">
        <w:rPr>
          <w:i w:val="0"/>
        </w:rPr>
        <w:fldChar w:fldCharType="begin"/>
      </w:r>
      <w:r w:rsidRPr="00932F6E">
        <w:rPr>
          <w:i w:val="0"/>
        </w:rPr>
        <w:instrText xml:space="preserve"> SEQ Tabla \* ARABIC </w:instrText>
      </w:r>
      <w:r w:rsidRPr="00932F6E">
        <w:rPr>
          <w:i w:val="0"/>
        </w:rPr>
        <w:fldChar w:fldCharType="separate"/>
      </w:r>
      <w:r w:rsidR="00CC3B1D">
        <w:rPr>
          <w:i w:val="0"/>
          <w:noProof/>
        </w:rPr>
        <w:t>1</w:t>
      </w:r>
      <w:r w:rsidRPr="00932F6E">
        <w:rPr>
          <w:i w:val="0"/>
        </w:rPr>
        <w:fldChar w:fldCharType="end"/>
      </w:r>
      <w:r w:rsidRPr="00932F6E">
        <w:rPr>
          <w:i w:val="0"/>
        </w:rPr>
        <w:t>. Comparativa visores moleculares y su utilidad</w:t>
      </w:r>
      <w:bookmarkEnd w:id="94"/>
    </w:p>
    <w:tbl>
      <w:tblPr>
        <w:tblStyle w:val="TablaUNIR1"/>
        <w:tblW w:w="5000" w:type="pct"/>
        <w:tblLayout w:type="fixed"/>
        <w:tblLook w:val="04A0" w:firstRow="1" w:lastRow="0" w:firstColumn="1" w:lastColumn="0" w:noHBand="0" w:noVBand="1"/>
      </w:tblPr>
      <w:tblGrid>
        <w:gridCol w:w="1999"/>
        <w:gridCol w:w="3502"/>
        <w:gridCol w:w="3560"/>
      </w:tblGrid>
      <w:tr w:rsidR="000E18BE" w:rsidRPr="00932F6E" w14:paraId="4015FA0F" w14:textId="77777777" w:rsidTr="009B489D">
        <w:trPr>
          <w:cnfStyle w:val="100000000000" w:firstRow="1" w:lastRow="0" w:firstColumn="0" w:lastColumn="0" w:oddVBand="0" w:evenVBand="0" w:oddHBand="0" w:evenHBand="0" w:firstRowFirstColumn="0" w:firstRowLastColumn="0" w:lastRowFirstColumn="0" w:lastRowLastColumn="0"/>
          <w:trHeight w:val="556"/>
        </w:trPr>
        <w:tc>
          <w:tcPr>
            <w:tcW w:w="2047" w:type="dxa"/>
          </w:tcPr>
          <w:p w14:paraId="63058383" w14:textId="77777777" w:rsidR="000E18BE" w:rsidRPr="00932F6E" w:rsidRDefault="000E18BE" w:rsidP="009B489D">
            <w:pPr>
              <w:rPr>
                <w:b/>
                <w:bCs/>
                <w:sz w:val="22"/>
              </w:rPr>
            </w:pPr>
            <w:r w:rsidRPr="00932F6E">
              <w:rPr>
                <w:rFonts w:ascii="Calibri" w:hAnsi="Calibri" w:cs="Arial"/>
                <w:b/>
                <w:bCs/>
                <w:sz w:val="22"/>
              </w:rPr>
              <w:t>Programa</w:t>
            </w:r>
            <w:r w:rsidRPr="00932F6E">
              <w:rPr>
                <w:rFonts w:cs="Arial"/>
                <w:b/>
                <w:bCs/>
                <w:sz w:val="22"/>
              </w:rPr>
              <w:t xml:space="preserve"> </w:t>
            </w:r>
          </w:p>
        </w:tc>
        <w:tc>
          <w:tcPr>
            <w:tcW w:w="3590" w:type="dxa"/>
          </w:tcPr>
          <w:p w14:paraId="659318B9" w14:textId="77777777" w:rsidR="000E18BE" w:rsidRPr="00932F6E" w:rsidRDefault="000E18BE" w:rsidP="009B489D">
            <w:pPr>
              <w:spacing w:after="200" w:line="276" w:lineRule="auto"/>
              <w:jc w:val="left"/>
              <w:rPr>
                <w:rFonts w:ascii="Calibri" w:hAnsi="Calibri" w:cs="Arial"/>
                <w:b/>
                <w:bCs/>
                <w:sz w:val="22"/>
              </w:rPr>
            </w:pPr>
            <w:r w:rsidRPr="00932F6E">
              <w:rPr>
                <w:rFonts w:ascii="Calibri" w:hAnsi="Calibri" w:cs="Arial"/>
                <w:b/>
                <w:bCs/>
                <w:sz w:val="22"/>
              </w:rPr>
              <w:t>Mejor para</w:t>
            </w:r>
          </w:p>
        </w:tc>
        <w:tc>
          <w:tcPr>
            <w:tcW w:w="3650" w:type="dxa"/>
          </w:tcPr>
          <w:p w14:paraId="57284CC5" w14:textId="77777777" w:rsidR="000E18BE" w:rsidRPr="00932F6E" w:rsidRDefault="000E18BE" w:rsidP="009B489D">
            <w:pPr>
              <w:spacing w:line="276" w:lineRule="auto"/>
              <w:rPr>
                <w:b/>
                <w:bCs/>
                <w:sz w:val="22"/>
              </w:rPr>
            </w:pPr>
            <w:r w:rsidRPr="00932F6E">
              <w:rPr>
                <w:rFonts w:cs="Arial"/>
                <w:b/>
                <w:bCs/>
                <w:sz w:val="22"/>
              </w:rPr>
              <w:t>Gratuito</w:t>
            </w:r>
          </w:p>
        </w:tc>
      </w:tr>
      <w:tr w:rsidR="000E18BE" w:rsidRPr="00932F6E" w14:paraId="341E41F7" w14:textId="77777777" w:rsidTr="009B489D">
        <w:tc>
          <w:tcPr>
            <w:tcW w:w="2047" w:type="dxa"/>
          </w:tcPr>
          <w:p w14:paraId="2626D8C8" w14:textId="77777777" w:rsidR="000E18BE" w:rsidRPr="00932F6E" w:rsidRDefault="000E18BE" w:rsidP="009B489D">
            <w:pPr>
              <w:spacing w:after="200" w:line="240" w:lineRule="auto"/>
              <w:rPr>
                <w:rFonts w:ascii="Calibri" w:hAnsi="Calibri" w:cs="Arial"/>
                <w:color w:val="333333"/>
                <w:sz w:val="22"/>
              </w:rPr>
            </w:pPr>
            <w:r w:rsidRPr="00932F6E">
              <w:rPr>
                <w:rFonts w:ascii="Calibri" w:hAnsi="Calibri" w:cs="Arial"/>
                <w:color w:val="333333"/>
                <w:sz w:val="22"/>
              </w:rPr>
              <w:t>PyMOL</w:t>
            </w:r>
          </w:p>
        </w:tc>
        <w:tc>
          <w:tcPr>
            <w:tcW w:w="3590" w:type="dxa"/>
          </w:tcPr>
          <w:p w14:paraId="3B574780" w14:textId="77777777" w:rsidR="000E18BE" w:rsidRPr="00932F6E" w:rsidRDefault="000E18BE" w:rsidP="009B489D">
            <w:pPr>
              <w:spacing w:after="200" w:line="240" w:lineRule="auto"/>
              <w:jc w:val="left"/>
              <w:rPr>
                <w:rFonts w:ascii="Calibri" w:hAnsi="Calibri" w:cs="Arial"/>
                <w:color w:val="333333"/>
                <w:sz w:val="22"/>
              </w:rPr>
            </w:pPr>
            <w:r w:rsidRPr="00932F6E">
              <w:rPr>
                <w:rFonts w:ascii="Calibri" w:hAnsi="Calibri" w:cs="Arial"/>
                <w:color w:val="333333"/>
                <w:sz w:val="22"/>
              </w:rPr>
              <w:t>Visualización y análisis estructural</w:t>
            </w:r>
          </w:p>
        </w:tc>
        <w:tc>
          <w:tcPr>
            <w:tcW w:w="3650" w:type="dxa"/>
          </w:tcPr>
          <w:p w14:paraId="1E5EC0FC" w14:textId="77777777" w:rsidR="000E18BE" w:rsidRPr="00932F6E" w:rsidRDefault="000E18BE" w:rsidP="009B489D">
            <w:pPr>
              <w:spacing w:line="240" w:lineRule="auto"/>
              <w:rPr>
                <w:rFonts w:ascii="Calibri" w:hAnsi="Calibri" w:cs="Arial"/>
                <w:color w:val="333333"/>
                <w:sz w:val="22"/>
              </w:rPr>
            </w:pPr>
            <w:r w:rsidRPr="00932F6E">
              <w:t>Versión open-source disponible</w:t>
            </w:r>
          </w:p>
        </w:tc>
      </w:tr>
      <w:tr w:rsidR="000E18BE" w:rsidRPr="00932F6E" w14:paraId="109D7879" w14:textId="77777777" w:rsidTr="009B489D">
        <w:tc>
          <w:tcPr>
            <w:tcW w:w="2047" w:type="dxa"/>
          </w:tcPr>
          <w:p w14:paraId="07D55FF9" w14:textId="77777777" w:rsidR="000E18BE" w:rsidRPr="00932F6E" w:rsidRDefault="000E18BE" w:rsidP="009B489D">
            <w:pPr>
              <w:spacing w:after="200" w:line="240" w:lineRule="auto"/>
              <w:rPr>
                <w:rFonts w:ascii="Calibri" w:hAnsi="Calibri" w:cs="Arial"/>
                <w:color w:val="333333"/>
                <w:sz w:val="22"/>
              </w:rPr>
            </w:pPr>
            <w:r w:rsidRPr="00932F6E">
              <w:rPr>
                <w:rFonts w:ascii="Calibri" w:hAnsi="Calibri" w:cs="Arial"/>
                <w:color w:val="333333"/>
                <w:sz w:val="22"/>
              </w:rPr>
              <w:t>ChimeraX</w:t>
            </w:r>
          </w:p>
        </w:tc>
        <w:tc>
          <w:tcPr>
            <w:tcW w:w="3590" w:type="dxa"/>
          </w:tcPr>
          <w:p w14:paraId="1FCF92A0" w14:textId="77777777" w:rsidR="000E18BE" w:rsidRPr="00932F6E" w:rsidRDefault="000E18BE" w:rsidP="009B489D">
            <w:pPr>
              <w:spacing w:after="200" w:line="240" w:lineRule="auto"/>
              <w:jc w:val="left"/>
              <w:rPr>
                <w:rFonts w:ascii="Calibri" w:hAnsi="Calibri" w:cs="Arial"/>
                <w:color w:val="333333"/>
                <w:sz w:val="22"/>
              </w:rPr>
            </w:pPr>
            <w:r w:rsidRPr="00932F6E">
              <w:rPr>
                <w:rFonts w:ascii="Calibri" w:hAnsi="Calibri" w:cs="Arial"/>
                <w:color w:val="333333"/>
                <w:sz w:val="22"/>
              </w:rPr>
              <w:t>Visualización avanzada y estructuras grandes</w:t>
            </w:r>
          </w:p>
        </w:tc>
        <w:tc>
          <w:tcPr>
            <w:tcW w:w="3650" w:type="dxa"/>
          </w:tcPr>
          <w:p w14:paraId="7938BC51" w14:textId="77777777" w:rsidR="000E18BE" w:rsidRPr="00932F6E" w:rsidRDefault="000E18BE" w:rsidP="009B489D">
            <w:pPr>
              <w:spacing w:before="0" w:line="240" w:lineRule="auto"/>
              <w:rPr>
                <w:rFonts w:cs="Arial"/>
                <w:color w:val="333333"/>
                <w:sz w:val="22"/>
              </w:rPr>
            </w:pPr>
            <w:r w:rsidRPr="00932F6E">
              <w:rPr>
                <w:rFonts w:cs="Arial"/>
                <w:color w:val="333333"/>
                <w:sz w:val="22"/>
              </w:rPr>
              <w:t>SI</w:t>
            </w:r>
          </w:p>
        </w:tc>
      </w:tr>
      <w:tr w:rsidR="000E18BE" w:rsidRPr="00932F6E" w14:paraId="76D5CDE1" w14:textId="77777777" w:rsidTr="009B489D">
        <w:tc>
          <w:tcPr>
            <w:tcW w:w="2047" w:type="dxa"/>
          </w:tcPr>
          <w:p w14:paraId="042375FB" w14:textId="77777777" w:rsidR="000E18BE" w:rsidRPr="00932F6E" w:rsidRDefault="000E18BE" w:rsidP="009B489D">
            <w:pPr>
              <w:spacing w:after="200" w:line="240" w:lineRule="auto"/>
              <w:rPr>
                <w:rFonts w:ascii="Calibri" w:hAnsi="Calibri" w:cs="Arial"/>
                <w:color w:val="333333"/>
                <w:sz w:val="22"/>
              </w:rPr>
            </w:pPr>
            <w:r w:rsidRPr="00932F6E">
              <w:rPr>
                <w:rFonts w:ascii="Calibri" w:hAnsi="Calibri" w:cs="Arial"/>
                <w:color w:val="333333"/>
                <w:sz w:val="22"/>
              </w:rPr>
              <w:t>UCSF Chimera</w:t>
            </w:r>
          </w:p>
        </w:tc>
        <w:tc>
          <w:tcPr>
            <w:tcW w:w="3590" w:type="dxa"/>
          </w:tcPr>
          <w:p w14:paraId="5F71BE40" w14:textId="77777777" w:rsidR="000E18BE" w:rsidRPr="00932F6E" w:rsidRDefault="000E18BE" w:rsidP="009B489D">
            <w:pPr>
              <w:spacing w:after="200" w:line="240" w:lineRule="auto"/>
              <w:jc w:val="left"/>
              <w:rPr>
                <w:rFonts w:ascii="Calibri" w:hAnsi="Calibri" w:cs="Arial"/>
                <w:color w:val="333333"/>
                <w:sz w:val="22"/>
              </w:rPr>
            </w:pPr>
            <w:r w:rsidRPr="00932F6E">
              <w:rPr>
                <w:rFonts w:ascii="Calibri" w:hAnsi="Calibri" w:cs="Arial"/>
                <w:color w:val="333333"/>
                <w:sz w:val="22"/>
              </w:rPr>
              <w:t>Análisis detallado de estructuras PDB</w:t>
            </w:r>
          </w:p>
        </w:tc>
        <w:tc>
          <w:tcPr>
            <w:tcW w:w="3650" w:type="dxa"/>
          </w:tcPr>
          <w:p w14:paraId="299C9390" w14:textId="77777777" w:rsidR="000E18BE" w:rsidRPr="00932F6E" w:rsidRDefault="000E18BE" w:rsidP="009B489D">
            <w:pPr>
              <w:spacing w:before="0" w:line="240" w:lineRule="auto"/>
              <w:rPr>
                <w:rFonts w:cs="Arial"/>
                <w:color w:val="333333"/>
                <w:sz w:val="22"/>
              </w:rPr>
            </w:pPr>
            <w:r w:rsidRPr="00932F6E">
              <w:rPr>
                <w:rFonts w:cs="Arial"/>
                <w:color w:val="333333"/>
                <w:sz w:val="22"/>
              </w:rPr>
              <w:t>SI</w:t>
            </w:r>
          </w:p>
        </w:tc>
      </w:tr>
      <w:tr w:rsidR="000E18BE" w:rsidRPr="00932F6E" w14:paraId="795EEAA0" w14:textId="77777777" w:rsidTr="009B489D">
        <w:tc>
          <w:tcPr>
            <w:tcW w:w="2047" w:type="dxa"/>
          </w:tcPr>
          <w:p w14:paraId="03483763" w14:textId="77777777" w:rsidR="000E18BE" w:rsidRPr="00932F6E" w:rsidRDefault="000E18BE" w:rsidP="009B489D">
            <w:pPr>
              <w:spacing w:after="200" w:line="240" w:lineRule="auto"/>
              <w:rPr>
                <w:rFonts w:ascii="Calibri" w:hAnsi="Calibri" w:cs="Arial"/>
                <w:color w:val="333333"/>
                <w:sz w:val="22"/>
              </w:rPr>
            </w:pPr>
            <w:r w:rsidRPr="00932F6E">
              <w:rPr>
                <w:rFonts w:ascii="Calibri" w:hAnsi="Calibri" w:cs="Arial"/>
                <w:color w:val="333333"/>
                <w:sz w:val="22"/>
              </w:rPr>
              <w:t>Jmol</w:t>
            </w:r>
          </w:p>
        </w:tc>
        <w:tc>
          <w:tcPr>
            <w:tcW w:w="3590" w:type="dxa"/>
          </w:tcPr>
          <w:p w14:paraId="0481942E" w14:textId="77777777" w:rsidR="000E18BE" w:rsidRPr="00932F6E" w:rsidRDefault="000E18BE" w:rsidP="009B489D">
            <w:pPr>
              <w:spacing w:after="200" w:line="240" w:lineRule="auto"/>
              <w:jc w:val="left"/>
              <w:rPr>
                <w:rFonts w:ascii="Calibri" w:hAnsi="Calibri" w:cs="Arial"/>
                <w:color w:val="333333"/>
                <w:sz w:val="22"/>
              </w:rPr>
            </w:pPr>
            <w:r w:rsidRPr="00932F6E">
              <w:rPr>
                <w:rFonts w:ascii="Calibri" w:hAnsi="Calibri" w:cs="Arial"/>
                <w:color w:val="333333"/>
                <w:sz w:val="22"/>
              </w:rPr>
              <w:t>Uso web y enseñanza</w:t>
            </w:r>
          </w:p>
        </w:tc>
        <w:tc>
          <w:tcPr>
            <w:tcW w:w="3650" w:type="dxa"/>
          </w:tcPr>
          <w:p w14:paraId="7A1E5990" w14:textId="77777777" w:rsidR="000E18BE" w:rsidRPr="00932F6E" w:rsidRDefault="000E18BE" w:rsidP="009B489D">
            <w:pPr>
              <w:spacing w:before="0" w:line="240" w:lineRule="auto"/>
              <w:rPr>
                <w:rFonts w:cs="Arial"/>
                <w:color w:val="333333"/>
                <w:sz w:val="22"/>
              </w:rPr>
            </w:pPr>
            <w:r w:rsidRPr="00932F6E">
              <w:rPr>
                <w:rFonts w:cs="Arial"/>
                <w:color w:val="333333"/>
                <w:sz w:val="22"/>
              </w:rPr>
              <w:t>SI</w:t>
            </w:r>
          </w:p>
        </w:tc>
      </w:tr>
      <w:tr w:rsidR="000E18BE" w:rsidRPr="00932F6E" w14:paraId="3F7FFF4C" w14:textId="77777777" w:rsidTr="009B489D">
        <w:tc>
          <w:tcPr>
            <w:tcW w:w="2047" w:type="dxa"/>
          </w:tcPr>
          <w:p w14:paraId="495C00D3" w14:textId="77777777" w:rsidR="000E18BE" w:rsidRPr="00932F6E" w:rsidRDefault="000E18BE" w:rsidP="009B489D">
            <w:pPr>
              <w:spacing w:after="200" w:line="240" w:lineRule="auto"/>
              <w:rPr>
                <w:rFonts w:ascii="Calibri" w:hAnsi="Calibri" w:cs="Arial"/>
                <w:color w:val="333333"/>
                <w:sz w:val="22"/>
              </w:rPr>
            </w:pPr>
            <w:r w:rsidRPr="00932F6E">
              <w:rPr>
                <w:rFonts w:ascii="Calibri" w:hAnsi="Calibri" w:cs="Arial"/>
                <w:color w:val="333333"/>
                <w:sz w:val="22"/>
              </w:rPr>
              <w:t>Avogadro</w:t>
            </w:r>
          </w:p>
        </w:tc>
        <w:tc>
          <w:tcPr>
            <w:tcW w:w="3590" w:type="dxa"/>
          </w:tcPr>
          <w:p w14:paraId="69986C80" w14:textId="77777777" w:rsidR="000E18BE" w:rsidRPr="00932F6E" w:rsidRDefault="000E18BE" w:rsidP="009B489D">
            <w:pPr>
              <w:spacing w:after="200" w:line="240" w:lineRule="auto"/>
              <w:jc w:val="left"/>
              <w:rPr>
                <w:rFonts w:ascii="Calibri" w:hAnsi="Calibri" w:cs="Arial"/>
                <w:color w:val="333333"/>
                <w:sz w:val="22"/>
              </w:rPr>
            </w:pPr>
            <w:r w:rsidRPr="00932F6E">
              <w:rPr>
                <w:rFonts w:ascii="Calibri" w:hAnsi="Calibri" w:cs="Arial"/>
                <w:color w:val="333333"/>
                <w:sz w:val="22"/>
              </w:rPr>
              <w:t>Química computacional y modelado</w:t>
            </w:r>
          </w:p>
        </w:tc>
        <w:tc>
          <w:tcPr>
            <w:tcW w:w="3650" w:type="dxa"/>
          </w:tcPr>
          <w:p w14:paraId="17876024" w14:textId="77777777" w:rsidR="000E18BE" w:rsidRPr="00932F6E" w:rsidRDefault="000E18BE" w:rsidP="009B489D">
            <w:pPr>
              <w:spacing w:before="0" w:line="240" w:lineRule="auto"/>
              <w:rPr>
                <w:rFonts w:cs="Arial"/>
                <w:color w:val="333333"/>
                <w:sz w:val="22"/>
              </w:rPr>
            </w:pPr>
            <w:r w:rsidRPr="00932F6E">
              <w:rPr>
                <w:rFonts w:cs="Arial"/>
                <w:color w:val="333333"/>
                <w:sz w:val="22"/>
              </w:rPr>
              <w:t>SI</w:t>
            </w:r>
          </w:p>
        </w:tc>
      </w:tr>
      <w:tr w:rsidR="000E18BE" w:rsidRPr="00932F6E" w14:paraId="721B13D6" w14:textId="77777777" w:rsidTr="009B489D">
        <w:tc>
          <w:tcPr>
            <w:tcW w:w="2047" w:type="dxa"/>
          </w:tcPr>
          <w:p w14:paraId="2C71E59F" w14:textId="77777777" w:rsidR="000E18BE" w:rsidRPr="00932F6E" w:rsidRDefault="000E18BE" w:rsidP="009B489D">
            <w:pPr>
              <w:spacing w:after="200" w:line="240" w:lineRule="auto"/>
              <w:rPr>
                <w:rFonts w:ascii="Calibri" w:hAnsi="Calibri" w:cs="Arial"/>
                <w:color w:val="333333"/>
                <w:sz w:val="22"/>
              </w:rPr>
            </w:pPr>
            <w:r w:rsidRPr="00932F6E">
              <w:rPr>
                <w:rFonts w:ascii="Calibri" w:hAnsi="Calibri" w:cs="Arial"/>
                <w:color w:val="333333"/>
                <w:sz w:val="22"/>
              </w:rPr>
              <w:t>VMD</w:t>
            </w:r>
          </w:p>
        </w:tc>
        <w:tc>
          <w:tcPr>
            <w:tcW w:w="3590" w:type="dxa"/>
          </w:tcPr>
          <w:p w14:paraId="2882C487" w14:textId="77777777" w:rsidR="000E18BE" w:rsidRPr="00932F6E" w:rsidRDefault="000E18BE" w:rsidP="009B489D">
            <w:pPr>
              <w:spacing w:after="200" w:line="240" w:lineRule="auto"/>
              <w:jc w:val="left"/>
              <w:rPr>
                <w:rFonts w:ascii="Calibri" w:hAnsi="Calibri" w:cs="Arial"/>
                <w:color w:val="333333"/>
                <w:sz w:val="22"/>
              </w:rPr>
            </w:pPr>
            <w:r w:rsidRPr="00932F6E">
              <w:rPr>
                <w:rFonts w:ascii="Calibri" w:hAnsi="Calibri" w:cs="Arial"/>
                <w:color w:val="333333"/>
                <w:sz w:val="22"/>
              </w:rPr>
              <w:t>Simulación de dinámica molecular</w:t>
            </w:r>
          </w:p>
        </w:tc>
        <w:tc>
          <w:tcPr>
            <w:tcW w:w="3650" w:type="dxa"/>
          </w:tcPr>
          <w:p w14:paraId="3BBA38A0" w14:textId="77777777" w:rsidR="000E18BE" w:rsidRPr="00932F6E" w:rsidRDefault="000E18BE" w:rsidP="009B489D">
            <w:pPr>
              <w:spacing w:line="240" w:lineRule="auto"/>
              <w:rPr>
                <w:rFonts w:cs="Arial"/>
                <w:color w:val="333333"/>
                <w:sz w:val="22"/>
              </w:rPr>
            </w:pPr>
            <w:r w:rsidRPr="00932F6E">
              <w:rPr>
                <w:rFonts w:cs="Arial"/>
                <w:color w:val="333333"/>
                <w:sz w:val="22"/>
              </w:rPr>
              <w:t>SI</w:t>
            </w:r>
          </w:p>
        </w:tc>
      </w:tr>
      <w:tr w:rsidR="000E18BE" w:rsidRPr="00932F6E" w14:paraId="0344AF8A" w14:textId="77777777" w:rsidTr="009B489D">
        <w:tc>
          <w:tcPr>
            <w:tcW w:w="2047" w:type="dxa"/>
          </w:tcPr>
          <w:p w14:paraId="13D4DE0C" w14:textId="77777777" w:rsidR="000E18BE" w:rsidRPr="00932F6E" w:rsidRDefault="000E18BE" w:rsidP="009B489D">
            <w:pPr>
              <w:spacing w:after="200" w:line="240" w:lineRule="auto"/>
              <w:rPr>
                <w:rFonts w:ascii="Calibri" w:hAnsi="Calibri" w:cs="Arial"/>
                <w:color w:val="333333"/>
                <w:sz w:val="22"/>
              </w:rPr>
            </w:pPr>
            <w:r w:rsidRPr="00932F6E">
              <w:rPr>
                <w:rFonts w:ascii="Calibri" w:hAnsi="Calibri" w:cs="Arial"/>
                <w:color w:val="333333"/>
                <w:sz w:val="22"/>
              </w:rPr>
              <w:t>RasMol</w:t>
            </w:r>
          </w:p>
        </w:tc>
        <w:tc>
          <w:tcPr>
            <w:tcW w:w="3590" w:type="dxa"/>
          </w:tcPr>
          <w:p w14:paraId="68573C03" w14:textId="77777777" w:rsidR="000E18BE" w:rsidRPr="00932F6E" w:rsidRDefault="000E18BE" w:rsidP="009B489D">
            <w:pPr>
              <w:spacing w:after="200" w:line="240" w:lineRule="auto"/>
              <w:jc w:val="left"/>
              <w:rPr>
                <w:rFonts w:ascii="Calibri" w:hAnsi="Calibri" w:cs="Arial"/>
                <w:color w:val="333333"/>
                <w:sz w:val="22"/>
              </w:rPr>
            </w:pPr>
            <w:r w:rsidRPr="00932F6E">
              <w:rPr>
                <w:rFonts w:ascii="Calibri" w:hAnsi="Calibri" w:cs="Arial"/>
                <w:color w:val="333333"/>
                <w:sz w:val="22"/>
              </w:rPr>
              <w:t>Visualización ligera y rápida</w:t>
            </w:r>
          </w:p>
        </w:tc>
        <w:tc>
          <w:tcPr>
            <w:tcW w:w="3650" w:type="dxa"/>
          </w:tcPr>
          <w:p w14:paraId="75A62E21" w14:textId="77777777" w:rsidR="000E18BE" w:rsidRPr="00932F6E" w:rsidRDefault="000E18BE" w:rsidP="009B489D">
            <w:pPr>
              <w:spacing w:line="240" w:lineRule="auto"/>
              <w:rPr>
                <w:rFonts w:cs="Arial"/>
                <w:color w:val="333333"/>
                <w:sz w:val="22"/>
              </w:rPr>
            </w:pPr>
            <w:r w:rsidRPr="00932F6E">
              <w:rPr>
                <w:rFonts w:cs="Arial"/>
                <w:color w:val="333333"/>
                <w:sz w:val="22"/>
              </w:rPr>
              <w:t>SI</w:t>
            </w:r>
          </w:p>
        </w:tc>
      </w:tr>
      <w:tr w:rsidR="000E18BE" w:rsidRPr="00932F6E" w14:paraId="3201703C" w14:textId="77777777" w:rsidTr="009B489D">
        <w:tc>
          <w:tcPr>
            <w:tcW w:w="2047" w:type="dxa"/>
          </w:tcPr>
          <w:p w14:paraId="7D0EE4DF" w14:textId="77777777" w:rsidR="000E18BE" w:rsidRPr="00932F6E" w:rsidRDefault="000E18BE" w:rsidP="009B489D">
            <w:pPr>
              <w:spacing w:after="200" w:line="240" w:lineRule="auto"/>
              <w:rPr>
                <w:rFonts w:ascii="Calibri" w:hAnsi="Calibri" w:cs="Arial"/>
                <w:color w:val="333333"/>
                <w:sz w:val="22"/>
              </w:rPr>
            </w:pPr>
            <w:r w:rsidRPr="00932F6E">
              <w:rPr>
                <w:rFonts w:ascii="Calibri" w:hAnsi="Calibri" w:cs="Arial"/>
                <w:color w:val="333333"/>
                <w:sz w:val="22"/>
              </w:rPr>
              <w:t>MOE</w:t>
            </w:r>
          </w:p>
        </w:tc>
        <w:tc>
          <w:tcPr>
            <w:tcW w:w="3590" w:type="dxa"/>
          </w:tcPr>
          <w:p w14:paraId="3F6F3181" w14:textId="77777777" w:rsidR="000E18BE" w:rsidRPr="00932F6E" w:rsidRDefault="000E18BE" w:rsidP="009B489D">
            <w:pPr>
              <w:spacing w:after="200" w:line="240" w:lineRule="auto"/>
              <w:jc w:val="left"/>
              <w:rPr>
                <w:rFonts w:ascii="Calibri" w:hAnsi="Calibri" w:cs="Arial"/>
                <w:color w:val="333333"/>
                <w:sz w:val="22"/>
              </w:rPr>
            </w:pPr>
            <w:r w:rsidRPr="00932F6E">
              <w:rPr>
                <w:rFonts w:ascii="Calibri" w:hAnsi="Calibri" w:cs="Arial"/>
                <w:color w:val="333333"/>
                <w:sz w:val="22"/>
              </w:rPr>
              <w:t>Diseño de fármacos y modelado</w:t>
            </w:r>
          </w:p>
        </w:tc>
        <w:tc>
          <w:tcPr>
            <w:tcW w:w="3650" w:type="dxa"/>
          </w:tcPr>
          <w:p w14:paraId="27CB0166" w14:textId="77777777" w:rsidR="000E18BE" w:rsidRPr="00932F6E" w:rsidRDefault="000E18BE" w:rsidP="009B489D">
            <w:pPr>
              <w:spacing w:line="240" w:lineRule="auto"/>
              <w:rPr>
                <w:rFonts w:cs="Arial"/>
                <w:color w:val="333333"/>
                <w:sz w:val="22"/>
              </w:rPr>
            </w:pPr>
            <w:r w:rsidRPr="00932F6E">
              <w:rPr>
                <w:rFonts w:cs="Arial"/>
                <w:color w:val="333333"/>
                <w:sz w:val="22"/>
              </w:rPr>
              <w:t>NO</w:t>
            </w:r>
          </w:p>
        </w:tc>
      </w:tr>
      <w:tr w:rsidR="000E18BE" w:rsidRPr="00932F6E" w14:paraId="0BD3078A" w14:textId="77777777" w:rsidTr="009B489D">
        <w:tc>
          <w:tcPr>
            <w:tcW w:w="2047" w:type="dxa"/>
          </w:tcPr>
          <w:p w14:paraId="7C3B80E4" w14:textId="77777777" w:rsidR="000E18BE" w:rsidRPr="00932F6E" w:rsidRDefault="000E18BE" w:rsidP="009B489D">
            <w:pPr>
              <w:spacing w:after="200" w:line="240" w:lineRule="auto"/>
              <w:rPr>
                <w:rFonts w:ascii="Calibri" w:hAnsi="Calibri" w:cs="Arial"/>
                <w:color w:val="333333"/>
                <w:sz w:val="22"/>
              </w:rPr>
            </w:pPr>
            <w:r w:rsidRPr="00932F6E">
              <w:rPr>
                <w:rFonts w:ascii="Calibri" w:hAnsi="Calibri" w:cs="Arial"/>
                <w:color w:val="333333"/>
                <w:sz w:val="22"/>
              </w:rPr>
              <w:t>Discovery Studio</w:t>
            </w:r>
          </w:p>
        </w:tc>
        <w:tc>
          <w:tcPr>
            <w:tcW w:w="3590" w:type="dxa"/>
          </w:tcPr>
          <w:p w14:paraId="11CC9587" w14:textId="77777777" w:rsidR="000E18BE" w:rsidRPr="00932F6E" w:rsidRDefault="000E18BE" w:rsidP="009B489D">
            <w:pPr>
              <w:spacing w:after="200" w:line="240" w:lineRule="auto"/>
              <w:jc w:val="left"/>
              <w:rPr>
                <w:rFonts w:ascii="Calibri" w:hAnsi="Calibri" w:cs="Arial"/>
                <w:color w:val="333333"/>
                <w:sz w:val="22"/>
              </w:rPr>
            </w:pPr>
            <w:r w:rsidRPr="00932F6E">
              <w:rPr>
                <w:rFonts w:ascii="Calibri" w:hAnsi="Calibri" w:cs="Arial"/>
                <w:color w:val="333333"/>
                <w:sz w:val="22"/>
              </w:rPr>
              <w:t>Modelado molecular y docking</w:t>
            </w:r>
          </w:p>
        </w:tc>
        <w:tc>
          <w:tcPr>
            <w:tcW w:w="3650" w:type="dxa"/>
          </w:tcPr>
          <w:p w14:paraId="709128B1" w14:textId="77777777" w:rsidR="000E18BE" w:rsidRPr="00932F6E" w:rsidRDefault="000E18BE" w:rsidP="009B489D">
            <w:pPr>
              <w:spacing w:line="240" w:lineRule="auto"/>
              <w:rPr>
                <w:rFonts w:cs="Arial"/>
                <w:color w:val="333333"/>
                <w:sz w:val="22"/>
              </w:rPr>
            </w:pPr>
            <w:r w:rsidRPr="00932F6E">
              <w:rPr>
                <w:rFonts w:cs="Arial"/>
                <w:color w:val="333333"/>
                <w:sz w:val="22"/>
              </w:rPr>
              <w:t>Versión limitada</w:t>
            </w:r>
          </w:p>
        </w:tc>
      </w:tr>
      <w:tr w:rsidR="000E18BE" w:rsidRPr="00932F6E" w14:paraId="7943701A" w14:textId="77777777" w:rsidTr="009B489D">
        <w:tc>
          <w:tcPr>
            <w:tcW w:w="2047" w:type="dxa"/>
          </w:tcPr>
          <w:p w14:paraId="39D4E8B7" w14:textId="77777777" w:rsidR="000E18BE" w:rsidRPr="00932F6E" w:rsidRDefault="000E18BE" w:rsidP="009B489D">
            <w:pPr>
              <w:spacing w:after="200" w:line="240" w:lineRule="auto"/>
              <w:rPr>
                <w:rFonts w:ascii="Calibri" w:hAnsi="Calibri" w:cs="Arial"/>
                <w:color w:val="333333"/>
                <w:sz w:val="22"/>
              </w:rPr>
            </w:pPr>
            <w:r w:rsidRPr="00932F6E">
              <w:rPr>
                <w:rFonts w:ascii="Calibri" w:hAnsi="Calibri" w:cs="Arial"/>
                <w:color w:val="333333"/>
                <w:sz w:val="22"/>
              </w:rPr>
              <w:t>Materials Studio</w:t>
            </w:r>
          </w:p>
        </w:tc>
        <w:tc>
          <w:tcPr>
            <w:tcW w:w="3590" w:type="dxa"/>
          </w:tcPr>
          <w:p w14:paraId="37F07512" w14:textId="77777777" w:rsidR="000E18BE" w:rsidRPr="00932F6E" w:rsidRDefault="000E18BE" w:rsidP="009B489D">
            <w:pPr>
              <w:spacing w:after="200" w:line="240" w:lineRule="auto"/>
              <w:jc w:val="left"/>
              <w:rPr>
                <w:rFonts w:ascii="Calibri" w:hAnsi="Calibri" w:cs="Arial"/>
                <w:color w:val="333333"/>
                <w:sz w:val="22"/>
              </w:rPr>
            </w:pPr>
            <w:r w:rsidRPr="00932F6E">
              <w:rPr>
                <w:rFonts w:ascii="Calibri" w:hAnsi="Calibri" w:cs="Arial"/>
                <w:color w:val="333333"/>
                <w:sz w:val="22"/>
              </w:rPr>
              <w:t>Modelado de materiales y química cuántica</w:t>
            </w:r>
          </w:p>
        </w:tc>
        <w:tc>
          <w:tcPr>
            <w:tcW w:w="3650" w:type="dxa"/>
          </w:tcPr>
          <w:p w14:paraId="1EC7FD0C" w14:textId="77777777" w:rsidR="000E18BE" w:rsidRPr="00932F6E" w:rsidRDefault="000E18BE" w:rsidP="009B489D">
            <w:pPr>
              <w:spacing w:line="240" w:lineRule="auto"/>
              <w:rPr>
                <w:rFonts w:cs="Arial"/>
                <w:color w:val="333333"/>
                <w:sz w:val="22"/>
              </w:rPr>
            </w:pPr>
            <w:r w:rsidRPr="00932F6E">
              <w:rPr>
                <w:rFonts w:cs="Arial"/>
                <w:color w:val="333333"/>
                <w:sz w:val="22"/>
              </w:rPr>
              <w:t>No</w:t>
            </w:r>
          </w:p>
        </w:tc>
      </w:tr>
      <w:tr w:rsidR="000E18BE" w:rsidRPr="00932F6E" w14:paraId="4683043E" w14:textId="77777777" w:rsidTr="009B489D">
        <w:tc>
          <w:tcPr>
            <w:tcW w:w="2047" w:type="dxa"/>
          </w:tcPr>
          <w:p w14:paraId="2B307EDF" w14:textId="77777777" w:rsidR="000E18BE" w:rsidRPr="00932F6E" w:rsidRDefault="000E18BE" w:rsidP="009B489D">
            <w:pPr>
              <w:spacing w:after="200" w:line="240" w:lineRule="auto"/>
              <w:rPr>
                <w:rFonts w:ascii="Calibri" w:hAnsi="Calibri" w:cs="Arial"/>
                <w:color w:val="333333"/>
                <w:sz w:val="22"/>
              </w:rPr>
            </w:pPr>
            <w:r w:rsidRPr="00932F6E">
              <w:rPr>
                <w:rFonts w:ascii="Calibri" w:hAnsi="Calibri" w:cs="Arial"/>
                <w:color w:val="333333"/>
                <w:sz w:val="22"/>
              </w:rPr>
              <w:t>Schrödinger Maestro</w:t>
            </w:r>
          </w:p>
        </w:tc>
        <w:tc>
          <w:tcPr>
            <w:tcW w:w="3590" w:type="dxa"/>
          </w:tcPr>
          <w:p w14:paraId="7E7FFA5D" w14:textId="77777777" w:rsidR="000E18BE" w:rsidRPr="00932F6E" w:rsidRDefault="000E18BE" w:rsidP="009B489D">
            <w:pPr>
              <w:spacing w:after="200" w:line="240" w:lineRule="auto"/>
              <w:jc w:val="left"/>
              <w:rPr>
                <w:rFonts w:ascii="Calibri" w:hAnsi="Calibri" w:cs="Arial"/>
                <w:color w:val="333333"/>
                <w:sz w:val="22"/>
              </w:rPr>
            </w:pPr>
            <w:r w:rsidRPr="00932F6E">
              <w:rPr>
                <w:rFonts w:ascii="Calibri" w:hAnsi="Calibri" w:cs="Arial"/>
                <w:color w:val="333333"/>
                <w:sz w:val="22"/>
              </w:rPr>
              <w:t>Diseño de fármacos y simulaciones avanzadas</w:t>
            </w:r>
          </w:p>
        </w:tc>
        <w:tc>
          <w:tcPr>
            <w:tcW w:w="3650" w:type="dxa"/>
          </w:tcPr>
          <w:p w14:paraId="0EB4BB52" w14:textId="77777777" w:rsidR="000E18BE" w:rsidRPr="00932F6E" w:rsidRDefault="000E18BE" w:rsidP="009B489D">
            <w:pPr>
              <w:keepNext/>
              <w:spacing w:line="240" w:lineRule="auto"/>
              <w:rPr>
                <w:rFonts w:cs="Arial"/>
                <w:color w:val="333333"/>
                <w:sz w:val="22"/>
              </w:rPr>
            </w:pPr>
            <w:r w:rsidRPr="00932F6E">
              <w:rPr>
                <w:rFonts w:cs="Arial"/>
                <w:color w:val="333333"/>
                <w:sz w:val="22"/>
              </w:rPr>
              <w:t>No</w:t>
            </w:r>
          </w:p>
        </w:tc>
      </w:tr>
    </w:tbl>
    <w:p w14:paraId="2B4694FE" w14:textId="77777777" w:rsidR="000E18BE" w:rsidRPr="00932F6E" w:rsidRDefault="000E18BE" w:rsidP="000E18BE">
      <w:pPr>
        <w:pStyle w:val="Descripcin"/>
        <w:spacing w:before="0" w:after="0" w:line="240" w:lineRule="auto"/>
        <w:jc w:val="center"/>
      </w:pPr>
      <w:r w:rsidRPr="00932F6E">
        <w:t>Fuente: Adaptado sitios web oficiales de cada herramienta.</w:t>
      </w:r>
    </w:p>
    <w:p w14:paraId="7F787B1D" w14:textId="4D3FDF60" w:rsidR="00B766CD" w:rsidRPr="00932F6E" w:rsidRDefault="00DB3A89" w:rsidP="00E353E2">
      <w:pPr>
        <w:pStyle w:val="Ttulo3"/>
        <w:numPr>
          <w:ilvl w:val="2"/>
          <w:numId w:val="1"/>
        </w:numPr>
        <w:spacing w:before="240"/>
        <w:ind w:left="709" w:hanging="709"/>
      </w:pPr>
      <w:bookmarkStart w:id="95" w:name="_Toc197625481"/>
      <w:r w:rsidRPr="00932F6E">
        <w:t>E</w:t>
      </w:r>
      <w:r w:rsidR="00B766CD" w:rsidRPr="00932F6E">
        <w:t xml:space="preserve">lección de </w:t>
      </w:r>
      <w:r w:rsidR="00A45975" w:rsidRPr="00932F6E">
        <w:t>PyMOL</w:t>
      </w:r>
      <w:bookmarkEnd w:id="95"/>
    </w:p>
    <w:p w14:paraId="67353A35" w14:textId="4E5CA441" w:rsidR="00AB5669" w:rsidRPr="00932F6E" w:rsidRDefault="00AB5669" w:rsidP="00AB5669">
      <w:r w:rsidRPr="00932F6E">
        <w:t xml:space="preserve">Frente a estas alternativas, </w:t>
      </w:r>
      <w:r w:rsidRPr="00932F6E">
        <w:rPr>
          <w:b/>
        </w:rPr>
        <w:t>PyMOL</w:t>
      </w:r>
      <w:r w:rsidR="00E244E9" w:rsidRPr="00932F6E">
        <w:t xml:space="preserve"> (Schrödinger, LLC, 2015)</w:t>
      </w:r>
      <w:r w:rsidRPr="00932F6E">
        <w:t xml:space="preserve"> destaca como una solución versátil y robusta para el análisis estructural en biología molecular</w:t>
      </w:r>
      <w:r w:rsidR="00881A53" w:rsidRPr="00932F6E">
        <w:t>, siendo la solución más completa</w:t>
      </w:r>
      <w:r w:rsidRPr="00932F6E">
        <w:t>. Aunque no identifica automáticamente las hélices PPII, ofrece todas las funcionalidades necesarias para su detección manual</w:t>
      </w:r>
      <w:r w:rsidR="00F662ED" w:rsidRPr="00932F6E">
        <w:t xml:space="preserve">, de forma que </w:t>
      </w:r>
      <w:r w:rsidRPr="00932F6E">
        <w:t>permite medir ángulos diedros φ y ψ,</w:t>
      </w:r>
      <w:r w:rsidR="00F662ED" w:rsidRPr="00932F6E">
        <w:t xml:space="preserve"> analizar la geometría que nos permite</w:t>
      </w:r>
      <w:r w:rsidRPr="00932F6E">
        <w:t xml:space="preserve"> </w:t>
      </w:r>
      <w:r w:rsidR="00F662ED" w:rsidRPr="00932F6E">
        <w:t>predecir la presencia</w:t>
      </w:r>
      <w:r w:rsidRPr="00932F6E">
        <w:t xml:space="preserve"> enlaces de hidrógeno no canónicos y manipular visualmente segmentos de interés. Lo más relevante en </w:t>
      </w:r>
      <w:r w:rsidRPr="00932F6E">
        <w:lastRenderedPageBreak/>
        <w:t xml:space="preserve">este contexto es su integración completa con Python, que permite automatizar </w:t>
      </w:r>
      <w:r w:rsidR="009B489D" w:rsidRPr="00932F6E">
        <w:t xml:space="preserve">las funcionalidades claves de este proyecto </w:t>
      </w:r>
      <w:r w:rsidRPr="00932F6E">
        <w:t>mediante scripts, reduciendo el tiempo de análisis y eliminando la subjetividad del proceso visual.</w:t>
      </w:r>
    </w:p>
    <w:p w14:paraId="01098648" w14:textId="1A5E98FA" w:rsidR="00823685" w:rsidRPr="00932F6E" w:rsidRDefault="00AB5669" w:rsidP="009B0754">
      <w:pPr>
        <w:rPr>
          <w:rFonts w:cstheme="minorHAnsi"/>
        </w:rPr>
      </w:pPr>
      <w:r w:rsidRPr="00932F6E">
        <w:t>PyMOL es una herramienta de código abierto, con una comunidad activa que desarrolla extensiones, módulos y mejoras continuamente. Se ha consolidado como una opción de referencia en la comunidad científica, especialmente en laboratorios académicos y centros de investigación donde la flexibilidad, la transparencia del código y la capacidad de</w:t>
      </w:r>
      <w:r w:rsidR="003A106E" w:rsidRPr="00932F6E">
        <w:t xml:space="preserve"> adaptación son criterios fundamentales</w:t>
      </w:r>
      <w:r w:rsidR="009B0754" w:rsidRPr="00932F6E">
        <w:t xml:space="preserve">, convirtiéndose </w:t>
      </w:r>
      <w:r w:rsidR="00C376A3" w:rsidRPr="00932F6E">
        <w:rPr>
          <w:rFonts w:cstheme="minorHAnsi"/>
        </w:rPr>
        <w:t>en un</w:t>
      </w:r>
      <w:r w:rsidR="009B0754" w:rsidRPr="00932F6E">
        <w:rPr>
          <w:rFonts w:cstheme="minorHAnsi"/>
        </w:rPr>
        <w:t xml:space="preserve"> </w:t>
      </w:r>
      <w:r w:rsidR="00C376A3" w:rsidRPr="00932F6E">
        <w:rPr>
          <w:rFonts w:cstheme="minorHAnsi"/>
        </w:rPr>
        <w:t>recurso</w:t>
      </w:r>
      <w:r w:rsidR="009B0754" w:rsidRPr="00932F6E">
        <w:rPr>
          <w:rFonts w:cstheme="minorHAnsi"/>
        </w:rPr>
        <w:t xml:space="preserve"> clave para la visualización y análisis de estructuras moleculares en 3D. </w:t>
      </w:r>
    </w:p>
    <w:p w14:paraId="7E41F0FE" w14:textId="7A62988D" w:rsidR="009B489D" w:rsidRPr="00932F6E" w:rsidRDefault="00770310" w:rsidP="009B489D">
      <w:pPr>
        <w:rPr>
          <w:rFonts w:cstheme="minorHAnsi"/>
          <w:color w:val="001D35"/>
        </w:rPr>
      </w:pPr>
      <w:r w:rsidRPr="00932F6E">
        <w:rPr>
          <w:rFonts w:cstheme="minorHAnsi"/>
        </w:rPr>
        <w:t xml:space="preserve">Entre sus funcionalidades más relevantes, </w:t>
      </w:r>
      <w:r w:rsidR="009B0754" w:rsidRPr="00932F6E">
        <w:rPr>
          <w:rFonts w:cstheme="minorHAnsi"/>
        </w:rPr>
        <w:t>PyMOL permite estudiar de manera detallada la estructura de proteínas</w:t>
      </w:r>
      <w:r w:rsidR="00823685" w:rsidRPr="00932F6E">
        <w:rPr>
          <w:rFonts w:cstheme="minorHAnsi"/>
        </w:rPr>
        <w:t xml:space="preserve">, ADN </w:t>
      </w:r>
      <w:r w:rsidR="009B0754" w:rsidRPr="00932F6E">
        <w:rPr>
          <w:rFonts w:cstheme="minorHAnsi"/>
        </w:rPr>
        <w:t xml:space="preserve">y otras moléculas, </w:t>
      </w:r>
      <w:r w:rsidRPr="00932F6E">
        <w:rPr>
          <w:rFonts w:cstheme="minorHAnsi"/>
        </w:rPr>
        <w:t>median</w:t>
      </w:r>
      <w:r w:rsidR="004B7228" w:rsidRPr="00932F6E">
        <w:rPr>
          <w:rFonts w:cstheme="minorHAnsi"/>
        </w:rPr>
        <w:t xml:space="preserve">te diferentes representaciones, </w:t>
      </w:r>
      <w:r w:rsidRPr="00932F6E">
        <w:rPr>
          <w:rFonts w:cstheme="minorHAnsi"/>
        </w:rPr>
        <w:t>como cartoon, sticks o superficies</w:t>
      </w:r>
      <w:r w:rsidR="004B7228" w:rsidRPr="00932F6E">
        <w:rPr>
          <w:rFonts w:cstheme="minorHAnsi"/>
        </w:rPr>
        <w:t xml:space="preserve">. </w:t>
      </w:r>
      <w:r w:rsidR="004B7228" w:rsidRPr="00932F6E">
        <w:t>Del mismo modo</w:t>
      </w:r>
      <w:r w:rsidR="004B7228" w:rsidRPr="00932F6E">
        <w:rPr>
          <w:rFonts w:cstheme="minorHAnsi"/>
        </w:rPr>
        <w:t xml:space="preserve"> posibilita </w:t>
      </w:r>
      <w:r w:rsidR="002D6213" w:rsidRPr="00932F6E">
        <w:rPr>
          <w:rFonts w:cstheme="minorHAnsi"/>
        </w:rPr>
        <w:t xml:space="preserve">efectuar </w:t>
      </w:r>
      <w:r w:rsidR="009B0754" w:rsidRPr="00932F6E">
        <w:rPr>
          <w:rFonts w:cstheme="minorHAnsi"/>
        </w:rPr>
        <w:t>cálculos y mediciones</w:t>
      </w:r>
      <w:r w:rsidRPr="00932F6E">
        <w:rPr>
          <w:rFonts w:cstheme="minorHAnsi"/>
        </w:rPr>
        <w:t>,</w:t>
      </w:r>
      <w:r w:rsidR="004B7228" w:rsidRPr="00932F6E">
        <w:rPr>
          <w:rFonts w:cstheme="minorHAnsi"/>
        </w:rPr>
        <w:t xml:space="preserve"> superponer y/o comparar</w:t>
      </w:r>
      <w:r w:rsidR="009B0754" w:rsidRPr="00932F6E">
        <w:rPr>
          <w:rFonts w:cstheme="minorHAnsi"/>
        </w:rPr>
        <w:t xml:space="preserve"> diferentes </w:t>
      </w:r>
      <w:r w:rsidR="004B7228" w:rsidRPr="00932F6E">
        <w:rPr>
          <w:rFonts w:cstheme="minorHAnsi"/>
        </w:rPr>
        <w:t>estructuras, seleccionar</w:t>
      </w:r>
      <w:r w:rsidR="00C376A3" w:rsidRPr="00932F6E">
        <w:rPr>
          <w:rFonts w:cstheme="minorHAnsi"/>
        </w:rPr>
        <w:t xml:space="preserve"> </w:t>
      </w:r>
      <w:r w:rsidR="004B7228" w:rsidRPr="00932F6E">
        <w:rPr>
          <w:rFonts w:cstheme="minorHAnsi"/>
        </w:rPr>
        <w:t>y manipular</w:t>
      </w:r>
      <w:r w:rsidR="009B0754" w:rsidRPr="00932F6E">
        <w:rPr>
          <w:rFonts w:cstheme="minorHAnsi"/>
        </w:rPr>
        <w:t xml:space="preserve"> moléculas</w:t>
      </w:r>
      <w:r w:rsidR="00C376A3" w:rsidRPr="00932F6E">
        <w:rPr>
          <w:rFonts w:cstheme="minorHAnsi"/>
        </w:rPr>
        <w:t>, o sus regiones específicas</w:t>
      </w:r>
      <w:r w:rsidR="004B7228" w:rsidRPr="00932F6E">
        <w:rPr>
          <w:rFonts w:cstheme="minorHAnsi"/>
        </w:rPr>
        <w:t>,</w:t>
      </w:r>
      <w:r w:rsidR="009B0754" w:rsidRPr="00932F6E">
        <w:rPr>
          <w:rFonts w:cstheme="minorHAnsi"/>
        </w:rPr>
        <w:t xml:space="preserve"> de forma independiente</w:t>
      </w:r>
      <w:r w:rsidR="009B489D" w:rsidRPr="00932F6E">
        <w:rPr>
          <w:rFonts w:cstheme="minorHAnsi"/>
        </w:rPr>
        <w:t>. A</w:t>
      </w:r>
      <w:r w:rsidR="009B0754" w:rsidRPr="00932F6E">
        <w:rPr>
          <w:rFonts w:cstheme="minorHAnsi"/>
        </w:rPr>
        <w:t xml:space="preserve">demás, </w:t>
      </w:r>
      <w:r w:rsidR="004B7228" w:rsidRPr="00932F6E">
        <w:rPr>
          <w:rFonts w:cstheme="minorHAnsi"/>
        </w:rPr>
        <w:t xml:space="preserve">facilita la </w:t>
      </w:r>
      <w:r w:rsidR="009B0754" w:rsidRPr="00932F6E">
        <w:rPr>
          <w:rFonts w:cstheme="minorHAnsi"/>
        </w:rPr>
        <w:t>interpreta</w:t>
      </w:r>
      <w:r w:rsidR="004B7228" w:rsidRPr="00932F6E">
        <w:rPr>
          <w:rFonts w:cstheme="minorHAnsi"/>
        </w:rPr>
        <w:t>ción de</w:t>
      </w:r>
      <w:r w:rsidR="009B0754" w:rsidRPr="00932F6E">
        <w:rPr>
          <w:rFonts w:cstheme="minorHAnsi"/>
        </w:rPr>
        <w:t xml:space="preserve"> mapas de densidad electrónica</w:t>
      </w:r>
      <w:r w:rsidR="00881A53" w:rsidRPr="00932F6E">
        <w:rPr>
          <w:rFonts w:cstheme="minorHAnsi"/>
        </w:rPr>
        <w:t xml:space="preserve"> y el diseño computacional de fármacos</w:t>
      </w:r>
      <w:r w:rsidR="006124C3" w:rsidRPr="00932F6E">
        <w:rPr>
          <w:rFonts w:cstheme="minorHAnsi"/>
        </w:rPr>
        <w:t xml:space="preserve">. </w:t>
      </w:r>
      <w:r w:rsidR="00881A53" w:rsidRPr="00932F6E">
        <w:rPr>
          <w:rFonts w:cstheme="minorHAnsi"/>
          <w:bCs/>
        </w:rPr>
        <w:t>Cabe destacar su capacidad para integrarse con diversas herramientas complementarias, lo que posibilita análisis más profundos y refuerza su utilidad en investigación</w:t>
      </w:r>
      <w:r w:rsidR="00881A53" w:rsidRPr="000E521E">
        <w:rPr>
          <w:rFonts w:cstheme="minorHAnsi"/>
          <w:bCs/>
        </w:rPr>
        <w:t xml:space="preserve">. </w:t>
      </w:r>
      <w:r w:rsidR="006124C3" w:rsidRPr="000E521E">
        <w:rPr>
          <w:rFonts w:cstheme="minorHAnsi"/>
        </w:rPr>
        <w:t>Todo ello</w:t>
      </w:r>
      <w:r w:rsidR="009B0754" w:rsidRPr="000E521E">
        <w:rPr>
          <w:rFonts w:cstheme="minorHAnsi"/>
        </w:rPr>
        <w:t xml:space="preserve"> lo que lo convierte en una </w:t>
      </w:r>
      <w:r w:rsidR="00C376A3" w:rsidRPr="000E521E">
        <w:rPr>
          <w:rFonts w:cstheme="minorHAnsi"/>
        </w:rPr>
        <w:t>plataforma</w:t>
      </w:r>
      <w:r w:rsidR="009B0754" w:rsidRPr="000E521E">
        <w:rPr>
          <w:rFonts w:cstheme="minorHAnsi"/>
        </w:rPr>
        <w:t xml:space="preserve"> </w:t>
      </w:r>
      <w:r w:rsidR="004368DC" w:rsidRPr="000E521E">
        <w:t>sólida y eficaz para el análisis molecular</w:t>
      </w:r>
      <w:r w:rsidR="009B0754" w:rsidRPr="000E521E">
        <w:rPr>
          <w:rFonts w:cstheme="minorHAnsi"/>
        </w:rPr>
        <w:t>.</w:t>
      </w:r>
      <w:r w:rsidR="009B0754" w:rsidRPr="00932F6E">
        <w:rPr>
          <w:rFonts w:cstheme="minorHAnsi"/>
        </w:rPr>
        <w:t xml:space="preserve"> </w:t>
      </w:r>
      <w:r w:rsidR="009B489D" w:rsidRPr="00932F6E">
        <w:rPr>
          <w:rFonts w:cstheme="minorHAnsi"/>
        </w:rPr>
        <w:t xml:space="preserve">Su potencia radica en que permite que los usuarios puedan modificar el código según sus necesidades, por lo que </w:t>
      </w:r>
      <w:r w:rsidR="009B489D" w:rsidRPr="00932F6E">
        <w:rPr>
          <w:rFonts w:cstheme="minorHAnsi"/>
          <w:color w:val="001D35"/>
        </w:rPr>
        <w:t>tiene muchas funcionalidades implementadas en módulos creados por la comunidad científica.</w:t>
      </w:r>
    </w:p>
    <w:p w14:paraId="32845EC8" w14:textId="200CF7C2" w:rsidR="009B0754" w:rsidRPr="00932F6E" w:rsidRDefault="009B0754" w:rsidP="009B0754">
      <w:bookmarkStart w:id="96" w:name="_Toc195083015"/>
      <w:bookmarkStart w:id="97" w:name="_Toc195085946"/>
      <w:bookmarkStart w:id="98" w:name="_Toc195085980"/>
      <w:bookmarkStart w:id="99" w:name="_Toc195107318"/>
      <w:bookmarkStart w:id="100" w:name="_Toc195107350"/>
      <w:bookmarkStart w:id="101" w:name="_Toc195121114"/>
      <w:bookmarkStart w:id="102" w:name="_Toc196048726"/>
      <w:bookmarkStart w:id="103" w:name="_Toc196335567"/>
      <w:bookmarkStart w:id="104" w:name="_Toc196431945"/>
      <w:bookmarkStart w:id="105" w:name="_Toc196553280"/>
      <w:bookmarkStart w:id="106" w:name="_Toc196728050"/>
      <w:bookmarkStart w:id="107" w:name="_Toc197205039"/>
      <w:bookmarkStart w:id="108" w:name="_Toc197205080"/>
      <w:bookmarkStart w:id="109" w:name="_Toc197599941"/>
      <w:bookmarkStart w:id="110" w:name="_Toc197599988"/>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r w:rsidRPr="00932F6E">
        <w:t>Además, es la pl</w:t>
      </w:r>
      <w:r w:rsidR="008F5E8E" w:rsidRPr="00932F6E">
        <w:t xml:space="preserve">ataforma empleada habitualmente para </w:t>
      </w:r>
      <w:r w:rsidR="004368DC" w:rsidRPr="00932F6E">
        <w:t>la caracterización molecular</w:t>
      </w:r>
      <w:r w:rsidR="008F5E8E" w:rsidRPr="00932F6E">
        <w:t xml:space="preserve"> </w:t>
      </w:r>
      <w:r w:rsidRPr="00932F6E">
        <w:t xml:space="preserve">en el laboratorio de investigación donde se origina este proyecto, lo que facilita su integración en </w:t>
      </w:r>
      <w:r w:rsidR="004368DC" w:rsidRPr="00932F6E">
        <w:t xml:space="preserve">el </w:t>
      </w:r>
      <w:r w:rsidRPr="00932F6E">
        <w:t>flujo de trabajo real y garantiza la validación experimental del módulo. Esta compatibilidad t</w:t>
      </w:r>
      <w:r w:rsidR="008F5E8E" w:rsidRPr="00932F6E">
        <w:t xml:space="preserve">écnica y metodológica refuerza aún más mi elección </w:t>
      </w:r>
      <w:r w:rsidRPr="00932F6E">
        <w:t>frente a otras opciones.</w:t>
      </w:r>
    </w:p>
    <w:p w14:paraId="0BB6B261" w14:textId="1AAB0DC1" w:rsidR="00AB5669" w:rsidRPr="00932F6E" w:rsidRDefault="00823685" w:rsidP="00AB5669">
      <w:r w:rsidRPr="005055EA">
        <w:t>A modo de resumen de todo lo anterior, la siguiente tabla muestra que, aunque la mayoría de estas herramientas resultan útiles para tareas generales de visualización y análisis estructural, presentan limitaciones importantes a la hora de identificar estructuras menos comunes como las hélices PPII. Ninguna de ellas, con excepción de PyMOL, ofrece una integración completa con Python ni la flexibilidad necesaria para implementar un algoritmo de detección personalizado basado en ángulos diedros, distancias atómicas y enlaces no canónicos.</w:t>
      </w:r>
    </w:p>
    <w:p w14:paraId="20AD66AA" w14:textId="2DE1748C" w:rsidR="000E18BE" w:rsidRPr="00932F6E" w:rsidRDefault="000E18BE" w:rsidP="000E18BE">
      <w:pPr>
        <w:pStyle w:val="Descripcin"/>
        <w:jc w:val="center"/>
        <w:rPr>
          <w:i w:val="0"/>
        </w:rPr>
      </w:pPr>
      <w:bookmarkStart w:id="111" w:name="_Toc197625547"/>
      <w:r w:rsidRPr="00932F6E">
        <w:rPr>
          <w:i w:val="0"/>
        </w:rPr>
        <w:lastRenderedPageBreak/>
        <w:t xml:space="preserve">Tabla </w:t>
      </w:r>
      <w:r w:rsidRPr="00932F6E">
        <w:rPr>
          <w:i w:val="0"/>
        </w:rPr>
        <w:fldChar w:fldCharType="begin"/>
      </w:r>
      <w:r w:rsidRPr="00932F6E">
        <w:rPr>
          <w:i w:val="0"/>
        </w:rPr>
        <w:instrText xml:space="preserve"> SEQ Tabla \* ARABIC </w:instrText>
      </w:r>
      <w:r w:rsidRPr="00932F6E">
        <w:rPr>
          <w:i w:val="0"/>
        </w:rPr>
        <w:fldChar w:fldCharType="separate"/>
      </w:r>
      <w:r w:rsidR="00CC3B1D">
        <w:rPr>
          <w:i w:val="0"/>
          <w:noProof/>
        </w:rPr>
        <w:t>2</w:t>
      </w:r>
      <w:r w:rsidRPr="00932F6E">
        <w:rPr>
          <w:i w:val="0"/>
        </w:rPr>
        <w:fldChar w:fldCharType="end"/>
      </w:r>
      <w:r w:rsidRPr="00932F6E">
        <w:rPr>
          <w:i w:val="0"/>
        </w:rPr>
        <w:t>. Comparativa de herramientas respecto al proyecto de detección PPII</w:t>
      </w:r>
      <w:bookmarkEnd w:id="111"/>
    </w:p>
    <w:tbl>
      <w:tblPr>
        <w:tblW w:w="9071" w:type="dxa"/>
        <w:tblInd w:w="57" w:type="dxa"/>
        <w:tblBorders>
          <w:top w:val="single" w:sz="4" w:space="0" w:color="0098CD"/>
          <w:left w:val="single" w:sz="4" w:space="0" w:color="0098CD"/>
          <w:bottom w:val="single" w:sz="4" w:space="0" w:color="0098CD"/>
          <w:right w:val="single" w:sz="4" w:space="0" w:color="0098CD"/>
          <w:insideH w:val="single" w:sz="4" w:space="0" w:color="0098CD"/>
          <w:insideV w:val="single" w:sz="4" w:space="0" w:color="0098CD"/>
        </w:tblBorders>
        <w:tblLayout w:type="fixed"/>
        <w:tblLook w:val="04A0" w:firstRow="1" w:lastRow="0" w:firstColumn="1" w:lastColumn="0" w:noHBand="0" w:noVBand="1"/>
      </w:tblPr>
      <w:tblGrid>
        <w:gridCol w:w="1498"/>
        <w:gridCol w:w="3685"/>
        <w:gridCol w:w="3888"/>
      </w:tblGrid>
      <w:tr w:rsidR="00823685" w:rsidRPr="00932F6E" w14:paraId="79FBA556" w14:textId="77777777" w:rsidTr="007D0828">
        <w:trPr>
          <w:tblHeader/>
        </w:trPr>
        <w:tc>
          <w:tcPr>
            <w:tcW w:w="1498" w:type="dxa"/>
            <w:shd w:val="clear" w:color="auto" w:fill="0098CD"/>
            <w:vAlign w:val="center"/>
            <w:hideMark/>
          </w:tcPr>
          <w:p w14:paraId="2B4138C9" w14:textId="77777777" w:rsidR="00823685" w:rsidRPr="00932F6E" w:rsidRDefault="00823685" w:rsidP="000E18BE">
            <w:pPr>
              <w:jc w:val="center"/>
              <w:rPr>
                <w:rFonts w:ascii="Calibri" w:hAnsi="Calibri" w:cs="Arial"/>
                <w:b/>
                <w:bCs/>
                <w:color w:val="FFFFFF" w:themeColor="background1"/>
                <w:sz w:val="22"/>
              </w:rPr>
            </w:pPr>
            <w:r w:rsidRPr="00932F6E">
              <w:rPr>
                <w:rFonts w:ascii="Calibri" w:hAnsi="Calibri" w:cs="Arial"/>
                <w:b/>
                <w:bCs/>
                <w:color w:val="FFFFFF" w:themeColor="background1"/>
                <w:sz w:val="22"/>
              </w:rPr>
              <w:t>Herramienta</w:t>
            </w:r>
          </w:p>
        </w:tc>
        <w:tc>
          <w:tcPr>
            <w:tcW w:w="3685" w:type="dxa"/>
            <w:shd w:val="clear" w:color="auto" w:fill="0098CD"/>
            <w:vAlign w:val="center"/>
            <w:hideMark/>
          </w:tcPr>
          <w:p w14:paraId="002C4A32" w14:textId="77777777" w:rsidR="00823685" w:rsidRPr="00932F6E" w:rsidRDefault="00823685" w:rsidP="000E18BE">
            <w:pPr>
              <w:jc w:val="center"/>
              <w:rPr>
                <w:rFonts w:ascii="Calibri" w:hAnsi="Calibri" w:cs="Arial"/>
                <w:b/>
                <w:bCs/>
                <w:color w:val="FFFFFF" w:themeColor="background1"/>
                <w:sz w:val="22"/>
              </w:rPr>
            </w:pPr>
            <w:r w:rsidRPr="00932F6E">
              <w:rPr>
                <w:rFonts w:ascii="Calibri" w:hAnsi="Calibri" w:cs="Arial"/>
                <w:b/>
                <w:bCs/>
                <w:color w:val="FFFFFF" w:themeColor="background1"/>
                <w:sz w:val="22"/>
              </w:rPr>
              <w:t>Características principales</w:t>
            </w:r>
          </w:p>
        </w:tc>
        <w:tc>
          <w:tcPr>
            <w:tcW w:w="3888" w:type="dxa"/>
            <w:shd w:val="clear" w:color="auto" w:fill="0098CD"/>
            <w:vAlign w:val="center"/>
            <w:hideMark/>
          </w:tcPr>
          <w:p w14:paraId="3E27051B" w14:textId="77777777" w:rsidR="00823685" w:rsidRPr="00932F6E" w:rsidRDefault="00823685" w:rsidP="000E18BE">
            <w:pPr>
              <w:jc w:val="center"/>
              <w:rPr>
                <w:rFonts w:ascii="Calibri" w:hAnsi="Calibri" w:cs="Arial"/>
                <w:b/>
                <w:bCs/>
                <w:color w:val="FFFFFF" w:themeColor="background1"/>
                <w:sz w:val="22"/>
              </w:rPr>
            </w:pPr>
            <w:r w:rsidRPr="00932F6E">
              <w:rPr>
                <w:rFonts w:ascii="Calibri" w:hAnsi="Calibri" w:cs="Arial"/>
                <w:b/>
                <w:bCs/>
                <w:color w:val="FFFFFF" w:themeColor="background1"/>
                <w:sz w:val="22"/>
              </w:rPr>
              <w:t>Limitaciones respecto a la detección de hélices PPII</w:t>
            </w:r>
          </w:p>
        </w:tc>
      </w:tr>
      <w:tr w:rsidR="00823685" w:rsidRPr="00932F6E" w14:paraId="18072C2A" w14:textId="77777777" w:rsidTr="007D0828">
        <w:tc>
          <w:tcPr>
            <w:tcW w:w="1498" w:type="dxa"/>
            <w:vAlign w:val="center"/>
            <w:hideMark/>
          </w:tcPr>
          <w:p w14:paraId="76C7DDB5" w14:textId="77777777" w:rsidR="00823685" w:rsidRPr="00932F6E" w:rsidRDefault="00823685" w:rsidP="00823685">
            <w:pPr>
              <w:spacing w:after="200" w:line="240" w:lineRule="auto"/>
              <w:rPr>
                <w:rFonts w:ascii="Calibri" w:hAnsi="Calibri" w:cs="Arial"/>
                <w:color w:val="333333"/>
                <w:sz w:val="22"/>
              </w:rPr>
            </w:pPr>
            <w:r w:rsidRPr="00932F6E">
              <w:rPr>
                <w:rFonts w:ascii="Calibri" w:hAnsi="Calibri" w:cs="Arial"/>
                <w:color w:val="333333"/>
                <w:sz w:val="22"/>
              </w:rPr>
              <w:t>DSSP</w:t>
            </w:r>
          </w:p>
        </w:tc>
        <w:tc>
          <w:tcPr>
            <w:tcW w:w="3685" w:type="dxa"/>
            <w:vAlign w:val="center"/>
            <w:hideMark/>
          </w:tcPr>
          <w:p w14:paraId="6C9168E1" w14:textId="77777777" w:rsidR="00823685" w:rsidRPr="00932F6E" w:rsidRDefault="00823685" w:rsidP="00823685">
            <w:pPr>
              <w:spacing w:after="200" w:line="240" w:lineRule="auto"/>
              <w:rPr>
                <w:rFonts w:ascii="Calibri" w:hAnsi="Calibri" w:cs="Arial"/>
                <w:color w:val="333333"/>
                <w:sz w:val="22"/>
              </w:rPr>
            </w:pPr>
            <w:r w:rsidRPr="00932F6E">
              <w:rPr>
                <w:rFonts w:ascii="Calibri" w:hAnsi="Calibri" w:cs="Arial"/>
                <w:color w:val="333333"/>
                <w:sz w:val="22"/>
              </w:rPr>
              <w:t>Asignación automática de estructuras secundarias basada en geometría y enlaces de hidrógeno.</w:t>
            </w:r>
          </w:p>
        </w:tc>
        <w:tc>
          <w:tcPr>
            <w:tcW w:w="3888" w:type="dxa"/>
            <w:vAlign w:val="center"/>
            <w:hideMark/>
          </w:tcPr>
          <w:p w14:paraId="217170F5" w14:textId="77777777" w:rsidR="00823685" w:rsidRPr="00932F6E" w:rsidRDefault="00823685" w:rsidP="00823685">
            <w:pPr>
              <w:spacing w:after="200" w:line="240" w:lineRule="auto"/>
              <w:rPr>
                <w:rFonts w:ascii="Calibri" w:hAnsi="Calibri" w:cs="Arial"/>
                <w:color w:val="333333"/>
                <w:sz w:val="22"/>
              </w:rPr>
            </w:pPr>
            <w:r w:rsidRPr="00932F6E">
              <w:rPr>
                <w:rFonts w:ascii="Calibri" w:hAnsi="Calibri" w:cs="Arial"/>
                <w:color w:val="333333"/>
                <w:sz w:val="22"/>
              </w:rPr>
              <w:t>No reconoce hélices PPII como categoría propia. No es personalizable.</w:t>
            </w:r>
          </w:p>
        </w:tc>
      </w:tr>
      <w:tr w:rsidR="004D0CB8" w:rsidRPr="00932F6E" w14:paraId="4C417ADF" w14:textId="77777777" w:rsidTr="007D0828">
        <w:tc>
          <w:tcPr>
            <w:tcW w:w="1498" w:type="dxa"/>
            <w:vAlign w:val="center"/>
            <w:hideMark/>
          </w:tcPr>
          <w:p w14:paraId="43A3C4A5" w14:textId="77777777" w:rsidR="00823685" w:rsidRPr="00932F6E" w:rsidRDefault="00823685" w:rsidP="00823685">
            <w:pPr>
              <w:spacing w:after="200" w:line="240" w:lineRule="auto"/>
              <w:rPr>
                <w:rFonts w:ascii="Calibri" w:hAnsi="Calibri" w:cs="Arial"/>
                <w:color w:val="333333"/>
                <w:sz w:val="22"/>
              </w:rPr>
            </w:pPr>
            <w:r w:rsidRPr="00932F6E">
              <w:rPr>
                <w:rFonts w:ascii="Calibri" w:hAnsi="Calibri" w:cs="Arial"/>
                <w:color w:val="333333"/>
                <w:sz w:val="22"/>
              </w:rPr>
              <w:t>STRIDE</w:t>
            </w:r>
          </w:p>
        </w:tc>
        <w:tc>
          <w:tcPr>
            <w:tcW w:w="3685" w:type="dxa"/>
            <w:vAlign w:val="center"/>
            <w:hideMark/>
          </w:tcPr>
          <w:p w14:paraId="7CBBC7DA" w14:textId="77777777" w:rsidR="00823685" w:rsidRPr="00932F6E" w:rsidRDefault="00823685" w:rsidP="00823685">
            <w:pPr>
              <w:spacing w:after="200" w:line="240" w:lineRule="auto"/>
              <w:rPr>
                <w:rFonts w:ascii="Calibri" w:hAnsi="Calibri" w:cs="Arial"/>
                <w:color w:val="333333"/>
                <w:sz w:val="22"/>
              </w:rPr>
            </w:pPr>
            <w:r w:rsidRPr="00932F6E">
              <w:rPr>
                <w:rFonts w:ascii="Calibri" w:hAnsi="Calibri" w:cs="Arial"/>
                <w:color w:val="333333"/>
                <w:sz w:val="22"/>
              </w:rPr>
              <w:t>Añade criterios energéticos a los geométricos. Alta precisión en hélices α y láminas β.</w:t>
            </w:r>
          </w:p>
        </w:tc>
        <w:tc>
          <w:tcPr>
            <w:tcW w:w="3888" w:type="dxa"/>
            <w:vAlign w:val="center"/>
            <w:hideMark/>
          </w:tcPr>
          <w:p w14:paraId="4AEEF533" w14:textId="77777777" w:rsidR="00823685" w:rsidRPr="00932F6E" w:rsidRDefault="00823685" w:rsidP="00823685">
            <w:pPr>
              <w:spacing w:after="200" w:line="240" w:lineRule="auto"/>
              <w:rPr>
                <w:rFonts w:ascii="Calibri" w:hAnsi="Calibri" w:cs="Arial"/>
                <w:color w:val="333333"/>
                <w:sz w:val="22"/>
              </w:rPr>
            </w:pPr>
            <w:r w:rsidRPr="00932F6E">
              <w:rPr>
                <w:rFonts w:ascii="Calibri" w:hAnsi="Calibri" w:cs="Arial"/>
                <w:color w:val="333333"/>
                <w:sz w:val="22"/>
              </w:rPr>
              <w:t>No contempla la conformación PPII de forma explícita. Sin opciones de automatización.</w:t>
            </w:r>
          </w:p>
        </w:tc>
      </w:tr>
      <w:tr w:rsidR="004D0CB8" w:rsidRPr="00932F6E" w14:paraId="077438A5" w14:textId="77777777" w:rsidTr="007D0828">
        <w:tc>
          <w:tcPr>
            <w:tcW w:w="1498" w:type="dxa"/>
            <w:vAlign w:val="center"/>
            <w:hideMark/>
          </w:tcPr>
          <w:p w14:paraId="14EB223E" w14:textId="77777777" w:rsidR="00823685" w:rsidRPr="00932F6E" w:rsidRDefault="00823685" w:rsidP="00823685">
            <w:pPr>
              <w:spacing w:after="200" w:line="240" w:lineRule="auto"/>
              <w:rPr>
                <w:rFonts w:ascii="Calibri" w:hAnsi="Calibri" w:cs="Arial"/>
                <w:color w:val="333333"/>
                <w:sz w:val="22"/>
              </w:rPr>
            </w:pPr>
            <w:r w:rsidRPr="00932F6E">
              <w:rPr>
                <w:rFonts w:ascii="Calibri" w:hAnsi="Calibri" w:cs="Arial"/>
                <w:color w:val="333333"/>
                <w:sz w:val="22"/>
              </w:rPr>
              <w:t>Chimera</w:t>
            </w:r>
          </w:p>
        </w:tc>
        <w:tc>
          <w:tcPr>
            <w:tcW w:w="3685" w:type="dxa"/>
            <w:vAlign w:val="center"/>
            <w:hideMark/>
          </w:tcPr>
          <w:p w14:paraId="1B8D5C46" w14:textId="77777777" w:rsidR="00823685" w:rsidRPr="00932F6E" w:rsidRDefault="00823685" w:rsidP="00823685">
            <w:pPr>
              <w:spacing w:after="200" w:line="240" w:lineRule="auto"/>
              <w:rPr>
                <w:rFonts w:ascii="Calibri" w:hAnsi="Calibri" w:cs="Arial"/>
                <w:color w:val="333333"/>
                <w:sz w:val="22"/>
              </w:rPr>
            </w:pPr>
            <w:r w:rsidRPr="00932F6E">
              <w:rPr>
                <w:rFonts w:ascii="Calibri" w:hAnsi="Calibri" w:cs="Arial"/>
                <w:color w:val="333333"/>
                <w:sz w:val="22"/>
              </w:rPr>
              <w:t>Visor avanzado con herramientas gráficas y de análisis integradas.</w:t>
            </w:r>
          </w:p>
        </w:tc>
        <w:tc>
          <w:tcPr>
            <w:tcW w:w="3888" w:type="dxa"/>
            <w:vAlign w:val="center"/>
            <w:hideMark/>
          </w:tcPr>
          <w:p w14:paraId="1919A24E" w14:textId="77777777" w:rsidR="00823685" w:rsidRPr="00932F6E" w:rsidRDefault="00823685" w:rsidP="00823685">
            <w:pPr>
              <w:spacing w:after="200" w:line="240" w:lineRule="auto"/>
              <w:rPr>
                <w:rFonts w:ascii="Calibri" w:hAnsi="Calibri" w:cs="Arial"/>
                <w:color w:val="333333"/>
                <w:sz w:val="22"/>
              </w:rPr>
            </w:pPr>
            <w:r w:rsidRPr="00932F6E">
              <w:rPr>
                <w:rFonts w:ascii="Calibri" w:hAnsi="Calibri" w:cs="Arial"/>
                <w:color w:val="333333"/>
                <w:sz w:val="22"/>
              </w:rPr>
              <w:t>Requiere scripting propio. Menor flexibilidad frente a Python para tareas específicas.</w:t>
            </w:r>
          </w:p>
        </w:tc>
      </w:tr>
      <w:tr w:rsidR="007D0828" w:rsidRPr="00932F6E" w14:paraId="7130C5E4" w14:textId="77777777" w:rsidTr="007D0828">
        <w:tc>
          <w:tcPr>
            <w:tcW w:w="1498" w:type="dxa"/>
            <w:vAlign w:val="center"/>
            <w:hideMark/>
          </w:tcPr>
          <w:p w14:paraId="76F11ABA" w14:textId="77777777" w:rsidR="00823685" w:rsidRPr="00932F6E" w:rsidRDefault="00823685" w:rsidP="00823685">
            <w:pPr>
              <w:spacing w:after="200" w:line="240" w:lineRule="auto"/>
              <w:rPr>
                <w:rFonts w:ascii="Calibri" w:hAnsi="Calibri" w:cs="Arial"/>
                <w:color w:val="333333"/>
                <w:sz w:val="22"/>
              </w:rPr>
            </w:pPr>
            <w:r w:rsidRPr="00932F6E">
              <w:rPr>
                <w:rFonts w:ascii="Calibri" w:hAnsi="Calibri" w:cs="Arial"/>
                <w:color w:val="333333"/>
                <w:sz w:val="22"/>
              </w:rPr>
              <w:t>ChimeraX</w:t>
            </w:r>
          </w:p>
        </w:tc>
        <w:tc>
          <w:tcPr>
            <w:tcW w:w="3685" w:type="dxa"/>
            <w:vAlign w:val="center"/>
            <w:hideMark/>
          </w:tcPr>
          <w:p w14:paraId="1A9B52AD" w14:textId="77777777" w:rsidR="00823685" w:rsidRPr="00932F6E" w:rsidRDefault="00823685" w:rsidP="00823685">
            <w:pPr>
              <w:spacing w:after="200" w:line="240" w:lineRule="auto"/>
              <w:rPr>
                <w:rFonts w:ascii="Calibri" w:hAnsi="Calibri" w:cs="Arial"/>
                <w:color w:val="333333"/>
                <w:sz w:val="22"/>
              </w:rPr>
            </w:pPr>
            <w:r w:rsidRPr="00932F6E">
              <w:rPr>
                <w:rFonts w:ascii="Calibri" w:hAnsi="Calibri" w:cs="Arial"/>
                <w:color w:val="333333"/>
                <w:sz w:val="22"/>
              </w:rPr>
              <w:t>Versión optimizada de Chimera, con mayor rendimiento y visualización moderna.</w:t>
            </w:r>
          </w:p>
        </w:tc>
        <w:tc>
          <w:tcPr>
            <w:tcW w:w="3888" w:type="dxa"/>
            <w:vAlign w:val="center"/>
            <w:hideMark/>
          </w:tcPr>
          <w:p w14:paraId="53BF6920" w14:textId="77777777" w:rsidR="00823685" w:rsidRPr="00932F6E" w:rsidRDefault="00823685" w:rsidP="00823685">
            <w:pPr>
              <w:spacing w:after="200" w:line="240" w:lineRule="auto"/>
              <w:rPr>
                <w:rFonts w:ascii="Calibri" w:hAnsi="Calibri" w:cs="Arial"/>
                <w:color w:val="333333"/>
                <w:sz w:val="22"/>
              </w:rPr>
            </w:pPr>
            <w:r w:rsidRPr="00932F6E">
              <w:rPr>
                <w:rFonts w:ascii="Calibri" w:hAnsi="Calibri" w:cs="Arial"/>
                <w:color w:val="333333"/>
                <w:sz w:val="22"/>
              </w:rPr>
              <w:t>Curva de aprendizaje elevada. Limitado para desarrollo de módulos personalizados.</w:t>
            </w:r>
          </w:p>
        </w:tc>
      </w:tr>
      <w:tr w:rsidR="007D0828" w:rsidRPr="00932F6E" w14:paraId="014D91FA" w14:textId="77777777" w:rsidTr="007D0828">
        <w:tc>
          <w:tcPr>
            <w:tcW w:w="1498" w:type="dxa"/>
            <w:vAlign w:val="center"/>
            <w:hideMark/>
          </w:tcPr>
          <w:p w14:paraId="559F240D" w14:textId="77777777" w:rsidR="00823685" w:rsidRPr="00932F6E" w:rsidRDefault="00823685" w:rsidP="00823685">
            <w:pPr>
              <w:spacing w:after="200" w:line="240" w:lineRule="auto"/>
              <w:rPr>
                <w:rFonts w:ascii="Calibri" w:hAnsi="Calibri" w:cs="Arial"/>
                <w:color w:val="333333"/>
                <w:sz w:val="22"/>
              </w:rPr>
            </w:pPr>
            <w:r w:rsidRPr="00932F6E">
              <w:rPr>
                <w:rFonts w:ascii="Calibri" w:hAnsi="Calibri" w:cs="Arial"/>
                <w:color w:val="333333"/>
                <w:sz w:val="22"/>
              </w:rPr>
              <w:t>VMD</w:t>
            </w:r>
          </w:p>
        </w:tc>
        <w:tc>
          <w:tcPr>
            <w:tcW w:w="3685" w:type="dxa"/>
            <w:vAlign w:val="center"/>
            <w:hideMark/>
          </w:tcPr>
          <w:p w14:paraId="5536EB80" w14:textId="77777777" w:rsidR="00823685" w:rsidRPr="00932F6E" w:rsidRDefault="00823685" w:rsidP="00823685">
            <w:pPr>
              <w:spacing w:after="200" w:line="240" w:lineRule="auto"/>
              <w:rPr>
                <w:rFonts w:ascii="Calibri" w:hAnsi="Calibri" w:cs="Arial"/>
                <w:color w:val="333333"/>
                <w:sz w:val="22"/>
              </w:rPr>
            </w:pPr>
            <w:r w:rsidRPr="00932F6E">
              <w:rPr>
                <w:rFonts w:ascii="Calibri" w:hAnsi="Calibri" w:cs="Arial"/>
                <w:color w:val="333333"/>
                <w:sz w:val="22"/>
              </w:rPr>
              <w:t>Enfocado a simulaciones de dinámica molecular. Visualización eficiente y rápida.</w:t>
            </w:r>
          </w:p>
        </w:tc>
        <w:tc>
          <w:tcPr>
            <w:tcW w:w="3888" w:type="dxa"/>
            <w:vAlign w:val="center"/>
            <w:hideMark/>
          </w:tcPr>
          <w:p w14:paraId="36F5731B" w14:textId="77777777" w:rsidR="00823685" w:rsidRPr="00932F6E" w:rsidRDefault="00823685" w:rsidP="00823685">
            <w:pPr>
              <w:spacing w:after="200" w:line="240" w:lineRule="auto"/>
              <w:rPr>
                <w:rFonts w:ascii="Calibri" w:hAnsi="Calibri" w:cs="Arial"/>
                <w:color w:val="333333"/>
                <w:sz w:val="22"/>
              </w:rPr>
            </w:pPr>
            <w:r w:rsidRPr="00932F6E">
              <w:rPr>
                <w:rFonts w:ascii="Calibri" w:hAnsi="Calibri" w:cs="Arial"/>
                <w:color w:val="333333"/>
                <w:sz w:val="22"/>
              </w:rPr>
              <w:t>No orientado al análisis geométrico detallado. Escasa personalización.</w:t>
            </w:r>
          </w:p>
        </w:tc>
      </w:tr>
      <w:tr w:rsidR="007D0828" w:rsidRPr="00932F6E" w14:paraId="0CE4B647" w14:textId="77777777" w:rsidTr="007D0828">
        <w:tc>
          <w:tcPr>
            <w:tcW w:w="1498" w:type="dxa"/>
            <w:vAlign w:val="center"/>
            <w:hideMark/>
          </w:tcPr>
          <w:p w14:paraId="68366822" w14:textId="77777777" w:rsidR="00823685" w:rsidRPr="00932F6E" w:rsidRDefault="00823685" w:rsidP="00823685">
            <w:pPr>
              <w:spacing w:after="200" w:line="240" w:lineRule="auto"/>
              <w:rPr>
                <w:rFonts w:ascii="Calibri" w:hAnsi="Calibri" w:cs="Arial"/>
                <w:color w:val="333333"/>
                <w:sz w:val="22"/>
              </w:rPr>
            </w:pPr>
            <w:r w:rsidRPr="00932F6E">
              <w:rPr>
                <w:rFonts w:ascii="Calibri" w:hAnsi="Calibri" w:cs="Arial"/>
                <w:color w:val="333333"/>
                <w:sz w:val="22"/>
              </w:rPr>
              <w:t>Jmol</w:t>
            </w:r>
          </w:p>
        </w:tc>
        <w:tc>
          <w:tcPr>
            <w:tcW w:w="3685" w:type="dxa"/>
            <w:vAlign w:val="center"/>
            <w:hideMark/>
          </w:tcPr>
          <w:p w14:paraId="0A45CE2A" w14:textId="77777777" w:rsidR="00823685" w:rsidRPr="00932F6E" w:rsidRDefault="00823685" w:rsidP="00823685">
            <w:pPr>
              <w:spacing w:after="200" w:line="240" w:lineRule="auto"/>
              <w:rPr>
                <w:rFonts w:ascii="Calibri" w:hAnsi="Calibri" w:cs="Arial"/>
                <w:color w:val="333333"/>
                <w:sz w:val="22"/>
              </w:rPr>
            </w:pPr>
            <w:r w:rsidRPr="00932F6E">
              <w:rPr>
                <w:rFonts w:ascii="Calibri" w:hAnsi="Calibri" w:cs="Arial"/>
                <w:color w:val="333333"/>
                <w:sz w:val="22"/>
              </w:rPr>
              <w:t>Ligero, multiplataforma y muy utilizado en docencia.</w:t>
            </w:r>
          </w:p>
        </w:tc>
        <w:tc>
          <w:tcPr>
            <w:tcW w:w="3888" w:type="dxa"/>
            <w:vAlign w:val="center"/>
            <w:hideMark/>
          </w:tcPr>
          <w:p w14:paraId="3302C8F9" w14:textId="77777777" w:rsidR="00823685" w:rsidRPr="00932F6E" w:rsidRDefault="00823685" w:rsidP="00823685">
            <w:pPr>
              <w:spacing w:after="200" w:line="240" w:lineRule="auto"/>
              <w:rPr>
                <w:rFonts w:ascii="Calibri" w:hAnsi="Calibri" w:cs="Arial"/>
                <w:color w:val="333333"/>
                <w:sz w:val="22"/>
              </w:rPr>
            </w:pPr>
            <w:r w:rsidRPr="00932F6E">
              <w:rPr>
                <w:rFonts w:ascii="Calibri" w:hAnsi="Calibri" w:cs="Arial"/>
                <w:color w:val="333333"/>
                <w:sz w:val="22"/>
              </w:rPr>
              <w:t>Inadecuado para análisis estructural avanzado o desarrollo de herramientas propias.</w:t>
            </w:r>
          </w:p>
        </w:tc>
      </w:tr>
      <w:tr w:rsidR="007D0828" w:rsidRPr="00932F6E" w14:paraId="4DE4B66E" w14:textId="77777777" w:rsidTr="007D0828">
        <w:tc>
          <w:tcPr>
            <w:tcW w:w="1498" w:type="dxa"/>
            <w:vAlign w:val="center"/>
            <w:hideMark/>
          </w:tcPr>
          <w:p w14:paraId="2C951370" w14:textId="77777777" w:rsidR="00823685" w:rsidRPr="00932F6E" w:rsidRDefault="00823685" w:rsidP="00823685">
            <w:pPr>
              <w:spacing w:after="200" w:line="240" w:lineRule="auto"/>
              <w:rPr>
                <w:rFonts w:ascii="Calibri" w:hAnsi="Calibri" w:cs="Arial"/>
                <w:color w:val="333333"/>
                <w:sz w:val="22"/>
              </w:rPr>
            </w:pPr>
            <w:r w:rsidRPr="00932F6E">
              <w:rPr>
                <w:rFonts w:ascii="Calibri" w:hAnsi="Calibri" w:cs="Arial"/>
                <w:color w:val="333333"/>
                <w:sz w:val="22"/>
              </w:rPr>
              <w:t>PyMOL</w:t>
            </w:r>
          </w:p>
        </w:tc>
        <w:tc>
          <w:tcPr>
            <w:tcW w:w="3685" w:type="dxa"/>
            <w:vAlign w:val="center"/>
            <w:hideMark/>
          </w:tcPr>
          <w:p w14:paraId="6E178B3F" w14:textId="77777777" w:rsidR="00823685" w:rsidRPr="00932F6E" w:rsidRDefault="00823685" w:rsidP="00823685">
            <w:pPr>
              <w:spacing w:after="200" w:line="240" w:lineRule="auto"/>
              <w:rPr>
                <w:rFonts w:ascii="Calibri" w:hAnsi="Calibri" w:cs="Arial"/>
                <w:color w:val="333333"/>
                <w:sz w:val="22"/>
              </w:rPr>
            </w:pPr>
            <w:r w:rsidRPr="00932F6E">
              <w:rPr>
                <w:rFonts w:ascii="Calibri" w:hAnsi="Calibri" w:cs="Arial"/>
                <w:color w:val="333333"/>
                <w:sz w:val="22"/>
              </w:rPr>
              <w:t>Integra visualización y scripting en Python. Permite análisis atómico detallado y desarrollo de módulos personalizados.</w:t>
            </w:r>
          </w:p>
        </w:tc>
        <w:tc>
          <w:tcPr>
            <w:tcW w:w="3888" w:type="dxa"/>
            <w:vAlign w:val="center"/>
            <w:hideMark/>
          </w:tcPr>
          <w:p w14:paraId="1845EEBE" w14:textId="77777777" w:rsidR="00823685" w:rsidRPr="00932F6E" w:rsidRDefault="00823685" w:rsidP="00823685">
            <w:pPr>
              <w:spacing w:after="200" w:line="240" w:lineRule="auto"/>
              <w:rPr>
                <w:rFonts w:ascii="Calibri" w:hAnsi="Calibri" w:cs="Arial"/>
                <w:color w:val="333333"/>
                <w:sz w:val="22"/>
              </w:rPr>
            </w:pPr>
            <w:r w:rsidRPr="00932F6E">
              <w:rPr>
                <w:rFonts w:ascii="Calibri" w:hAnsi="Calibri" w:cs="Arial"/>
                <w:color w:val="333333"/>
                <w:sz w:val="22"/>
              </w:rPr>
              <w:t>No incluye detección PPII por defecto, pero permite implementarla de forma precisa.</w:t>
            </w:r>
          </w:p>
        </w:tc>
      </w:tr>
    </w:tbl>
    <w:p w14:paraId="56FF4479" w14:textId="77777777" w:rsidR="00823685" w:rsidRPr="00932F6E" w:rsidRDefault="00823685" w:rsidP="00823685">
      <w:pPr>
        <w:spacing w:after="200" w:line="240" w:lineRule="auto"/>
        <w:rPr>
          <w:rFonts w:ascii="Calibri" w:hAnsi="Calibri" w:cs="Arial"/>
          <w:color w:val="333333"/>
          <w:sz w:val="22"/>
          <w:lang w:eastAsia="en-US"/>
        </w:rPr>
      </w:pPr>
    </w:p>
    <w:p w14:paraId="32602891" w14:textId="77777777" w:rsidR="00F86806" w:rsidRPr="00932F6E" w:rsidRDefault="00F86806" w:rsidP="00823685">
      <w:pPr>
        <w:spacing w:after="200" w:line="240" w:lineRule="auto"/>
        <w:rPr>
          <w:rFonts w:ascii="Calibri" w:hAnsi="Calibri" w:cs="Arial"/>
          <w:color w:val="333333"/>
          <w:sz w:val="22"/>
          <w:lang w:eastAsia="en-US"/>
        </w:rPr>
      </w:pPr>
    </w:p>
    <w:p w14:paraId="2E011CD1" w14:textId="540A027F" w:rsidR="00F86806" w:rsidRDefault="00A71113" w:rsidP="00823685">
      <w:pPr>
        <w:spacing w:after="200" w:line="240" w:lineRule="auto"/>
        <w:rPr>
          <w:rFonts w:ascii="Calibri" w:hAnsi="Calibri" w:cs="Arial"/>
          <w:color w:val="333333"/>
          <w:sz w:val="22"/>
          <w:lang w:eastAsia="en-US"/>
        </w:rPr>
      </w:pPr>
      <w:r w:rsidRPr="00932F6E">
        <w:rPr>
          <w:rFonts w:ascii="Calibri" w:hAnsi="Calibri" w:cs="Arial"/>
          <w:color w:val="333333"/>
          <w:sz w:val="22"/>
          <w:lang w:eastAsia="en-US"/>
        </w:rPr>
        <w:br w:type="page"/>
      </w:r>
    </w:p>
    <w:p w14:paraId="33B0418B" w14:textId="0CEB8756" w:rsidR="001157C4" w:rsidRPr="00C5178D" w:rsidRDefault="001157C4" w:rsidP="00E353E2">
      <w:pPr>
        <w:pStyle w:val="Ttulo1"/>
        <w:numPr>
          <w:ilvl w:val="0"/>
          <w:numId w:val="26"/>
        </w:numPr>
        <w:contextualSpacing/>
      </w:pPr>
      <w:bookmarkStart w:id="112" w:name="_Toc197625482"/>
      <w:r w:rsidRPr="00C5178D">
        <w:lastRenderedPageBreak/>
        <w:t>PyMOL como Herramienta para el Análisis Estructural</w:t>
      </w:r>
      <w:bookmarkEnd w:id="112"/>
    </w:p>
    <w:p w14:paraId="0BCF35D6" w14:textId="427483A2" w:rsidR="001157C4" w:rsidRPr="001157C4" w:rsidRDefault="001157C4" w:rsidP="00E353E2">
      <w:pPr>
        <w:pStyle w:val="Ttulo2"/>
        <w:numPr>
          <w:ilvl w:val="1"/>
          <w:numId w:val="26"/>
        </w:numPr>
        <w:ind w:left="567" w:hanging="567"/>
        <w:contextualSpacing/>
      </w:pPr>
      <w:r w:rsidRPr="001157C4">
        <w:t xml:space="preserve"> </w:t>
      </w:r>
      <w:bookmarkStart w:id="113" w:name="_Toc197625483"/>
      <w:r w:rsidRPr="001157C4">
        <w:t>Introducción</w:t>
      </w:r>
      <w:bookmarkEnd w:id="113"/>
    </w:p>
    <w:p w14:paraId="048B44EC" w14:textId="62CB960F" w:rsidR="000E521E" w:rsidRPr="000E521E" w:rsidRDefault="000E521E" w:rsidP="000E521E">
      <w:pPr>
        <w:pStyle w:val="NormalWeb"/>
        <w:spacing w:before="120" w:after="120" w:line="360" w:lineRule="auto"/>
        <w:rPr>
          <w:lang w:val="es-ES"/>
        </w:rPr>
      </w:pPr>
      <w:r w:rsidRPr="000E521E">
        <w:rPr>
          <w:lang w:val="es-ES"/>
        </w:rPr>
        <w:t>PyMOL es la herramienta elegida para este proyecto debido principalmente a su capacidad de integración con Python, lo que permite automatizar y personalizar fácilmente análisis estructurales complejos mediante scripting. Esta flexibilidad, combinada con su uso extendido en laboratorios y grupos de investigación biomolecular, lo convierte en el entorno ideal para desarrollar un módulo específico que automatice la detección de hélices de poliprolina II (PPII), facilitando un proceso hasta ahora manual y laborioso.</w:t>
      </w:r>
    </w:p>
    <w:p w14:paraId="686E7AC6" w14:textId="64C0E5D0" w:rsidR="001157C4" w:rsidRPr="001157C4" w:rsidRDefault="001157C4" w:rsidP="00E353E2">
      <w:pPr>
        <w:pStyle w:val="Ttulo2"/>
        <w:numPr>
          <w:ilvl w:val="1"/>
          <w:numId w:val="26"/>
        </w:numPr>
        <w:ind w:left="567" w:hanging="567"/>
        <w:contextualSpacing/>
      </w:pPr>
      <w:r w:rsidRPr="001157C4">
        <w:t xml:space="preserve"> </w:t>
      </w:r>
      <w:bookmarkStart w:id="114" w:name="_Toc197625484"/>
      <w:r w:rsidRPr="001157C4">
        <w:t>¿Qué es PyMOL?</w:t>
      </w:r>
      <w:bookmarkEnd w:id="114"/>
    </w:p>
    <w:p w14:paraId="6766D979" w14:textId="77777777" w:rsidR="001157C4" w:rsidRPr="001157C4" w:rsidRDefault="001157C4" w:rsidP="001157C4">
      <w:pPr>
        <w:pStyle w:val="NormalWeb"/>
        <w:spacing w:before="120" w:after="120" w:line="360" w:lineRule="auto"/>
        <w:rPr>
          <w:lang w:val="es-ES"/>
        </w:rPr>
      </w:pPr>
      <w:r w:rsidRPr="001157C4">
        <w:rPr>
          <w:lang w:val="es-ES"/>
        </w:rPr>
        <w:t>PyMOL es un software especializado en la visualización y análisis tridimensional de estructuras biomoleculares, especialmente proteínas y ácidos nucleicos. Desarrollado inicialmente por Warren DeLano y actualmente mantenido por Schrödinger LLC, destaca por su potente interfaz gráfica y capacidades avanzadas de scripting mediante Python, permitiendo realizar análisis detallados y automatizar tareas repetitivas que consumen mucho tiempo en los laboratorios de investigación.</w:t>
      </w:r>
    </w:p>
    <w:p w14:paraId="6FB1D750" w14:textId="757E9F60" w:rsidR="001157C4" w:rsidRPr="001157C4" w:rsidRDefault="001157C4" w:rsidP="00E353E2">
      <w:pPr>
        <w:pStyle w:val="Ttulo2"/>
        <w:numPr>
          <w:ilvl w:val="1"/>
          <w:numId w:val="26"/>
        </w:numPr>
        <w:ind w:left="567" w:hanging="567"/>
        <w:contextualSpacing/>
      </w:pPr>
      <w:bookmarkStart w:id="115" w:name="_Toc197625485"/>
      <w:r w:rsidRPr="001157C4">
        <w:t>Principales funcionalidades utilizadas en este proyecto</w:t>
      </w:r>
      <w:bookmarkEnd w:id="115"/>
    </w:p>
    <w:p w14:paraId="2F00AB3E" w14:textId="77777777" w:rsidR="005055EA" w:rsidRPr="005055EA" w:rsidRDefault="005055EA" w:rsidP="005055EA">
      <w:pPr>
        <w:rPr>
          <w:lang w:val="es-ES"/>
        </w:rPr>
      </w:pPr>
      <w:r w:rsidRPr="005055EA">
        <w:rPr>
          <w:lang w:val="es-ES"/>
        </w:rPr>
        <w:t>En el grupo de investigación del Instituto de Química-Física "Blas Cabrera" (CSIC), PyMOL se utiliza de forma práctica y directa en el contexto específico del análisis estructural de proteínas, en particular para la detección de hélices de poliprolina tipo II (PPII). El flujo de trabajo habitual comprende los siguientes pasos:</w:t>
      </w:r>
    </w:p>
    <w:p w14:paraId="73C4BB34" w14:textId="77777777" w:rsidR="005055EA" w:rsidRDefault="005055EA" w:rsidP="005055EA">
      <w:pPr>
        <w:rPr>
          <w:b/>
          <w:bCs/>
          <w:lang w:val="es-ES"/>
        </w:rPr>
      </w:pPr>
      <w:r w:rsidRPr="005055EA">
        <w:rPr>
          <w:b/>
          <w:bCs/>
          <w:lang w:val="es-ES"/>
        </w:rPr>
        <w:t>Carga y visualización:</w:t>
      </w:r>
    </w:p>
    <w:p w14:paraId="47B63C52" w14:textId="35F3B312" w:rsidR="005055EA" w:rsidRPr="005055EA" w:rsidRDefault="005055EA" w:rsidP="009D26B7">
      <w:pPr>
        <w:rPr>
          <w:lang w:val="es-ES"/>
        </w:rPr>
      </w:pPr>
      <w:r w:rsidRPr="005055EA">
        <w:rPr>
          <w:lang w:val="es-ES"/>
        </w:rPr>
        <w:t xml:space="preserve">Para comenzar el análisis estructural, </w:t>
      </w:r>
      <w:r w:rsidR="009D26B7">
        <w:rPr>
          <w:lang w:val="es-ES"/>
        </w:rPr>
        <w:t>se</w:t>
      </w:r>
      <w:r w:rsidRPr="005055EA">
        <w:rPr>
          <w:lang w:val="es-ES"/>
        </w:rPr>
        <w:t xml:space="preserve"> importa</w:t>
      </w:r>
      <w:r w:rsidR="009D26B7">
        <w:rPr>
          <w:lang w:val="es-ES"/>
        </w:rPr>
        <w:t>n</w:t>
      </w:r>
      <w:r w:rsidRPr="005055EA">
        <w:rPr>
          <w:lang w:val="es-ES"/>
        </w:rPr>
        <w:t xml:space="preserve"> estructuras moleculares directamente desde la base de datos del Protein Data Bank (PDB) mediante identificadores específicos. Un comando típico empleado desde la consola de PyMOL es:</w:t>
      </w:r>
    </w:p>
    <w:p w14:paraId="4CFEC15B" w14:textId="77777777" w:rsidR="005055EA" w:rsidRPr="005055EA" w:rsidRDefault="005055EA" w:rsidP="009D26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left="708"/>
        <w:rPr>
          <w:rFonts w:ascii="Courier New" w:hAnsi="Courier New" w:cs="Courier New"/>
          <w:sz w:val="20"/>
          <w:szCs w:val="20"/>
          <w:lang w:val="es-ES"/>
        </w:rPr>
      </w:pPr>
      <w:r w:rsidRPr="005055EA">
        <w:rPr>
          <w:rFonts w:ascii="Courier New" w:hAnsi="Courier New" w:cs="Courier New"/>
          <w:sz w:val="20"/>
          <w:szCs w:val="20"/>
          <w:lang w:val="es-ES"/>
        </w:rPr>
        <w:t>fetch 3bog</w:t>
      </w:r>
    </w:p>
    <w:p w14:paraId="7DFD42CA" w14:textId="56263E92" w:rsidR="00DD0DA6" w:rsidRDefault="00DD0DA6" w:rsidP="009D26B7">
      <w:pPr>
        <w:rPr>
          <w:lang w:val="es-ES"/>
        </w:rPr>
      </w:pPr>
      <w:r w:rsidRPr="00DD0DA6">
        <w:rPr>
          <w:lang w:val="es-ES"/>
        </w:rPr>
        <w:t xml:space="preserve">aunque esta acción también puede realizarse desde la interfaz gráfica mediante la opción </w:t>
      </w:r>
      <w:r>
        <w:rPr>
          <w:lang w:val="es-ES"/>
        </w:rPr>
        <w:t>“</w:t>
      </w:r>
      <w:r w:rsidRPr="00DD0DA6">
        <w:rPr>
          <w:i/>
          <w:lang w:val="es-ES"/>
        </w:rPr>
        <w:t>Get PDB</w:t>
      </w:r>
      <w:r>
        <w:rPr>
          <w:i/>
          <w:lang w:val="es-ES"/>
        </w:rPr>
        <w:t>…”</w:t>
      </w:r>
      <w:r w:rsidRPr="00DD0DA6">
        <w:rPr>
          <w:lang w:val="es-ES"/>
        </w:rPr>
        <w:t>, que internamente</w:t>
      </w:r>
      <w:r w:rsidRPr="00DD0DA6">
        <w:rPr>
          <w:rFonts w:asciiTheme="majorHAnsi" w:hAnsiTheme="majorHAnsi"/>
          <w:lang w:val="es-ES"/>
        </w:rPr>
        <w:t xml:space="preserve"> </w:t>
      </w:r>
      <w:r w:rsidRPr="00DD0DA6">
        <w:rPr>
          <w:lang w:val="es-ES"/>
        </w:rPr>
        <w:t>ejecuta el mismo comando.</w:t>
      </w:r>
    </w:p>
    <w:p w14:paraId="5FF0E485" w14:textId="43DF235A" w:rsidR="00DD0DA6" w:rsidRPr="00155472" w:rsidRDefault="00DD0DA6" w:rsidP="009D26B7">
      <w:pPr>
        <w:rPr>
          <w:sz w:val="22"/>
          <w:szCs w:val="22"/>
          <w:lang w:val="es-ES"/>
        </w:rPr>
      </w:pPr>
      <w:r w:rsidRPr="00155472">
        <w:rPr>
          <w:sz w:val="22"/>
          <w:szCs w:val="22"/>
          <w:lang w:val="es-ES"/>
        </w:rPr>
        <w:lastRenderedPageBreak/>
        <w:t xml:space="preserve">Esto </w:t>
      </w:r>
      <w:r w:rsidRPr="009D26B7">
        <w:rPr>
          <w:sz w:val="22"/>
          <w:szCs w:val="22"/>
          <w:lang w:val="es-ES"/>
        </w:rPr>
        <w:t>inicia la</w:t>
      </w:r>
      <w:r w:rsidRPr="00155472">
        <w:rPr>
          <w:sz w:val="22"/>
          <w:szCs w:val="22"/>
          <w:lang w:val="es-ES"/>
        </w:rPr>
        <w:t xml:space="preserve"> visualiza</w:t>
      </w:r>
      <w:r w:rsidRPr="009D26B7">
        <w:rPr>
          <w:sz w:val="22"/>
          <w:szCs w:val="22"/>
          <w:lang w:val="es-ES"/>
        </w:rPr>
        <w:t xml:space="preserve">ción de la </w:t>
      </w:r>
      <w:r w:rsidRPr="00155472">
        <w:rPr>
          <w:sz w:val="22"/>
          <w:szCs w:val="22"/>
          <w:lang w:val="es-ES"/>
        </w:rPr>
        <w:t xml:space="preserve">proteína en modo </w:t>
      </w:r>
      <w:r w:rsidRPr="009D26B7">
        <w:rPr>
          <w:b/>
          <w:bCs/>
          <w:sz w:val="22"/>
          <w:szCs w:val="22"/>
          <w:lang w:val="es-ES"/>
        </w:rPr>
        <w:t>cartoon</w:t>
      </w:r>
      <w:r w:rsidRPr="00155472">
        <w:rPr>
          <w:sz w:val="22"/>
          <w:szCs w:val="22"/>
          <w:lang w:val="es-ES"/>
        </w:rPr>
        <w:t xml:space="preserve"> </w:t>
      </w:r>
      <w:r w:rsidRPr="009D26B7">
        <w:rPr>
          <w:sz w:val="22"/>
          <w:szCs w:val="22"/>
          <w:lang w:val="es-ES"/>
        </w:rPr>
        <w:t xml:space="preserve">mostrando </w:t>
      </w:r>
      <w:r w:rsidR="008B163F" w:rsidRPr="009D26B7">
        <w:rPr>
          <w:sz w:val="22"/>
          <w:szCs w:val="22"/>
          <w:lang w:val="es-ES"/>
        </w:rPr>
        <w:t xml:space="preserve">una versión simplificada de su </w:t>
      </w:r>
      <w:r w:rsidRPr="00155472">
        <w:rPr>
          <w:sz w:val="22"/>
          <w:szCs w:val="22"/>
          <w:lang w:val="es-ES"/>
        </w:rPr>
        <w:t xml:space="preserve">estructura, </w:t>
      </w:r>
      <w:r w:rsidR="008B163F" w:rsidRPr="009D26B7">
        <w:rPr>
          <w:sz w:val="22"/>
          <w:szCs w:val="22"/>
          <w:lang w:val="es-ES"/>
        </w:rPr>
        <w:t>para</w:t>
      </w:r>
      <w:r w:rsidRPr="00155472">
        <w:rPr>
          <w:sz w:val="22"/>
          <w:szCs w:val="22"/>
          <w:lang w:val="es-ES"/>
        </w:rPr>
        <w:t xml:space="preserve"> posteriormente cambia</w:t>
      </w:r>
      <w:r w:rsidR="008B163F" w:rsidRPr="009D26B7">
        <w:rPr>
          <w:sz w:val="22"/>
          <w:szCs w:val="22"/>
          <w:lang w:val="es-ES"/>
        </w:rPr>
        <w:t>r</w:t>
      </w:r>
      <w:r w:rsidRPr="00155472">
        <w:rPr>
          <w:sz w:val="22"/>
          <w:szCs w:val="22"/>
          <w:lang w:val="es-ES"/>
        </w:rPr>
        <w:t xml:space="preserve"> al modo </w:t>
      </w:r>
      <w:r w:rsidRPr="009D26B7">
        <w:rPr>
          <w:b/>
          <w:bCs/>
          <w:sz w:val="22"/>
          <w:szCs w:val="22"/>
          <w:lang w:val="es-ES"/>
        </w:rPr>
        <w:t>licorice</w:t>
      </w:r>
      <w:r w:rsidRPr="00155472">
        <w:rPr>
          <w:sz w:val="22"/>
          <w:szCs w:val="22"/>
          <w:lang w:val="es-ES"/>
        </w:rPr>
        <w:t xml:space="preserve"> cuando precisa examinar átomos individuales o realizar mediciones detalladas.</w:t>
      </w:r>
    </w:p>
    <w:p w14:paraId="7D364FAE" w14:textId="23990880" w:rsidR="00155472" w:rsidRPr="00155472" w:rsidRDefault="00155472" w:rsidP="009D26B7">
      <w:pPr>
        <w:rPr>
          <w:sz w:val="22"/>
          <w:szCs w:val="22"/>
          <w:lang w:val="es-ES"/>
        </w:rPr>
      </w:pPr>
      <w:r w:rsidRPr="00155472">
        <w:rPr>
          <w:sz w:val="22"/>
          <w:szCs w:val="22"/>
          <w:lang w:val="es-ES"/>
        </w:rPr>
        <w:t xml:space="preserve">Esto permite cargar de forma sencilla la estructura deseada. Posteriormente, el </w:t>
      </w:r>
      <w:r w:rsidRPr="009D26B7">
        <w:rPr>
          <w:sz w:val="22"/>
          <w:szCs w:val="22"/>
          <w:lang w:val="es-ES"/>
        </w:rPr>
        <w:t>científico</w:t>
      </w:r>
      <w:r w:rsidRPr="00155472">
        <w:rPr>
          <w:sz w:val="22"/>
          <w:szCs w:val="22"/>
          <w:lang w:val="es-ES"/>
        </w:rPr>
        <w:t xml:space="preserve"> suele visualizar inicialmente la proteína en modo </w:t>
      </w:r>
      <w:r w:rsidRPr="009D26B7">
        <w:rPr>
          <w:b/>
          <w:bCs/>
          <w:sz w:val="22"/>
          <w:szCs w:val="22"/>
          <w:lang w:val="es-ES"/>
        </w:rPr>
        <w:t>cartoon</w:t>
      </w:r>
      <w:r w:rsidRPr="00155472">
        <w:rPr>
          <w:sz w:val="22"/>
          <w:szCs w:val="22"/>
          <w:lang w:val="es-ES"/>
        </w:rPr>
        <w:t xml:space="preserve"> para obtener una representación global clara de su organización estructural, y posteriormente cambia al modo </w:t>
      </w:r>
      <w:r w:rsidRPr="009D26B7">
        <w:rPr>
          <w:b/>
          <w:bCs/>
          <w:sz w:val="22"/>
          <w:szCs w:val="22"/>
          <w:lang w:val="es-ES"/>
        </w:rPr>
        <w:t>licorice</w:t>
      </w:r>
      <w:r w:rsidRPr="00155472">
        <w:rPr>
          <w:sz w:val="22"/>
          <w:szCs w:val="22"/>
          <w:lang w:val="es-ES"/>
        </w:rPr>
        <w:t xml:space="preserve"> cuando precisa examinar átomos individuales o realizar mediciones detalladas.</w:t>
      </w:r>
    </w:p>
    <w:p w14:paraId="091693EA" w14:textId="77777777" w:rsidR="00155472" w:rsidRPr="009D26B7" w:rsidRDefault="00155472" w:rsidP="009D26B7">
      <w:pPr>
        <w:rPr>
          <w:sz w:val="22"/>
          <w:szCs w:val="22"/>
          <w:lang w:val="es-ES"/>
        </w:rPr>
      </w:pPr>
      <w:r w:rsidRPr="009D26B7">
        <w:rPr>
          <w:b/>
          <w:bCs/>
          <w:sz w:val="22"/>
          <w:szCs w:val="22"/>
          <w:lang w:val="es-ES"/>
        </w:rPr>
        <w:t>Preparación estructural:</w:t>
      </w:r>
    </w:p>
    <w:p w14:paraId="279BC285" w14:textId="78A5BB7D" w:rsidR="00155472" w:rsidRPr="00155472" w:rsidRDefault="00155472" w:rsidP="009D26B7">
      <w:pPr>
        <w:rPr>
          <w:sz w:val="22"/>
          <w:szCs w:val="22"/>
          <w:lang w:val="es-ES"/>
        </w:rPr>
      </w:pPr>
      <w:r w:rsidRPr="00155472">
        <w:rPr>
          <w:sz w:val="22"/>
          <w:szCs w:val="22"/>
          <w:lang w:val="es-ES"/>
        </w:rPr>
        <w:t>Previamente al análisis detallado, se realiza una limpieza automática de la estructura para eliminar moléculas innecesarias y añadir hidrógenos. Los comandos específicos son:</w:t>
      </w:r>
    </w:p>
    <w:p w14:paraId="1D8228FB" w14:textId="77777777" w:rsidR="00155472" w:rsidRPr="00155472" w:rsidRDefault="00155472" w:rsidP="00E353E2">
      <w:pPr>
        <w:numPr>
          <w:ilvl w:val="0"/>
          <w:numId w:val="27"/>
        </w:numPr>
        <w:rPr>
          <w:sz w:val="22"/>
          <w:szCs w:val="22"/>
          <w:lang w:val="es-ES"/>
        </w:rPr>
      </w:pPr>
      <w:r w:rsidRPr="00155472">
        <w:rPr>
          <w:sz w:val="22"/>
          <w:szCs w:val="22"/>
          <w:lang w:val="es-ES"/>
        </w:rPr>
        <w:t>Eliminación de solventes (agua):</w:t>
      </w:r>
    </w:p>
    <w:p w14:paraId="40368241" w14:textId="77777777" w:rsidR="00155472" w:rsidRPr="009D26B7" w:rsidRDefault="00155472" w:rsidP="009D26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8"/>
        <w:rPr>
          <w:rFonts w:ascii="Courier New" w:hAnsi="Courier New" w:cs="Courier New"/>
          <w:sz w:val="20"/>
          <w:szCs w:val="20"/>
          <w:lang w:val="es-ES"/>
        </w:rPr>
      </w:pPr>
      <w:r w:rsidRPr="009D26B7">
        <w:rPr>
          <w:rFonts w:ascii="Courier New" w:hAnsi="Courier New" w:cs="Courier New"/>
          <w:sz w:val="20"/>
          <w:szCs w:val="20"/>
          <w:lang w:val="es-ES"/>
        </w:rPr>
        <w:t>remove solvent</w:t>
      </w:r>
    </w:p>
    <w:p w14:paraId="062FBD60" w14:textId="77777777" w:rsidR="00155472" w:rsidRPr="00155472" w:rsidRDefault="00155472" w:rsidP="00E353E2">
      <w:pPr>
        <w:numPr>
          <w:ilvl w:val="0"/>
          <w:numId w:val="28"/>
        </w:numPr>
        <w:ind w:left="714" w:hanging="357"/>
        <w:rPr>
          <w:sz w:val="22"/>
          <w:szCs w:val="22"/>
          <w:lang w:val="es-ES"/>
        </w:rPr>
      </w:pPr>
      <w:r w:rsidRPr="00155472">
        <w:rPr>
          <w:sz w:val="22"/>
          <w:szCs w:val="22"/>
          <w:lang w:val="es-ES"/>
        </w:rPr>
        <w:t>Adición de todos los hidrógenos (polares y apolares), crucial para detectar enlaces no canónicos:</w:t>
      </w:r>
    </w:p>
    <w:p w14:paraId="6F76FC99" w14:textId="77777777" w:rsidR="00155472" w:rsidRPr="009D26B7" w:rsidRDefault="00155472" w:rsidP="009D26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8"/>
        <w:rPr>
          <w:rFonts w:ascii="Courier New" w:hAnsi="Courier New" w:cs="Courier New"/>
          <w:sz w:val="20"/>
          <w:szCs w:val="20"/>
          <w:lang w:val="es-ES"/>
        </w:rPr>
      </w:pPr>
      <w:r w:rsidRPr="009D26B7">
        <w:rPr>
          <w:rFonts w:ascii="Courier New" w:hAnsi="Courier New" w:cs="Courier New"/>
          <w:sz w:val="20"/>
          <w:szCs w:val="20"/>
          <w:lang w:val="es-ES"/>
        </w:rPr>
        <w:t>h_add</w:t>
      </w:r>
    </w:p>
    <w:p w14:paraId="42C56362" w14:textId="77777777" w:rsidR="00155472" w:rsidRPr="00155472" w:rsidRDefault="00155472" w:rsidP="009D26B7">
      <w:pPr>
        <w:rPr>
          <w:sz w:val="22"/>
          <w:szCs w:val="22"/>
          <w:lang w:val="es-ES"/>
        </w:rPr>
      </w:pPr>
      <w:r w:rsidRPr="00155472">
        <w:rPr>
          <w:sz w:val="22"/>
          <w:szCs w:val="22"/>
          <w:lang w:val="es-ES"/>
        </w:rPr>
        <w:t>Estas acciones automatizadas dejan preparada la estructura para mediciones más específicas.</w:t>
      </w:r>
    </w:p>
    <w:p w14:paraId="255142B2" w14:textId="77777777" w:rsidR="00155472" w:rsidRPr="009D26B7" w:rsidRDefault="00155472" w:rsidP="009D26B7">
      <w:pPr>
        <w:rPr>
          <w:sz w:val="22"/>
          <w:szCs w:val="22"/>
          <w:lang w:val="es-ES"/>
        </w:rPr>
      </w:pPr>
      <w:r w:rsidRPr="009D26B7">
        <w:rPr>
          <w:b/>
          <w:bCs/>
          <w:sz w:val="22"/>
          <w:szCs w:val="22"/>
          <w:lang w:val="es-ES"/>
        </w:rPr>
        <w:t>Mediciones clave:</w:t>
      </w:r>
    </w:p>
    <w:p w14:paraId="29826C5D" w14:textId="275B3FE1" w:rsidR="00155472" w:rsidRPr="00155472" w:rsidRDefault="003B057D" w:rsidP="009D26B7">
      <w:pPr>
        <w:rPr>
          <w:sz w:val="22"/>
          <w:szCs w:val="22"/>
          <w:lang w:val="es-ES"/>
        </w:rPr>
      </w:pPr>
      <w:r w:rsidRPr="003B057D">
        <w:t>La identificación de hélices PPII requiere tres tipos principales de mediciones estructurales:</w:t>
      </w:r>
    </w:p>
    <w:p w14:paraId="0B83E363" w14:textId="77777777" w:rsidR="00155472" w:rsidRPr="00155472" w:rsidRDefault="00155472" w:rsidP="00E353E2">
      <w:pPr>
        <w:numPr>
          <w:ilvl w:val="0"/>
          <w:numId w:val="29"/>
        </w:numPr>
        <w:rPr>
          <w:sz w:val="22"/>
          <w:szCs w:val="22"/>
          <w:lang w:val="es-ES"/>
        </w:rPr>
      </w:pPr>
      <w:r w:rsidRPr="009D26B7">
        <w:rPr>
          <w:b/>
          <w:bCs/>
          <w:sz w:val="22"/>
          <w:szCs w:val="22"/>
          <w:lang w:val="es-ES"/>
        </w:rPr>
        <w:t>Ángulos diedros (φ, ψ):</w:t>
      </w:r>
      <w:r w:rsidRPr="00155472">
        <w:rPr>
          <w:sz w:val="22"/>
          <w:szCs w:val="22"/>
          <w:lang w:val="es-ES"/>
        </w:rPr>
        <w:t xml:space="preserve"> Utilizan la herramienta gráfica integrada en PyMOL mediante la opción </w:t>
      </w:r>
      <w:r w:rsidRPr="009D26B7">
        <w:rPr>
          <w:i/>
          <w:iCs/>
          <w:sz w:val="22"/>
          <w:szCs w:val="22"/>
          <w:lang w:val="es-ES"/>
        </w:rPr>
        <w:t>Wizard → Measurement → Dihedrals</w:t>
      </w:r>
      <w:r w:rsidRPr="00155472">
        <w:rPr>
          <w:sz w:val="22"/>
          <w:szCs w:val="22"/>
          <w:lang w:val="es-ES"/>
        </w:rPr>
        <w:t>, seleccionando visualmente los cuatro átomos consecutivos implicados en cada ángulo diedro. Esto permite identificar claramente la conformación característica de las hélices PPII.</w:t>
      </w:r>
    </w:p>
    <w:p w14:paraId="5DB6F7E6" w14:textId="77777777" w:rsidR="00155472" w:rsidRPr="00155472" w:rsidRDefault="00155472" w:rsidP="00E353E2">
      <w:pPr>
        <w:numPr>
          <w:ilvl w:val="0"/>
          <w:numId w:val="29"/>
        </w:numPr>
        <w:rPr>
          <w:lang w:val="en-US"/>
        </w:rPr>
      </w:pPr>
      <w:r w:rsidRPr="00DD0DA6">
        <w:rPr>
          <w:b/>
          <w:bCs/>
          <w:lang w:val="es-ES"/>
        </w:rPr>
        <w:t>Distancias entre carbonos alfa y oxígenos carbonílicos:</w:t>
      </w:r>
      <w:r w:rsidRPr="00155472">
        <w:rPr>
          <w:lang w:val="es-ES"/>
        </w:rPr>
        <w:t xml:space="preserve"> Para localizar posibles enlaces de hidrógeno no canónicos se emplea el comando:</w:t>
      </w:r>
    </w:p>
    <w:p w14:paraId="543FCEB1" w14:textId="77777777" w:rsidR="00155472" w:rsidRPr="00155472" w:rsidRDefault="00155472" w:rsidP="00E714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8"/>
        <w:rPr>
          <w:rFonts w:ascii="Courier New" w:hAnsi="Courier New" w:cs="Courier New"/>
          <w:sz w:val="20"/>
          <w:szCs w:val="20"/>
          <w:lang w:val="es-ES"/>
        </w:rPr>
      </w:pPr>
      <w:r w:rsidRPr="00E714B8">
        <w:rPr>
          <w:rFonts w:ascii="Courier New" w:hAnsi="Courier New" w:cs="Courier New"/>
          <w:sz w:val="20"/>
          <w:szCs w:val="20"/>
          <w:lang w:val="es-ES"/>
        </w:rPr>
        <w:t>distance</w:t>
      </w:r>
      <w:r w:rsidRPr="00155472">
        <w:rPr>
          <w:rFonts w:ascii="Courier New" w:hAnsi="Courier New" w:cs="Courier New"/>
          <w:sz w:val="20"/>
          <w:szCs w:val="20"/>
          <w:lang w:val="es-ES"/>
        </w:rPr>
        <w:t xml:space="preserve"> dist1o2, (h1_calpha), (h2_o), 5</w:t>
      </w:r>
    </w:p>
    <w:p w14:paraId="2EE93A0A" w14:textId="77777777" w:rsidR="00155472" w:rsidRPr="00155472" w:rsidRDefault="00155472" w:rsidP="00155472">
      <w:pPr>
        <w:rPr>
          <w:lang w:val="es-ES"/>
        </w:rPr>
      </w:pPr>
      <w:r w:rsidRPr="00155472">
        <w:rPr>
          <w:lang w:val="es-ES"/>
        </w:rPr>
        <w:t>Este comando mide automáticamente todas las distancias potenciales dentro de un radio definido (habitualmente 5 Å).</w:t>
      </w:r>
    </w:p>
    <w:p w14:paraId="753BA7C6" w14:textId="77777777" w:rsidR="00E714B8" w:rsidRPr="00E714B8" w:rsidRDefault="00155472" w:rsidP="00E353E2">
      <w:pPr>
        <w:numPr>
          <w:ilvl w:val="0"/>
          <w:numId w:val="30"/>
        </w:numPr>
        <w:ind w:left="714" w:hanging="357"/>
        <w:rPr>
          <w:lang w:val="es-ES"/>
        </w:rPr>
      </w:pPr>
      <w:r w:rsidRPr="00E714B8">
        <w:rPr>
          <w:b/>
          <w:bCs/>
          <w:lang w:val="es-ES"/>
        </w:rPr>
        <w:t>Medición de ángulos específicos para enlaces de hidrógeno no canónicos:</w:t>
      </w:r>
      <w:r w:rsidRPr="00155472">
        <w:rPr>
          <w:lang w:val="es-ES"/>
        </w:rPr>
        <w:t xml:space="preserve"> </w:t>
      </w:r>
      <w:r w:rsidR="00E714B8">
        <w:t xml:space="preserve">Estos se determinan con la opción </w:t>
      </w:r>
      <w:r w:rsidR="00E714B8">
        <w:rPr>
          <w:rStyle w:val="nfasis"/>
        </w:rPr>
        <w:t>Wizard → Measurement → Angles</w:t>
      </w:r>
      <w:r w:rsidR="00E714B8">
        <w:t xml:space="preserve">, permitiendo verificar si </w:t>
      </w:r>
      <w:r w:rsidR="00E714B8">
        <w:lastRenderedPageBreak/>
        <w:t>la geometría entre donador (Cα-H) y aceptor (O=C) se ajusta a los criterios descritos por Segura Rodríguez y Laurents (2024).</w:t>
      </w:r>
    </w:p>
    <w:p w14:paraId="4D101332" w14:textId="1CEE18D7" w:rsidR="00155472" w:rsidRPr="00E714B8" w:rsidRDefault="00155472" w:rsidP="00E353E2">
      <w:pPr>
        <w:numPr>
          <w:ilvl w:val="0"/>
          <w:numId w:val="30"/>
        </w:numPr>
        <w:ind w:left="714" w:hanging="357"/>
        <w:rPr>
          <w:lang w:val="es-ES"/>
        </w:rPr>
      </w:pPr>
      <w:r w:rsidRPr="00E714B8">
        <w:rPr>
          <w:b/>
          <w:bCs/>
          <w:lang w:val="es-ES"/>
        </w:rPr>
        <w:t>Selección y manipulación:</w:t>
      </w:r>
    </w:p>
    <w:p w14:paraId="40512787" w14:textId="77777777" w:rsidR="00E714B8" w:rsidRPr="00E714B8" w:rsidRDefault="00E714B8" w:rsidP="00E714B8">
      <w:pPr>
        <w:rPr>
          <w:lang w:val="es-ES"/>
        </w:rPr>
      </w:pPr>
      <w:r w:rsidRPr="00E714B8">
        <w:rPr>
          <w:lang w:val="es-ES"/>
        </w:rPr>
        <w:t>Para aislar y analizar regiones específicas de la estructura proteica, se utilizan diferentes métodos de selección:</w:t>
      </w:r>
    </w:p>
    <w:p w14:paraId="04662C08" w14:textId="77777777" w:rsidR="00E714B8" w:rsidRPr="00E714B8" w:rsidRDefault="00E714B8" w:rsidP="00E353E2">
      <w:pPr>
        <w:numPr>
          <w:ilvl w:val="0"/>
          <w:numId w:val="31"/>
        </w:numPr>
        <w:rPr>
          <w:lang w:val="es-ES"/>
        </w:rPr>
      </w:pPr>
      <w:r w:rsidRPr="00E714B8">
        <w:rPr>
          <w:lang w:val="es-ES"/>
        </w:rPr>
        <w:t xml:space="preserve">Para trabajar con una cadena concreta, se activa el selector en modo </w:t>
      </w:r>
      <w:r w:rsidRPr="00E714B8">
        <w:rPr>
          <w:i/>
          <w:iCs/>
          <w:lang w:val="es-ES"/>
        </w:rPr>
        <w:t>Chains</w:t>
      </w:r>
      <w:r w:rsidRPr="00E714B8">
        <w:rPr>
          <w:lang w:val="es-ES"/>
        </w:rPr>
        <w:t xml:space="preserve"> y se genera un nuevo objeto mediante la opción </w:t>
      </w:r>
      <w:r w:rsidRPr="00E714B8">
        <w:rPr>
          <w:i/>
          <w:iCs/>
          <w:lang w:val="es-ES"/>
        </w:rPr>
        <w:t>Action → copy to object → new</w:t>
      </w:r>
      <w:r w:rsidRPr="00E714B8">
        <w:rPr>
          <w:lang w:val="es-ES"/>
        </w:rPr>
        <w:t>.</w:t>
      </w:r>
    </w:p>
    <w:p w14:paraId="5EB3D50B" w14:textId="77777777" w:rsidR="00E714B8" w:rsidRPr="00E714B8" w:rsidRDefault="00E714B8" w:rsidP="00E353E2">
      <w:pPr>
        <w:numPr>
          <w:ilvl w:val="0"/>
          <w:numId w:val="31"/>
        </w:numPr>
        <w:rPr>
          <w:lang w:val="es-ES"/>
        </w:rPr>
      </w:pPr>
      <w:r w:rsidRPr="00E714B8">
        <w:rPr>
          <w:lang w:val="es-ES"/>
        </w:rPr>
        <w:t xml:space="preserve">Para seleccionar residuos concretos, se emplea el modo </w:t>
      </w:r>
      <w:r w:rsidRPr="00E714B8">
        <w:rPr>
          <w:i/>
          <w:iCs/>
          <w:lang w:val="es-ES"/>
        </w:rPr>
        <w:t>Residues</w:t>
      </w:r>
      <w:r w:rsidRPr="00E714B8">
        <w:rPr>
          <w:lang w:val="es-ES"/>
        </w:rPr>
        <w:t xml:space="preserve"> y se genera el objeto correspondiente con </w:t>
      </w:r>
      <w:r w:rsidRPr="00E714B8">
        <w:rPr>
          <w:i/>
          <w:iCs/>
          <w:lang w:val="es-ES"/>
        </w:rPr>
        <w:t>(sele) → Action → copy to object → new</w:t>
      </w:r>
      <w:r w:rsidRPr="00E714B8">
        <w:rPr>
          <w:lang w:val="es-ES"/>
        </w:rPr>
        <w:t>.</w:t>
      </w:r>
    </w:p>
    <w:p w14:paraId="3400F24B" w14:textId="77777777" w:rsidR="00E714B8" w:rsidRPr="00E714B8" w:rsidRDefault="00E714B8" w:rsidP="00E714B8">
      <w:pPr>
        <w:rPr>
          <w:lang w:val="es-ES"/>
        </w:rPr>
      </w:pPr>
      <w:r w:rsidRPr="00E714B8">
        <w:rPr>
          <w:lang w:val="es-ES"/>
        </w:rPr>
        <w:t>Estas operaciones permiten centrarse en regiones relevantes sin interferencias del resto de la estructura.</w:t>
      </w:r>
    </w:p>
    <w:p w14:paraId="36262941" w14:textId="77777777" w:rsidR="00155472" w:rsidRPr="00DD0DA6" w:rsidRDefault="00155472" w:rsidP="00155472">
      <w:pPr>
        <w:rPr>
          <w:rFonts w:ascii="Calibri" w:hAnsi="Calibri"/>
          <w:lang w:val="es-ES"/>
        </w:rPr>
      </w:pPr>
      <w:r w:rsidRPr="00DD0DA6">
        <w:rPr>
          <w:rFonts w:ascii="Calibri" w:hAnsi="Calibri"/>
          <w:b/>
          <w:bCs/>
          <w:lang w:val="es-ES"/>
        </w:rPr>
        <w:t>Automatización y scripting:</w:t>
      </w:r>
    </w:p>
    <w:p w14:paraId="44F42056" w14:textId="29B43206" w:rsidR="00430174" w:rsidRDefault="00430174" w:rsidP="00430174">
      <w:pPr>
        <w:rPr>
          <w:rFonts w:ascii="Calibri" w:hAnsi="Calibri"/>
          <w:lang w:val="es-ES"/>
        </w:rPr>
      </w:pPr>
      <w:r>
        <w:t>Para agilizar el análisis y garantizar su reproducibilidad, podrían emplearse scripts en Python integrados en PyMOL, ejecutables desde su propia interfaz. Un ejemplo típico de preparación automática incluiría los siguientes comandos:</w:t>
      </w:r>
    </w:p>
    <w:p w14:paraId="1E5A7486" w14:textId="77777777" w:rsidR="00155472" w:rsidRPr="00155472" w:rsidRDefault="00155472" w:rsidP="004301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8"/>
        <w:rPr>
          <w:rFonts w:ascii="Courier New" w:hAnsi="Courier New" w:cs="Courier New"/>
          <w:sz w:val="20"/>
          <w:szCs w:val="20"/>
          <w:lang w:val="es-ES"/>
        </w:rPr>
      </w:pPr>
      <w:r w:rsidRPr="00155472">
        <w:rPr>
          <w:rFonts w:ascii="Courier New" w:hAnsi="Courier New" w:cs="Courier New"/>
          <w:sz w:val="20"/>
          <w:szCs w:val="20"/>
          <w:lang w:val="es-ES"/>
        </w:rPr>
        <w:t>cmd.fetch('3bog')</w:t>
      </w:r>
    </w:p>
    <w:p w14:paraId="0F350B8E" w14:textId="77777777" w:rsidR="00155472" w:rsidRPr="00155472" w:rsidRDefault="00155472" w:rsidP="004301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8"/>
        <w:rPr>
          <w:rFonts w:ascii="Courier New" w:hAnsi="Courier New" w:cs="Courier New"/>
          <w:sz w:val="20"/>
          <w:szCs w:val="20"/>
          <w:lang w:val="es-ES"/>
        </w:rPr>
      </w:pPr>
      <w:r w:rsidRPr="00155472">
        <w:rPr>
          <w:rFonts w:ascii="Courier New" w:hAnsi="Courier New" w:cs="Courier New"/>
          <w:sz w:val="20"/>
          <w:szCs w:val="20"/>
          <w:lang w:val="es-ES"/>
        </w:rPr>
        <w:t>cmd.remove('solvent')</w:t>
      </w:r>
    </w:p>
    <w:p w14:paraId="0108F605" w14:textId="77777777" w:rsidR="00155472" w:rsidRPr="00155472" w:rsidRDefault="00155472" w:rsidP="004301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8"/>
        <w:rPr>
          <w:rFonts w:ascii="Courier New" w:hAnsi="Courier New" w:cs="Courier New"/>
          <w:sz w:val="20"/>
          <w:szCs w:val="20"/>
          <w:lang w:val="es-ES"/>
        </w:rPr>
      </w:pPr>
      <w:r w:rsidRPr="00155472">
        <w:rPr>
          <w:rFonts w:ascii="Courier New" w:hAnsi="Courier New" w:cs="Courier New"/>
          <w:sz w:val="20"/>
          <w:szCs w:val="20"/>
          <w:lang w:val="es-ES"/>
        </w:rPr>
        <w:t>cmd.h_add()</w:t>
      </w:r>
    </w:p>
    <w:p w14:paraId="4FD2D078" w14:textId="3F97AEC0" w:rsidR="00155472" w:rsidRDefault="00155472" w:rsidP="004301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8"/>
        <w:rPr>
          <w:rFonts w:ascii="Courier New" w:hAnsi="Courier New" w:cs="Courier New"/>
          <w:sz w:val="20"/>
          <w:szCs w:val="20"/>
          <w:lang w:val="es-ES"/>
        </w:rPr>
      </w:pPr>
      <w:r w:rsidRPr="00155472">
        <w:rPr>
          <w:rFonts w:ascii="Courier New" w:hAnsi="Courier New" w:cs="Courier New"/>
          <w:sz w:val="20"/>
          <w:szCs w:val="20"/>
          <w:lang w:val="es-ES"/>
        </w:rPr>
        <w:t>cmd.show('cartoon')</w:t>
      </w:r>
    </w:p>
    <w:p w14:paraId="00247700" w14:textId="0DC67E11" w:rsidR="00430174" w:rsidRDefault="00430174" w:rsidP="00430174">
      <w:pPr>
        <w:rPr>
          <w:rFonts w:asciiTheme="majorHAnsi" w:hAnsiTheme="majorHAnsi"/>
          <w:lang w:val="es-ES"/>
        </w:rPr>
      </w:pPr>
      <w:r>
        <w:t>Este enfoque facilitaría la ejecución sistemática de tareas recurrentes, optimizando el análisis estructural de proteínas y favoreciendo la identificación eficiente de hélices PPII.</w:t>
      </w:r>
      <w:r w:rsidR="0031197A">
        <w:t xml:space="preserve"> Lo cierto es que esta parte no se hace actualmente.</w:t>
      </w:r>
    </w:p>
    <w:p w14:paraId="3FAF495B" w14:textId="0C6F87EB" w:rsidR="001157C4" w:rsidRPr="001157C4" w:rsidRDefault="001157C4" w:rsidP="00E353E2">
      <w:pPr>
        <w:pStyle w:val="Ttulo2"/>
        <w:numPr>
          <w:ilvl w:val="1"/>
          <w:numId w:val="26"/>
        </w:numPr>
        <w:ind w:left="567" w:hanging="567"/>
        <w:contextualSpacing/>
      </w:pPr>
      <w:bookmarkStart w:id="116" w:name="_Toc197625486"/>
      <w:r w:rsidRPr="001157C4">
        <w:t>Procedimiento manual utilizado actualmente en el laboratorio</w:t>
      </w:r>
      <w:bookmarkEnd w:id="116"/>
    </w:p>
    <w:p w14:paraId="6B08455D" w14:textId="43CB9A2E" w:rsidR="00971A7F" w:rsidRPr="00971A7F" w:rsidRDefault="00841A47" w:rsidP="00971A7F">
      <w:pPr>
        <w:rPr>
          <w:lang w:val="es-ES"/>
        </w:rPr>
      </w:pPr>
      <w:r>
        <w:rPr>
          <w:lang w:val="es-ES"/>
        </w:rPr>
        <w:t>Resumiendo y sintetizando, p</w:t>
      </w:r>
      <w:r w:rsidR="00971A7F" w:rsidRPr="00971A7F">
        <w:rPr>
          <w:lang w:val="es-ES"/>
        </w:rPr>
        <w:t>ara la detección manual de hélices de poliprolina II (PPII) en PyMOL se siguen los siguientes pasos clave:</w:t>
      </w:r>
    </w:p>
    <w:p w14:paraId="3759E75D" w14:textId="77777777" w:rsidR="00971A7F" w:rsidRPr="00971A7F" w:rsidRDefault="00971A7F" w:rsidP="00E353E2">
      <w:pPr>
        <w:numPr>
          <w:ilvl w:val="0"/>
          <w:numId w:val="32"/>
        </w:numPr>
        <w:rPr>
          <w:lang w:val="es-ES"/>
        </w:rPr>
      </w:pPr>
      <w:r w:rsidRPr="00971A7F">
        <w:rPr>
          <w:b/>
          <w:bCs/>
          <w:lang w:val="es-ES"/>
        </w:rPr>
        <w:t>Carga de la estructura:</w:t>
      </w:r>
      <w:r w:rsidRPr="00971A7F">
        <w:rPr>
          <w:lang w:val="es-ES"/>
        </w:rPr>
        <w:t xml:space="preserve"> apertura del archivo PDB correspondiente a la proteína de interés.</w:t>
      </w:r>
    </w:p>
    <w:p w14:paraId="0F0DA7E4" w14:textId="77777777" w:rsidR="00971A7F" w:rsidRPr="00971A7F" w:rsidRDefault="00971A7F" w:rsidP="00E353E2">
      <w:pPr>
        <w:numPr>
          <w:ilvl w:val="0"/>
          <w:numId w:val="32"/>
        </w:numPr>
        <w:rPr>
          <w:lang w:val="es-ES"/>
        </w:rPr>
      </w:pPr>
      <w:r w:rsidRPr="00971A7F">
        <w:rPr>
          <w:b/>
          <w:bCs/>
          <w:lang w:val="es-ES"/>
        </w:rPr>
        <w:lastRenderedPageBreak/>
        <w:t>Preparación inicial:</w:t>
      </w:r>
      <w:r w:rsidRPr="00971A7F">
        <w:rPr>
          <w:lang w:val="es-ES"/>
        </w:rPr>
        <w:t xml:space="preserve"> eliminación de moléculas de agua y adición de hidrógenos para permitir análisis estructural preciso.</w:t>
      </w:r>
    </w:p>
    <w:p w14:paraId="19EE85C9" w14:textId="77777777" w:rsidR="00971A7F" w:rsidRPr="00971A7F" w:rsidRDefault="00971A7F" w:rsidP="00E353E2">
      <w:pPr>
        <w:numPr>
          <w:ilvl w:val="0"/>
          <w:numId w:val="32"/>
        </w:numPr>
        <w:rPr>
          <w:lang w:val="es-ES"/>
        </w:rPr>
      </w:pPr>
      <w:r w:rsidRPr="00971A7F">
        <w:rPr>
          <w:b/>
          <w:bCs/>
          <w:lang w:val="es-ES"/>
        </w:rPr>
        <w:t>Identificación visual preliminar:</w:t>
      </w:r>
      <w:r w:rsidRPr="00971A7F">
        <w:rPr>
          <w:lang w:val="es-ES"/>
        </w:rPr>
        <w:t xml:space="preserve"> localización de regiones con geometría triangular típica de hélices PPII mediante inspección visual.</w:t>
      </w:r>
    </w:p>
    <w:p w14:paraId="6E8F2D15" w14:textId="77777777" w:rsidR="00971A7F" w:rsidRPr="00971A7F" w:rsidRDefault="00971A7F" w:rsidP="00E353E2">
      <w:pPr>
        <w:numPr>
          <w:ilvl w:val="0"/>
          <w:numId w:val="32"/>
        </w:numPr>
        <w:rPr>
          <w:lang w:val="es-ES"/>
        </w:rPr>
      </w:pPr>
      <w:r w:rsidRPr="00971A7F">
        <w:rPr>
          <w:b/>
          <w:bCs/>
          <w:lang w:val="es-ES"/>
        </w:rPr>
        <w:t>Selección manual:</w:t>
      </w:r>
      <w:r w:rsidRPr="00971A7F">
        <w:rPr>
          <w:lang w:val="es-ES"/>
        </w:rPr>
        <w:t xml:space="preserve"> aislamiento de cadenas individuales y selección de los residuos candidatos mediante la interfaz gráfica.</w:t>
      </w:r>
    </w:p>
    <w:p w14:paraId="05C18042" w14:textId="77777777" w:rsidR="00971A7F" w:rsidRPr="00971A7F" w:rsidRDefault="00971A7F" w:rsidP="00E353E2">
      <w:pPr>
        <w:numPr>
          <w:ilvl w:val="0"/>
          <w:numId w:val="32"/>
        </w:numPr>
        <w:rPr>
          <w:lang w:val="es-ES"/>
        </w:rPr>
      </w:pPr>
      <w:r w:rsidRPr="00971A7F">
        <w:rPr>
          <w:b/>
          <w:bCs/>
          <w:lang w:val="es-ES"/>
        </w:rPr>
        <w:t>Medición de ángulos φ y ψ:</w:t>
      </w:r>
      <w:r w:rsidRPr="00971A7F">
        <w:rPr>
          <w:lang w:val="es-ES"/>
        </w:rPr>
        <w:t xml:space="preserve"> cálculo manual de los ángulos diedros utilizando la herramienta </w:t>
      </w:r>
      <w:r w:rsidRPr="00971A7F">
        <w:rPr>
          <w:i/>
          <w:iCs/>
          <w:lang w:val="es-ES"/>
        </w:rPr>
        <w:t>Wizard → Dihedrals</w:t>
      </w:r>
      <w:r w:rsidRPr="00971A7F">
        <w:rPr>
          <w:lang w:val="es-ES"/>
        </w:rPr>
        <w:t>.</w:t>
      </w:r>
    </w:p>
    <w:p w14:paraId="6B6220BE" w14:textId="77777777" w:rsidR="00971A7F" w:rsidRPr="00971A7F" w:rsidRDefault="00971A7F" w:rsidP="00E353E2">
      <w:pPr>
        <w:numPr>
          <w:ilvl w:val="0"/>
          <w:numId w:val="32"/>
        </w:numPr>
        <w:rPr>
          <w:lang w:val="es-ES"/>
        </w:rPr>
      </w:pPr>
      <w:r w:rsidRPr="00971A7F">
        <w:rPr>
          <w:b/>
          <w:bCs/>
          <w:lang w:val="es-ES"/>
        </w:rPr>
        <w:t>Detección de enlaces no canónicos:</w:t>
      </w:r>
      <w:r w:rsidRPr="00971A7F">
        <w:rPr>
          <w:lang w:val="es-ES"/>
        </w:rPr>
        <w:t xml:space="preserve"> análisis manual de distancias y ángulos entre carbonos alfa e hidrógenos, y oxígenos de carbonilos de hélices vecinas.</w:t>
      </w:r>
    </w:p>
    <w:p w14:paraId="2E8EFEC7" w14:textId="77777777" w:rsidR="00971A7F" w:rsidRPr="00971A7F" w:rsidRDefault="00971A7F" w:rsidP="00E353E2">
      <w:pPr>
        <w:numPr>
          <w:ilvl w:val="0"/>
          <w:numId w:val="32"/>
        </w:numPr>
        <w:rPr>
          <w:lang w:val="es-ES"/>
        </w:rPr>
      </w:pPr>
      <w:r w:rsidRPr="00971A7F">
        <w:rPr>
          <w:b/>
          <w:bCs/>
          <w:lang w:val="es-ES"/>
        </w:rPr>
        <w:t>Anotación y organización visual:</w:t>
      </w:r>
      <w:r w:rsidRPr="00971A7F">
        <w:rPr>
          <w:lang w:val="es-ES"/>
        </w:rPr>
        <w:t xml:space="preserve"> asignación de colores, etiquetas y creación de objetos independientes para facilitar el análisis.</w:t>
      </w:r>
    </w:p>
    <w:p w14:paraId="3ED0E58B" w14:textId="77777777" w:rsidR="00971A7F" w:rsidRPr="00971A7F" w:rsidRDefault="00971A7F" w:rsidP="00971A7F">
      <w:pPr>
        <w:rPr>
          <w:lang w:val="es-ES"/>
        </w:rPr>
      </w:pPr>
      <w:r w:rsidRPr="00971A7F">
        <w:rPr>
          <w:lang w:val="es-ES"/>
        </w:rPr>
        <w:t>Estos pasos conforman el procedimiento base que se ha utilizado como referencia para el desarrollo del módulo automatizado descrito en el capítulo 4, que reproduce esta misma lógica de forma programada y reproducible.</w:t>
      </w:r>
    </w:p>
    <w:p w14:paraId="08493A52" w14:textId="3C14AFED" w:rsidR="001157C4" w:rsidRPr="001157C4" w:rsidRDefault="001157C4" w:rsidP="00E353E2">
      <w:pPr>
        <w:pStyle w:val="Ttulo2"/>
        <w:numPr>
          <w:ilvl w:val="1"/>
          <w:numId w:val="26"/>
        </w:numPr>
        <w:ind w:left="567" w:hanging="567"/>
        <w:contextualSpacing/>
      </w:pPr>
      <w:bookmarkStart w:id="117" w:name="_Toc197625487"/>
      <w:r w:rsidRPr="001157C4">
        <w:t>Ejemplo práctico: uso manual de PyMOL sobre la proteína modelo 3BOG</w:t>
      </w:r>
      <w:bookmarkEnd w:id="117"/>
    </w:p>
    <w:p w14:paraId="4F6528E8" w14:textId="77777777" w:rsidR="00984E6B" w:rsidRPr="00984E6B" w:rsidRDefault="00984E6B" w:rsidP="00984E6B">
      <w:pPr>
        <w:rPr>
          <w:lang w:val="es-ES"/>
        </w:rPr>
      </w:pPr>
      <w:r w:rsidRPr="00984E6B">
        <w:rPr>
          <w:lang w:val="es-ES"/>
        </w:rPr>
        <w:t>A continuación, se resume el procedimiento aplicado a la proteína modelo 3BOG, utilizando PyMOL de forma manual para la identificación de hélices PPII:</w:t>
      </w:r>
    </w:p>
    <w:p w14:paraId="76DF29F0" w14:textId="77777777" w:rsidR="00984E6B" w:rsidRPr="00984E6B" w:rsidRDefault="00984E6B" w:rsidP="00E353E2">
      <w:pPr>
        <w:numPr>
          <w:ilvl w:val="0"/>
          <w:numId w:val="33"/>
        </w:numPr>
        <w:rPr>
          <w:lang w:val="es-ES"/>
        </w:rPr>
      </w:pPr>
      <w:r w:rsidRPr="00984E6B">
        <w:rPr>
          <w:b/>
          <w:bCs/>
          <w:lang w:val="es-ES"/>
        </w:rPr>
        <w:t>Carga del archivo PDB:</w:t>
      </w:r>
      <w:r w:rsidRPr="00984E6B">
        <w:rPr>
          <w:lang w:val="es-ES"/>
        </w:rPr>
        <w:t xml:space="preserve"> se utiliza el identificador 3BOG para cargar la estructura en PyMOL (ver Figura 3).</w:t>
      </w:r>
    </w:p>
    <w:p w14:paraId="6A58DE56" w14:textId="77777777" w:rsidR="00984E6B" w:rsidRPr="00984E6B" w:rsidRDefault="00984E6B" w:rsidP="00E353E2">
      <w:pPr>
        <w:numPr>
          <w:ilvl w:val="0"/>
          <w:numId w:val="33"/>
        </w:numPr>
        <w:rPr>
          <w:lang w:val="es-ES"/>
        </w:rPr>
      </w:pPr>
      <w:r w:rsidRPr="00984E6B">
        <w:rPr>
          <w:b/>
          <w:bCs/>
          <w:lang w:val="es-ES"/>
        </w:rPr>
        <w:t>Limpieza inicial:</w:t>
      </w:r>
      <w:r w:rsidRPr="00984E6B">
        <w:rPr>
          <w:lang w:val="es-ES"/>
        </w:rPr>
        <w:t xml:space="preserve"> eliminación de moléculas de agua y adición de hidrógenos para preparar la estructura (ver Figuras 5 y 6).</w:t>
      </w:r>
    </w:p>
    <w:p w14:paraId="6E5676B6" w14:textId="77777777" w:rsidR="00984E6B" w:rsidRPr="00984E6B" w:rsidRDefault="00984E6B" w:rsidP="00E353E2">
      <w:pPr>
        <w:numPr>
          <w:ilvl w:val="0"/>
          <w:numId w:val="33"/>
        </w:numPr>
        <w:rPr>
          <w:lang w:val="es-ES"/>
        </w:rPr>
      </w:pPr>
      <w:r w:rsidRPr="00984E6B">
        <w:rPr>
          <w:b/>
          <w:bCs/>
          <w:lang w:val="es-ES"/>
        </w:rPr>
        <w:t>Identificación visual preliminar:</w:t>
      </w:r>
      <w:r w:rsidRPr="00984E6B">
        <w:rPr>
          <w:lang w:val="es-ES"/>
        </w:rPr>
        <w:t xml:space="preserve"> se localizan regiones con geometría triangular compatible con hélices PPII (ver Figura 9).</w:t>
      </w:r>
    </w:p>
    <w:p w14:paraId="06150C6C" w14:textId="77777777" w:rsidR="00984E6B" w:rsidRPr="00984E6B" w:rsidRDefault="00984E6B" w:rsidP="00E353E2">
      <w:pPr>
        <w:numPr>
          <w:ilvl w:val="0"/>
          <w:numId w:val="33"/>
        </w:numPr>
        <w:rPr>
          <w:lang w:val="es-ES"/>
        </w:rPr>
      </w:pPr>
      <w:r w:rsidRPr="00984E6B">
        <w:rPr>
          <w:b/>
          <w:bCs/>
          <w:lang w:val="es-ES"/>
        </w:rPr>
        <w:t>Medición de ángulos diedros:</w:t>
      </w:r>
      <w:r w:rsidRPr="00984E6B">
        <w:rPr>
          <w:lang w:val="es-ES"/>
        </w:rPr>
        <w:t xml:space="preserve"> se determinan los valores φ y ψ en los residuos seleccionados visualmente (ver Figura 23).</w:t>
      </w:r>
    </w:p>
    <w:p w14:paraId="708A38B7" w14:textId="77777777" w:rsidR="00984E6B" w:rsidRPr="00984E6B" w:rsidRDefault="00984E6B" w:rsidP="00E353E2">
      <w:pPr>
        <w:numPr>
          <w:ilvl w:val="0"/>
          <w:numId w:val="33"/>
        </w:numPr>
        <w:rPr>
          <w:lang w:val="es-ES"/>
        </w:rPr>
      </w:pPr>
      <w:r w:rsidRPr="00984E6B">
        <w:rPr>
          <w:b/>
          <w:bCs/>
          <w:lang w:val="es-ES"/>
        </w:rPr>
        <w:lastRenderedPageBreak/>
        <w:t>Detección de enlaces no canónicos:</w:t>
      </w:r>
      <w:r w:rsidRPr="00984E6B">
        <w:rPr>
          <w:lang w:val="es-ES"/>
        </w:rPr>
        <w:t xml:space="preserve"> se realiza un análisis de distancias y ángulos entre carbonos alfa y oxígenos de hélices colindantes (ver Figuras 26 y 28).</w:t>
      </w:r>
    </w:p>
    <w:p w14:paraId="35BF7976" w14:textId="77777777" w:rsidR="00C42FB3" w:rsidRDefault="00984E6B" w:rsidP="00984E6B">
      <w:pPr>
        <w:rPr>
          <w:lang w:val="es-ES"/>
        </w:rPr>
      </w:pPr>
      <w:r w:rsidRPr="00984E6B">
        <w:rPr>
          <w:lang w:val="es-ES"/>
        </w:rPr>
        <w:t>Este procedimiento se ha documentado paso a paso en las figuras indicadas, y ha servido como base para el desarrollo automatizado del módulo descrito en el capítulo siguiente.</w:t>
      </w:r>
    </w:p>
    <w:p w14:paraId="01AEA824" w14:textId="19AA4FAE" w:rsidR="00C42FB3" w:rsidRDefault="00C42FB3" w:rsidP="00984E6B">
      <w:pPr>
        <w:rPr>
          <w:lang w:val="es-ES"/>
        </w:rPr>
      </w:pPr>
      <w:r>
        <w:rPr>
          <w:lang w:val="es-ES"/>
        </w:rPr>
        <w:br w:type="page"/>
      </w:r>
    </w:p>
    <w:p w14:paraId="6739F8D2" w14:textId="77777777" w:rsidR="00370E88" w:rsidRPr="00932F6E" w:rsidRDefault="00370E88" w:rsidP="00E353E2">
      <w:pPr>
        <w:pStyle w:val="Ttulo1"/>
        <w:numPr>
          <w:ilvl w:val="0"/>
          <w:numId w:val="26"/>
        </w:numPr>
        <w:contextualSpacing/>
      </w:pPr>
      <w:bookmarkStart w:id="118" w:name="_Toc197625488"/>
      <w:r w:rsidRPr="00932F6E">
        <w:lastRenderedPageBreak/>
        <w:t>Objetivos y metodología de trabajo</w:t>
      </w:r>
      <w:bookmarkEnd w:id="118"/>
    </w:p>
    <w:p w14:paraId="052F0FF5" w14:textId="56F43608" w:rsidR="005C14AF" w:rsidRPr="00932F6E" w:rsidRDefault="005C14AF" w:rsidP="005C14AF">
      <w:r w:rsidRPr="00932F6E">
        <w:t>Este proyecto se enmarca en el desarrollo de un módulo que automatice la detección de hélices de PPII en estructuras proteicas, con el objetivo de facilitar su análisis estructural en entornos de investigación científica. A continuación, se detallan los objetivos del trabajo y la metodología seguida para alcanzarlos.</w:t>
      </w:r>
    </w:p>
    <w:p w14:paraId="729F3B5E" w14:textId="77777777" w:rsidR="00370E88" w:rsidRPr="00932F6E" w:rsidRDefault="00370E88" w:rsidP="00E353E2">
      <w:pPr>
        <w:pStyle w:val="Ttulo2"/>
        <w:numPr>
          <w:ilvl w:val="1"/>
          <w:numId w:val="26"/>
        </w:numPr>
        <w:ind w:left="567" w:hanging="567"/>
        <w:contextualSpacing/>
      </w:pPr>
      <w:bookmarkStart w:id="119" w:name="_Toc197625489"/>
      <w:r w:rsidRPr="00932F6E">
        <w:t>Objetivo general</w:t>
      </w:r>
      <w:bookmarkEnd w:id="119"/>
    </w:p>
    <w:p w14:paraId="759A72E5" w14:textId="6D0D6F61" w:rsidR="00602256" w:rsidRPr="00932F6E" w:rsidRDefault="00370E88" w:rsidP="00370E88">
      <w:pPr>
        <w:contextualSpacing/>
      </w:pPr>
      <w:r w:rsidRPr="00932F6E">
        <w:t xml:space="preserve">El objetivo principal de este trabajo es desarrollar un módulo en Python integrado en PyMOL que permita automatizar la detección de hélices de PPII en estructuras de proteínas a partir de archivos en formato PDB. Esta herramienta busca facilitar el análisis estructural de proteínas que contienen este tipo de hélices, especialmente en el contexto de investigaciones biomoleculares vinculadas al estudio de procesos neuronales. </w:t>
      </w:r>
      <w:r w:rsidR="00602256" w:rsidRPr="00932F6E">
        <w:t>La automatización de este proceso permitirá ahorrar tiempo, reducir errores humanos y estandarizar la identificación de esta estructura secundaria, lo que refuerza su utilidad como apoyo directo a la labor de los investigadores del Instituto de Química-Física “Blas Cabrera” del CSIC.</w:t>
      </w:r>
    </w:p>
    <w:p w14:paraId="0AFD888E" w14:textId="77777777" w:rsidR="00370E88" w:rsidRPr="00932F6E" w:rsidRDefault="00370E88" w:rsidP="00E353E2">
      <w:pPr>
        <w:pStyle w:val="Ttulo2"/>
        <w:numPr>
          <w:ilvl w:val="1"/>
          <w:numId w:val="26"/>
        </w:numPr>
        <w:ind w:left="567" w:hanging="567"/>
        <w:contextualSpacing/>
      </w:pPr>
      <w:bookmarkStart w:id="120" w:name="_Toc197625490"/>
      <w:r w:rsidRPr="00932F6E">
        <w:t>Objetivos específicos</w:t>
      </w:r>
      <w:bookmarkEnd w:id="120"/>
    </w:p>
    <w:p w14:paraId="3B6C544D" w14:textId="77777777" w:rsidR="00370E88" w:rsidRPr="00932F6E" w:rsidRDefault="00370E88" w:rsidP="00370E88">
      <w:pPr>
        <w:contextualSpacing/>
        <w:rPr>
          <w:rFonts w:cstheme="minorHAnsi"/>
        </w:rPr>
      </w:pPr>
      <w:r w:rsidRPr="00932F6E">
        <w:rPr>
          <w:rFonts w:cstheme="minorHAnsi"/>
        </w:rPr>
        <w:t>Para alcanzar el objetivo general se han definido los siguientes objetivos específicos:</w:t>
      </w:r>
    </w:p>
    <w:p w14:paraId="45EAE7F6" w14:textId="77777777" w:rsidR="00370E88" w:rsidRPr="00932F6E" w:rsidRDefault="00370E88" w:rsidP="00E353E2">
      <w:pPr>
        <w:numPr>
          <w:ilvl w:val="0"/>
          <w:numId w:val="14"/>
        </w:numPr>
        <w:contextualSpacing/>
        <w:rPr>
          <w:rFonts w:cstheme="minorHAnsi"/>
        </w:rPr>
      </w:pPr>
      <w:r w:rsidRPr="00932F6E">
        <w:rPr>
          <w:rFonts w:cstheme="minorHAnsi"/>
          <w:b/>
          <w:bCs/>
        </w:rPr>
        <w:t>Diseñar un algoritmo de detección</w:t>
      </w:r>
      <w:r w:rsidRPr="00932F6E">
        <w:rPr>
          <w:rFonts w:cstheme="minorHAnsi"/>
        </w:rPr>
        <w:t xml:space="preserve"> </w:t>
      </w:r>
      <w:r w:rsidRPr="00932F6E">
        <w:t>capaz de identificar las hélices PPII mediante la evaluación de parámetros estructurales característicos, como los ángulos diédricos φ (phi) y ψ (psi), así como la ausencia de enlaces de hidrógeno típicos de hélices alfa o estructuras beta.</w:t>
      </w:r>
    </w:p>
    <w:p w14:paraId="3D5A1243" w14:textId="2D278700" w:rsidR="00181D8F" w:rsidRPr="00932F6E" w:rsidRDefault="00370E88" w:rsidP="00E353E2">
      <w:pPr>
        <w:numPr>
          <w:ilvl w:val="0"/>
          <w:numId w:val="14"/>
        </w:numPr>
        <w:contextualSpacing/>
        <w:rPr>
          <w:rFonts w:cstheme="minorHAnsi"/>
        </w:rPr>
      </w:pPr>
      <w:r w:rsidRPr="00932F6E">
        <w:rPr>
          <w:rFonts w:cstheme="minorHAnsi"/>
          <w:b/>
          <w:bCs/>
        </w:rPr>
        <w:t>Implementar el algoritmo</w:t>
      </w:r>
      <w:r w:rsidR="00C04A7E" w:rsidRPr="00932F6E">
        <w:rPr>
          <w:rFonts w:cstheme="minorHAnsi"/>
          <w:b/>
          <w:bCs/>
        </w:rPr>
        <w:t xml:space="preserve"> como un módulo en Python</w:t>
      </w:r>
      <w:r w:rsidR="00C04A7E" w:rsidRPr="00932F6E">
        <w:t xml:space="preserve">, capaz de ejecutarse </w:t>
      </w:r>
      <w:r w:rsidR="00181D8F" w:rsidRPr="00932F6E">
        <w:t>en</w:t>
      </w:r>
      <w:r w:rsidR="00C04A7E" w:rsidRPr="00932F6E">
        <w:t xml:space="preserve"> PyMOL</w:t>
      </w:r>
      <w:r w:rsidR="00181D8F" w:rsidRPr="00932F6E">
        <w:rPr>
          <w:rFonts w:cstheme="minorHAnsi"/>
        </w:rPr>
        <w:t xml:space="preserve"> </w:t>
      </w:r>
      <w:r w:rsidR="00181D8F" w:rsidRPr="00932F6E">
        <w:t>mediante una interfaz gráfica sencilla e intuitiva, que integre de forma eficiente el análisis y la visualización de hélices PPII sobre la estructura proteica cargada.</w:t>
      </w:r>
    </w:p>
    <w:p w14:paraId="0925F2F9" w14:textId="77777777" w:rsidR="00370E88" w:rsidRPr="00932F6E" w:rsidRDefault="00370E88" w:rsidP="00E353E2">
      <w:pPr>
        <w:numPr>
          <w:ilvl w:val="0"/>
          <w:numId w:val="14"/>
        </w:numPr>
        <w:contextualSpacing/>
        <w:rPr>
          <w:rFonts w:cstheme="minorHAnsi"/>
        </w:rPr>
      </w:pPr>
      <w:r w:rsidRPr="00932F6E">
        <w:rPr>
          <w:rFonts w:cstheme="minorHAnsi"/>
          <w:b/>
          <w:bCs/>
        </w:rPr>
        <w:t>Validar la herramienta con estructuras proteicas reales</w:t>
      </w:r>
      <w:r w:rsidRPr="00932F6E">
        <w:rPr>
          <w:rFonts w:cstheme="minorHAnsi"/>
        </w:rPr>
        <w:t xml:space="preserve">, </w:t>
      </w:r>
      <w:r w:rsidRPr="00932F6E">
        <w:t>incluyendo proteínas previamente estudiadas de forma manual por el grupo de investigación, para comprobar su eficacia, precisión y fiabilidad</w:t>
      </w:r>
      <w:r w:rsidRPr="00932F6E">
        <w:rPr>
          <w:rFonts w:cstheme="minorHAnsi"/>
        </w:rPr>
        <w:t>.</w:t>
      </w:r>
    </w:p>
    <w:p w14:paraId="0FE6E312" w14:textId="313D09AE" w:rsidR="00370E88" w:rsidRPr="00932F6E" w:rsidRDefault="00370E88" w:rsidP="00E353E2">
      <w:pPr>
        <w:numPr>
          <w:ilvl w:val="0"/>
          <w:numId w:val="14"/>
        </w:numPr>
        <w:contextualSpacing/>
        <w:rPr>
          <w:rFonts w:cstheme="minorHAnsi"/>
        </w:rPr>
      </w:pPr>
      <w:r w:rsidRPr="00932F6E">
        <w:rPr>
          <w:rFonts w:cstheme="minorHAnsi"/>
          <w:b/>
          <w:bCs/>
        </w:rPr>
        <w:lastRenderedPageBreak/>
        <w:t>Documentar el uso del módulo</w:t>
      </w:r>
      <w:r w:rsidRPr="00932F6E">
        <w:rPr>
          <w:rFonts w:cstheme="minorHAnsi"/>
        </w:rPr>
        <w:t xml:space="preserve">, </w:t>
      </w:r>
      <w:r w:rsidR="00C04A7E" w:rsidRPr="00932F6E">
        <w:t>elabo</w:t>
      </w:r>
      <w:r w:rsidRPr="00932F6E">
        <w:t>rando una guía técnica accesible para investigadores y usuarios de PyMOL, que facilite su adopción en otros entornos de investigación relacionados con la bioinformática estructural</w:t>
      </w:r>
      <w:r w:rsidRPr="00932F6E">
        <w:rPr>
          <w:rFonts w:cstheme="minorHAnsi"/>
        </w:rPr>
        <w:t>.</w:t>
      </w:r>
    </w:p>
    <w:p w14:paraId="27A1EE40" w14:textId="77777777" w:rsidR="00370E88" w:rsidRPr="00932F6E" w:rsidRDefault="00370E88" w:rsidP="00E353E2">
      <w:pPr>
        <w:pStyle w:val="Ttulo2"/>
        <w:numPr>
          <w:ilvl w:val="1"/>
          <w:numId w:val="26"/>
        </w:numPr>
        <w:ind w:left="567" w:hanging="567"/>
        <w:contextualSpacing/>
      </w:pPr>
      <w:bookmarkStart w:id="121" w:name="_Toc197625491"/>
      <w:r w:rsidRPr="00932F6E">
        <w:t>Metodología de trabajo</w:t>
      </w:r>
      <w:bookmarkEnd w:id="121"/>
    </w:p>
    <w:p w14:paraId="5671B193" w14:textId="0030A01D" w:rsidR="00370E88" w:rsidRPr="00932F6E" w:rsidRDefault="00370E88" w:rsidP="00D42629">
      <w:pPr>
        <w:contextualSpacing/>
        <w:rPr>
          <w:rFonts w:cstheme="minorHAnsi"/>
        </w:rPr>
      </w:pPr>
      <w:r w:rsidRPr="00932F6E">
        <w:t xml:space="preserve">El trabajo se ha desarrollado siguiendo una metodología basada en el ciclo de desarrollo iterativo, combinando fases de análisis, diseño, implementación, pruebas y validación. </w:t>
      </w:r>
      <w:r w:rsidR="00D42629" w:rsidRPr="00932F6E">
        <w:t>Como se ha descrito en el apartado 2</w:t>
      </w:r>
      <w:r w:rsidR="00AB4AE7" w:rsidRPr="00932F6E">
        <w:t xml:space="preserve">.2.2 </w:t>
      </w:r>
      <w:r w:rsidR="00D42629" w:rsidRPr="00932F6E">
        <w:t xml:space="preserve">de este trabajo, se ha escogido </w:t>
      </w:r>
      <w:r w:rsidRPr="00932F6E">
        <w:t xml:space="preserve">PyMOL </w:t>
      </w:r>
      <w:r w:rsidR="00D42629" w:rsidRPr="00932F6E">
        <w:t xml:space="preserve">como la </w:t>
      </w:r>
      <w:r w:rsidRPr="00932F6E">
        <w:t>herramienta id</w:t>
      </w:r>
      <w:r w:rsidR="00D42629" w:rsidRPr="00932F6E">
        <w:t xml:space="preserve">ónea </w:t>
      </w:r>
      <w:r w:rsidRPr="00932F6E">
        <w:t>para el desarrollo</w:t>
      </w:r>
      <w:r w:rsidR="00D42629" w:rsidRPr="00932F6E">
        <w:t xml:space="preserve"> que nos ocupa</w:t>
      </w:r>
      <w:r w:rsidRPr="00932F6E">
        <w:rPr>
          <w:rFonts w:cstheme="minorHAnsi"/>
        </w:rPr>
        <w:t>.</w:t>
      </w:r>
    </w:p>
    <w:p w14:paraId="62B63788" w14:textId="77777777" w:rsidR="00370E88" w:rsidRPr="00932F6E" w:rsidRDefault="00370E88" w:rsidP="00370E88">
      <w:pPr>
        <w:rPr>
          <w:rFonts w:cstheme="minorHAnsi"/>
          <w:b/>
        </w:rPr>
      </w:pPr>
      <w:r w:rsidRPr="00932F6E">
        <w:rPr>
          <w:rFonts w:cstheme="minorHAnsi"/>
          <w:b/>
        </w:rPr>
        <w:t>Fases del trabajo</w:t>
      </w:r>
    </w:p>
    <w:p w14:paraId="037D422A" w14:textId="20242F31" w:rsidR="00370E88" w:rsidRPr="00932F6E" w:rsidRDefault="00370E88" w:rsidP="00E353E2">
      <w:pPr>
        <w:numPr>
          <w:ilvl w:val="0"/>
          <w:numId w:val="16"/>
        </w:numPr>
        <w:contextualSpacing/>
        <w:rPr>
          <w:rFonts w:cstheme="minorHAnsi"/>
        </w:rPr>
      </w:pPr>
      <w:r w:rsidRPr="00932F6E">
        <w:rPr>
          <w:rFonts w:cstheme="minorHAnsi"/>
          <w:b/>
          <w:bCs/>
        </w:rPr>
        <w:t>Análisis del problema</w:t>
      </w:r>
      <w:r w:rsidRPr="00932F6E">
        <w:rPr>
          <w:rFonts w:cstheme="minorHAnsi"/>
        </w:rPr>
        <w:t>: Se estudió la problemática asociada a la identificación manual de hélices PPII</w:t>
      </w:r>
      <w:r w:rsidR="00AB4AE7" w:rsidRPr="00932F6E">
        <w:rPr>
          <w:rFonts w:cstheme="minorHAnsi"/>
        </w:rPr>
        <w:t xml:space="preserve"> y sus limitaciones</w:t>
      </w:r>
      <w:r w:rsidRPr="00932F6E">
        <w:rPr>
          <w:rFonts w:cstheme="minorHAnsi"/>
        </w:rPr>
        <w:t xml:space="preserve">, revisando tanto los métodos empleados en el laboratorio como los criterios propuestos </w:t>
      </w:r>
      <w:r w:rsidR="00AB4AE7" w:rsidRPr="00932F6E">
        <w:rPr>
          <w:rFonts w:cstheme="minorHAnsi"/>
        </w:rPr>
        <w:t xml:space="preserve">publicación de referencia de este trabajo </w:t>
      </w:r>
      <w:r w:rsidR="00D425A2" w:rsidRPr="00932F6E">
        <w:rPr>
          <w:rFonts w:asciiTheme="majorHAnsi" w:hAnsiTheme="majorHAnsi" w:cstheme="majorHAnsi"/>
        </w:rPr>
        <w:t>(Segura Rodríguez &amp; Laurents, 2024)</w:t>
      </w:r>
      <w:r w:rsidRPr="00932F6E">
        <w:rPr>
          <w:rFonts w:cstheme="minorHAnsi"/>
        </w:rPr>
        <w:t>. Se analizaron las características estructurales distintivas de estas hélices, así como los retos asociados a su reconocimiento automático.</w:t>
      </w:r>
    </w:p>
    <w:p w14:paraId="775FEBFE" w14:textId="522590F9" w:rsidR="00370E88" w:rsidRPr="00932F6E" w:rsidRDefault="00370E88" w:rsidP="00E353E2">
      <w:pPr>
        <w:numPr>
          <w:ilvl w:val="0"/>
          <w:numId w:val="16"/>
        </w:numPr>
        <w:contextualSpacing/>
        <w:rPr>
          <w:rFonts w:cstheme="minorHAnsi"/>
        </w:rPr>
      </w:pPr>
      <w:r w:rsidRPr="00932F6E">
        <w:rPr>
          <w:rFonts w:cstheme="minorHAnsi"/>
          <w:b/>
          <w:bCs/>
        </w:rPr>
        <w:t>Diseño del algoritmo de detección</w:t>
      </w:r>
      <w:r w:rsidRPr="00932F6E">
        <w:rPr>
          <w:rFonts w:cstheme="minorHAnsi"/>
        </w:rPr>
        <w:t xml:space="preserve">: </w:t>
      </w:r>
      <w:r w:rsidR="0087298E" w:rsidRPr="00932F6E">
        <w:rPr>
          <w:rFonts w:cstheme="minorHAnsi"/>
        </w:rPr>
        <w:t>Partiendo del análisis previo,</w:t>
      </w:r>
      <w:r w:rsidRPr="00932F6E">
        <w:rPr>
          <w:rFonts w:cstheme="minorHAnsi"/>
        </w:rPr>
        <w:t xml:space="preserve"> </w:t>
      </w:r>
      <w:r w:rsidR="00D425A2" w:rsidRPr="00932F6E">
        <w:t>se establecieron las condiciones geométricas necesarias para la detección automática de hélices PPII</w:t>
      </w:r>
      <w:r w:rsidRPr="00932F6E">
        <w:rPr>
          <w:rFonts w:cstheme="minorHAnsi"/>
        </w:rPr>
        <w:t xml:space="preserve">. Esto incluyó la selección de umbrales para los ángulos diédricos </w:t>
      </w:r>
      <w:r w:rsidR="00D425A2" w:rsidRPr="00932F6E">
        <w:rPr>
          <w:rFonts w:cstheme="minorHAnsi"/>
        </w:rPr>
        <w:t>(φ y ψ)</w:t>
      </w:r>
      <w:r w:rsidRPr="00932F6E">
        <w:rPr>
          <w:rFonts w:cstheme="minorHAnsi"/>
        </w:rPr>
        <w:t>. Además, se incorporó la evaluación de enlaces de hidrógeno</w:t>
      </w:r>
      <w:r w:rsidR="00D425A2" w:rsidRPr="00932F6E">
        <w:rPr>
          <w:rFonts w:cstheme="minorHAnsi"/>
        </w:rPr>
        <w:t>s no canónicos</w:t>
      </w:r>
      <w:r w:rsidRPr="00932F6E">
        <w:rPr>
          <w:rFonts w:cstheme="minorHAnsi"/>
        </w:rPr>
        <w:t>, utilizando las capacidades de medición de distancias y ángulos que ofrece PyMOL.</w:t>
      </w:r>
    </w:p>
    <w:p w14:paraId="7C12819E" w14:textId="0E8A0282" w:rsidR="00434327" w:rsidRPr="00932F6E" w:rsidRDefault="00370E88" w:rsidP="00E353E2">
      <w:pPr>
        <w:numPr>
          <w:ilvl w:val="0"/>
          <w:numId w:val="16"/>
        </w:numPr>
        <w:contextualSpacing/>
        <w:rPr>
          <w:rFonts w:cstheme="minorHAnsi"/>
        </w:rPr>
      </w:pPr>
      <w:r w:rsidRPr="00932F6E">
        <w:rPr>
          <w:rFonts w:cstheme="minorHAnsi"/>
          <w:b/>
          <w:bCs/>
        </w:rPr>
        <w:t>Implementación del módulo en Python</w:t>
      </w:r>
      <w:r w:rsidRPr="00932F6E">
        <w:rPr>
          <w:rFonts w:cstheme="minorHAnsi"/>
        </w:rPr>
        <w:t xml:space="preserve">: </w:t>
      </w:r>
      <w:r w:rsidR="00434327" w:rsidRPr="00932F6E">
        <w:t xml:space="preserve">Se desarrolló el código en el entorno de programación Anaconda, utilizando Visual Studio Code como editor principal. El módulo fue integrado como un script ejecutable desde PyMOL, aprovechando sus funciones internas de medición y empleando librerías como </w:t>
      </w:r>
      <w:r w:rsidR="00434327" w:rsidRPr="00932F6E">
        <w:rPr>
          <w:rStyle w:val="CdigoHTML"/>
        </w:rPr>
        <w:t>tkinter</w:t>
      </w:r>
      <w:r w:rsidR="00434327" w:rsidRPr="00932F6E">
        <w:t xml:space="preserve"> para la interfaz gráfica, </w:t>
      </w:r>
      <w:r w:rsidR="00434327" w:rsidRPr="00932F6E">
        <w:rPr>
          <w:rStyle w:val="CdigoHTML"/>
        </w:rPr>
        <w:t>os</w:t>
      </w:r>
      <w:r w:rsidR="00434327" w:rsidRPr="00932F6E">
        <w:t xml:space="preserve"> para la gestión de archivos y </w:t>
      </w:r>
      <w:r w:rsidR="00434327" w:rsidRPr="00932F6E">
        <w:rPr>
          <w:rStyle w:val="CdigoHTML"/>
        </w:rPr>
        <w:t>pymol.cmd</w:t>
      </w:r>
      <w:r w:rsidR="00434327" w:rsidRPr="00932F6E">
        <w:t xml:space="preserve"> como API principal de análisis estructural. La implementación se diseñó con un enfoque modular, lo que facilita futuras ampliaciones o ajustes por parte de otros usuarios.</w:t>
      </w:r>
    </w:p>
    <w:p w14:paraId="200869CA" w14:textId="77777777" w:rsidR="00956A8C" w:rsidRPr="00932F6E" w:rsidRDefault="00370E88" w:rsidP="00E353E2">
      <w:pPr>
        <w:numPr>
          <w:ilvl w:val="0"/>
          <w:numId w:val="16"/>
        </w:numPr>
        <w:contextualSpacing/>
        <w:rPr>
          <w:rFonts w:cstheme="minorHAnsi"/>
        </w:rPr>
      </w:pPr>
      <w:r w:rsidRPr="00932F6E">
        <w:rPr>
          <w:rFonts w:cstheme="minorHAnsi"/>
          <w:b/>
          <w:bCs/>
        </w:rPr>
        <w:t>Integración y validación</w:t>
      </w:r>
      <w:r w:rsidR="00434327" w:rsidRPr="00932F6E">
        <w:rPr>
          <w:rFonts w:cstheme="minorHAnsi"/>
          <w:b/>
          <w:bCs/>
        </w:rPr>
        <w:t xml:space="preserve"> con datos reales</w:t>
      </w:r>
      <w:r w:rsidRPr="00932F6E">
        <w:rPr>
          <w:rFonts w:cstheme="minorHAnsi"/>
        </w:rPr>
        <w:t xml:space="preserve">: </w:t>
      </w:r>
      <w:r w:rsidR="00956A8C" w:rsidRPr="00932F6E">
        <w:t xml:space="preserve">El módulo fue integrado en PyMOL y validado empleando estructuras reales procedentes de archivos PDB, seleccionadas a partir del artículo de referencia que fundamenta este proyecto. Estas proteínas presentan dominios </w:t>
      </w:r>
      <w:r w:rsidR="00956A8C" w:rsidRPr="00932F6E">
        <w:lastRenderedPageBreak/>
        <w:t>organizados en haces de hélices PPII, y sirvieron como base teórica para ajustar y evaluar la lógica del algoritmo desarrollado.</w:t>
      </w:r>
    </w:p>
    <w:p w14:paraId="4D5CAEF6" w14:textId="6C16E89B" w:rsidR="00956A8C" w:rsidRPr="00932F6E" w:rsidRDefault="00956A8C" w:rsidP="00956A8C">
      <w:pPr>
        <w:ind w:left="360"/>
        <w:contextualSpacing/>
        <w:rPr>
          <w:rFonts w:cstheme="minorHAnsi"/>
        </w:rPr>
      </w:pPr>
      <w:r w:rsidRPr="00932F6E">
        <w:t>Se compararon los resultados obtenidos mediante el módulo con los análisis previos realizados de forma manual por el equipo de investigación, con el objetivo de comprobar la coherencia y efectividad del sistema automatizado. En particular, la proteína 3BOG fue empleada como principal caso de validación experimental, debido a su estructura bien caracterizada y su frecuente uso como modelo en estudios sobre hélices PPII.</w:t>
      </w:r>
      <w:r w:rsidRPr="00932F6E">
        <w:br/>
        <w:t>Las estructuras recogidas en la Tabla 3, descritas por Segura Rodríguez y Laurents (2024), sirvieron como referencia estructural para diseñar el algoritmo de detección propuesto en este trabajo.</w:t>
      </w:r>
    </w:p>
    <w:p w14:paraId="22D5F606" w14:textId="56BDE2E0" w:rsidR="00227A32" w:rsidRPr="00932F6E" w:rsidRDefault="00227A32" w:rsidP="00227A32">
      <w:pPr>
        <w:pStyle w:val="Descripcin"/>
        <w:jc w:val="center"/>
        <w:rPr>
          <w:i w:val="0"/>
        </w:rPr>
      </w:pPr>
      <w:bookmarkStart w:id="122" w:name="_Toc197625548"/>
      <w:r w:rsidRPr="00932F6E">
        <w:rPr>
          <w:i w:val="0"/>
        </w:rPr>
        <w:t xml:space="preserve">Tabla </w:t>
      </w:r>
      <w:r w:rsidRPr="00932F6E">
        <w:rPr>
          <w:i w:val="0"/>
        </w:rPr>
        <w:fldChar w:fldCharType="begin"/>
      </w:r>
      <w:r w:rsidRPr="00932F6E">
        <w:rPr>
          <w:i w:val="0"/>
        </w:rPr>
        <w:instrText xml:space="preserve"> SEQ Tabla \* ARABIC </w:instrText>
      </w:r>
      <w:r w:rsidRPr="00932F6E">
        <w:rPr>
          <w:i w:val="0"/>
        </w:rPr>
        <w:fldChar w:fldCharType="separate"/>
      </w:r>
      <w:r w:rsidR="00CC3B1D">
        <w:rPr>
          <w:i w:val="0"/>
          <w:noProof/>
        </w:rPr>
        <w:t>3</w:t>
      </w:r>
      <w:r w:rsidRPr="00932F6E">
        <w:rPr>
          <w:i w:val="0"/>
        </w:rPr>
        <w:fldChar w:fldCharType="end"/>
      </w:r>
      <w:r w:rsidRPr="00932F6E">
        <w:rPr>
          <w:i w:val="0"/>
        </w:rPr>
        <w:t>. Índice de moléculas de referencia</w:t>
      </w:r>
      <w:bookmarkEnd w:id="122"/>
    </w:p>
    <w:tbl>
      <w:tblPr>
        <w:tblW w:w="9071" w:type="dxa"/>
        <w:tblBorders>
          <w:top w:val="single" w:sz="4" w:space="0" w:color="0098CD"/>
          <w:left w:val="single" w:sz="4" w:space="0" w:color="0098CD"/>
          <w:bottom w:val="single" w:sz="4" w:space="0" w:color="0098CD"/>
          <w:right w:val="single" w:sz="4" w:space="0" w:color="0098CD"/>
          <w:insideH w:val="single" w:sz="4" w:space="0" w:color="0098CD"/>
          <w:insideV w:val="single" w:sz="4" w:space="0" w:color="0098CD"/>
        </w:tblBorders>
        <w:tblLayout w:type="fixed"/>
        <w:tblCellMar>
          <w:top w:w="57" w:type="dxa"/>
          <w:bottom w:w="57" w:type="dxa"/>
        </w:tblCellMar>
        <w:tblLook w:val="04A0" w:firstRow="1" w:lastRow="0" w:firstColumn="1" w:lastColumn="0" w:noHBand="0" w:noVBand="1"/>
      </w:tblPr>
      <w:tblGrid>
        <w:gridCol w:w="2972"/>
        <w:gridCol w:w="1024"/>
        <w:gridCol w:w="934"/>
        <w:gridCol w:w="2466"/>
        <w:gridCol w:w="1675"/>
      </w:tblGrid>
      <w:tr w:rsidR="00227A32" w:rsidRPr="00932F6E" w14:paraId="10FD570F" w14:textId="77777777" w:rsidTr="00CC3B1D">
        <w:trPr>
          <w:tblHeader/>
        </w:trPr>
        <w:tc>
          <w:tcPr>
            <w:tcW w:w="2972" w:type="dxa"/>
            <w:shd w:val="clear" w:color="auto" w:fill="0098CD"/>
            <w:vAlign w:val="center"/>
            <w:hideMark/>
          </w:tcPr>
          <w:p w14:paraId="561E7762" w14:textId="77777777" w:rsidR="001917D1" w:rsidRPr="00932F6E" w:rsidRDefault="001917D1" w:rsidP="001917D1">
            <w:pPr>
              <w:spacing w:before="0" w:after="0" w:line="240" w:lineRule="auto"/>
              <w:jc w:val="center"/>
              <w:rPr>
                <w:rFonts w:cstheme="minorHAnsi"/>
                <w:b/>
                <w:bCs/>
                <w:color w:val="FFFFFF" w:themeColor="background1"/>
              </w:rPr>
            </w:pPr>
            <w:r w:rsidRPr="00932F6E">
              <w:rPr>
                <w:rFonts w:cstheme="minorHAnsi"/>
                <w:b/>
                <w:bCs/>
                <w:color w:val="FFFFFF" w:themeColor="background1"/>
              </w:rPr>
              <w:t>Proteína</w:t>
            </w:r>
          </w:p>
        </w:tc>
        <w:tc>
          <w:tcPr>
            <w:tcW w:w="1024" w:type="dxa"/>
            <w:shd w:val="clear" w:color="auto" w:fill="0098CD"/>
            <w:vAlign w:val="center"/>
            <w:hideMark/>
          </w:tcPr>
          <w:p w14:paraId="69D6CAF5" w14:textId="77777777" w:rsidR="001917D1" w:rsidRPr="00932F6E" w:rsidRDefault="001917D1" w:rsidP="001917D1">
            <w:pPr>
              <w:spacing w:before="0" w:after="0" w:line="240" w:lineRule="auto"/>
              <w:jc w:val="center"/>
              <w:rPr>
                <w:rFonts w:cstheme="minorHAnsi"/>
                <w:b/>
                <w:bCs/>
                <w:color w:val="FFFFFF" w:themeColor="background1"/>
              </w:rPr>
            </w:pPr>
            <w:r w:rsidRPr="00932F6E">
              <w:rPr>
                <w:rFonts w:cstheme="minorHAnsi"/>
                <w:b/>
                <w:bCs/>
                <w:color w:val="FFFFFF" w:themeColor="background1"/>
              </w:rPr>
              <w:t>Código PDB</w:t>
            </w:r>
          </w:p>
        </w:tc>
        <w:tc>
          <w:tcPr>
            <w:tcW w:w="934" w:type="dxa"/>
            <w:shd w:val="clear" w:color="auto" w:fill="0098CD"/>
            <w:vAlign w:val="center"/>
            <w:hideMark/>
          </w:tcPr>
          <w:p w14:paraId="70350978" w14:textId="77777777" w:rsidR="001917D1" w:rsidRPr="00932F6E" w:rsidRDefault="001917D1" w:rsidP="001917D1">
            <w:pPr>
              <w:spacing w:before="0" w:after="0" w:line="240" w:lineRule="auto"/>
              <w:jc w:val="center"/>
              <w:rPr>
                <w:rFonts w:cstheme="minorHAnsi"/>
                <w:b/>
                <w:bCs/>
                <w:color w:val="FFFFFF" w:themeColor="background1"/>
              </w:rPr>
            </w:pPr>
            <w:r w:rsidRPr="00932F6E">
              <w:rPr>
                <w:rFonts w:cstheme="minorHAnsi"/>
                <w:b/>
                <w:bCs/>
                <w:color w:val="FFFFFF" w:themeColor="background1"/>
              </w:rPr>
              <w:t xml:space="preserve">Tipo </w:t>
            </w:r>
            <w:r w:rsidRPr="00932F6E">
              <w:rPr>
                <w:rFonts w:cstheme="minorHAnsi"/>
                <w:b/>
                <w:bCs/>
                <w:color w:val="FFFFFF" w:themeColor="background1"/>
                <w:sz w:val="20"/>
                <w:szCs w:val="20"/>
              </w:rPr>
              <w:t>(IP/PD)</w:t>
            </w:r>
          </w:p>
        </w:tc>
        <w:tc>
          <w:tcPr>
            <w:tcW w:w="2466" w:type="dxa"/>
            <w:shd w:val="clear" w:color="auto" w:fill="0098CD"/>
            <w:vAlign w:val="center"/>
            <w:hideMark/>
          </w:tcPr>
          <w:p w14:paraId="3DB93316" w14:textId="77777777" w:rsidR="001917D1" w:rsidRPr="00932F6E" w:rsidRDefault="001917D1" w:rsidP="001917D1">
            <w:pPr>
              <w:spacing w:before="0" w:after="0" w:line="240" w:lineRule="auto"/>
              <w:jc w:val="center"/>
              <w:rPr>
                <w:rFonts w:cstheme="minorHAnsi"/>
                <w:b/>
                <w:bCs/>
                <w:color w:val="FFFFFF" w:themeColor="background1"/>
              </w:rPr>
            </w:pPr>
            <w:r w:rsidRPr="00932F6E">
              <w:rPr>
                <w:rFonts w:cstheme="minorHAnsi"/>
                <w:b/>
                <w:bCs/>
                <w:color w:val="FFFFFF" w:themeColor="background1"/>
              </w:rPr>
              <w:t>Características estructurales</w:t>
            </w:r>
          </w:p>
        </w:tc>
        <w:tc>
          <w:tcPr>
            <w:tcW w:w="1675" w:type="dxa"/>
            <w:shd w:val="clear" w:color="auto" w:fill="0098CD"/>
            <w:vAlign w:val="center"/>
            <w:hideMark/>
          </w:tcPr>
          <w:p w14:paraId="04E99B74" w14:textId="77777777" w:rsidR="001917D1" w:rsidRPr="00932F6E" w:rsidRDefault="001917D1" w:rsidP="001917D1">
            <w:pPr>
              <w:spacing w:before="0" w:after="0" w:line="240" w:lineRule="auto"/>
              <w:jc w:val="center"/>
              <w:rPr>
                <w:rFonts w:cstheme="minorHAnsi"/>
                <w:b/>
                <w:bCs/>
                <w:color w:val="FFFFFF" w:themeColor="background1"/>
              </w:rPr>
            </w:pPr>
            <w:r w:rsidRPr="00932F6E">
              <w:rPr>
                <w:rFonts w:cstheme="minorHAnsi"/>
                <w:b/>
                <w:bCs/>
                <w:color w:val="FFFFFF" w:themeColor="background1"/>
              </w:rPr>
              <w:t>Referencia</w:t>
            </w:r>
          </w:p>
        </w:tc>
      </w:tr>
      <w:tr w:rsidR="001917D1" w:rsidRPr="00932F6E" w14:paraId="4D02C9C2" w14:textId="77777777" w:rsidTr="00CC3B1D">
        <w:tc>
          <w:tcPr>
            <w:tcW w:w="2972" w:type="dxa"/>
            <w:vAlign w:val="center"/>
            <w:hideMark/>
          </w:tcPr>
          <w:p w14:paraId="62018A7A" w14:textId="77777777" w:rsidR="001917D1" w:rsidRPr="00932F6E" w:rsidRDefault="001917D1" w:rsidP="001917D1">
            <w:pPr>
              <w:spacing w:before="0" w:after="0" w:line="240" w:lineRule="auto"/>
              <w:jc w:val="left"/>
              <w:rPr>
                <w:rFonts w:cstheme="minorHAnsi"/>
                <w:sz w:val="22"/>
                <w:szCs w:val="22"/>
              </w:rPr>
            </w:pPr>
            <w:r w:rsidRPr="00932F6E">
              <w:rPr>
                <w:rFonts w:cstheme="minorHAnsi"/>
                <w:iCs/>
                <w:sz w:val="22"/>
                <w:szCs w:val="22"/>
              </w:rPr>
              <w:t>Hypogastrura harveyi</w:t>
            </w:r>
            <w:r w:rsidRPr="00932F6E">
              <w:rPr>
                <w:rFonts w:cstheme="minorHAnsi"/>
                <w:sz w:val="22"/>
                <w:szCs w:val="22"/>
              </w:rPr>
              <w:t xml:space="preserve"> antifreeze protein (HhAFP), Fig. 2</w:t>
            </w:r>
          </w:p>
        </w:tc>
        <w:tc>
          <w:tcPr>
            <w:tcW w:w="1024" w:type="dxa"/>
            <w:vAlign w:val="center"/>
            <w:hideMark/>
          </w:tcPr>
          <w:p w14:paraId="702A54B7" w14:textId="77777777" w:rsidR="001917D1" w:rsidRPr="00932F6E" w:rsidRDefault="001917D1" w:rsidP="00227A32">
            <w:pPr>
              <w:spacing w:before="0" w:after="0" w:line="240" w:lineRule="auto"/>
              <w:jc w:val="center"/>
              <w:rPr>
                <w:rFonts w:cstheme="minorHAnsi"/>
                <w:sz w:val="22"/>
                <w:szCs w:val="22"/>
              </w:rPr>
            </w:pPr>
            <w:r w:rsidRPr="00932F6E">
              <w:rPr>
                <w:rFonts w:cstheme="minorHAnsi"/>
                <w:sz w:val="22"/>
                <w:szCs w:val="22"/>
              </w:rPr>
              <w:t>3BOG</w:t>
            </w:r>
          </w:p>
        </w:tc>
        <w:tc>
          <w:tcPr>
            <w:tcW w:w="934" w:type="dxa"/>
            <w:vAlign w:val="center"/>
            <w:hideMark/>
          </w:tcPr>
          <w:p w14:paraId="2300EDFD" w14:textId="77777777" w:rsidR="001917D1" w:rsidRPr="00932F6E" w:rsidRDefault="001917D1" w:rsidP="00227A32">
            <w:pPr>
              <w:spacing w:before="0" w:after="0" w:line="240" w:lineRule="auto"/>
              <w:jc w:val="center"/>
              <w:rPr>
                <w:rFonts w:cstheme="minorHAnsi"/>
                <w:sz w:val="22"/>
                <w:szCs w:val="22"/>
              </w:rPr>
            </w:pPr>
            <w:r w:rsidRPr="00932F6E">
              <w:rPr>
                <w:rFonts w:cstheme="minorHAnsi"/>
                <w:sz w:val="22"/>
                <w:szCs w:val="22"/>
              </w:rPr>
              <w:t>IP</w:t>
            </w:r>
          </w:p>
        </w:tc>
        <w:tc>
          <w:tcPr>
            <w:tcW w:w="2466" w:type="dxa"/>
            <w:vAlign w:val="center"/>
            <w:hideMark/>
          </w:tcPr>
          <w:p w14:paraId="75B6BFF9" w14:textId="77777777" w:rsidR="001917D1" w:rsidRPr="00932F6E" w:rsidRDefault="001917D1" w:rsidP="001917D1">
            <w:pPr>
              <w:spacing w:before="0" w:after="0" w:line="240" w:lineRule="auto"/>
              <w:jc w:val="left"/>
              <w:rPr>
                <w:rFonts w:cstheme="minorHAnsi"/>
                <w:sz w:val="22"/>
                <w:szCs w:val="22"/>
              </w:rPr>
            </w:pPr>
            <w:r w:rsidRPr="00932F6E">
              <w:rPr>
                <w:rFonts w:cstheme="minorHAnsi"/>
                <w:sz w:val="22"/>
                <w:szCs w:val="22"/>
              </w:rPr>
              <w:t>Seis hélices PPII dispuestas en dos capas</w:t>
            </w:r>
          </w:p>
        </w:tc>
        <w:tc>
          <w:tcPr>
            <w:tcW w:w="1675" w:type="dxa"/>
            <w:vAlign w:val="center"/>
            <w:hideMark/>
          </w:tcPr>
          <w:p w14:paraId="7EEFB514" w14:textId="77777777" w:rsidR="001917D1" w:rsidRPr="00932F6E" w:rsidRDefault="001917D1" w:rsidP="001917D1">
            <w:pPr>
              <w:spacing w:before="0" w:after="0" w:line="240" w:lineRule="auto"/>
              <w:jc w:val="left"/>
              <w:rPr>
                <w:rFonts w:cstheme="minorHAnsi"/>
                <w:sz w:val="22"/>
                <w:szCs w:val="22"/>
              </w:rPr>
            </w:pPr>
            <w:r w:rsidRPr="00932F6E">
              <w:rPr>
                <w:rFonts w:cstheme="minorHAnsi"/>
                <w:sz w:val="22"/>
                <w:szCs w:val="22"/>
              </w:rPr>
              <w:t>Pentelute et al., 2008</w:t>
            </w:r>
          </w:p>
        </w:tc>
      </w:tr>
      <w:tr w:rsidR="001917D1" w:rsidRPr="00932F6E" w14:paraId="78DD4A6D" w14:textId="77777777" w:rsidTr="00CC3B1D">
        <w:tc>
          <w:tcPr>
            <w:tcW w:w="2972" w:type="dxa"/>
            <w:vAlign w:val="center"/>
            <w:hideMark/>
          </w:tcPr>
          <w:p w14:paraId="7F02FD4D" w14:textId="77777777" w:rsidR="001917D1" w:rsidRPr="00932F6E" w:rsidRDefault="001917D1" w:rsidP="001917D1">
            <w:pPr>
              <w:spacing w:before="0" w:after="0" w:line="240" w:lineRule="auto"/>
              <w:jc w:val="left"/>
              <w:rPr>
                <w:rFonts w:cstheme="minorHAnsi"/>
                <w:sz w:val="22"/>
                <w:szCs w:val="22"/>
              </w:rPr>
            </w:pPr>
            <w:r w:rsidRPr="00932F6E">
              <w:rPr>
                <w:rFonts w:cstheme="minorHAnsi"/>
                <w:iCs/>
                <w:sz w:val="22"/>
                <w:szCs w:val="22"/>
              </w:rPr>
              <w:t>Granisotoma rainieri</w:t>
            </w:r>
            <w:r w:rsidRPr="00932F6E">
              <w:rPr>
                <w:rFonts w:cstheme="minorHAnsi"/>
                <w:sz w:val="22"/>
                <w:szCs w:val="22"/>
              </w:rPr>
              <w:t xml:space="preserve"> antifreeze protein (GrAFP), Fig. 3</w:t>
            </w:r>
          </w:p>
        </w:tc>
        <w:tc>
          <w:tcPr>
            <w:tcW w:w="1024" w:type="dxa"/>
            <w:vAlign w:val="center"/>
            <w:hideMark/>
          </w:tcPr>
          <w:p w14:paraId="30BC6D68" w14:textId="77777777" w:rsidR="001917D1" w:rsidRPr="00932F6E" w:rsidRDefault="001917D1" w:rsidP="00227A32">
            <w:pPr>
              <w:spacing w:before="0" w:after="0" w:line="240" w:lineRule="auto"/>
              <w:jc w:val="center"/>
              <w:rPr>
                <w:rFonts w:cstheme="minorHAnsi"/>
                <w:sz w:val="22"/>
                <w:szCs w:val="22"/>
              </w:rPr>
            </w:pPr>
            <w:r w:rsidRPr="00932F6E">
              <w:rPr>
                <w:rFonts w:cstheme="minorHAnsi"/>
                <w:sz w:val="22"/>
                <w:szCs w:val="22"/>
              </w:rPr>
              <w:t>7JJV</w:t>
            </w:r>
          </w:p>
        </w:tc>
        <w:tc>
          <w:tcPr>
            <w:tcW w:w="934" w:type="dxa"/>
            <w:vAlign w:val="center"/>
            <w:hideMark/>
          </w:tcPr>
          <w:p w14:paraId="47BE0121" w14:textId="77777777" w:rsidR="001917D1" w:rsidRPr="00932F6E" w:rsidRDefault="001917D1" w:rsidP="00227A32">
            <w:pPr>
              <w:spacing w:before="0" w:after="0" w:line="240" w:lineRule="auto"/>
              <w:jc w:val="center"/>
              <w:rPr>
                <w:rFonts w:cstheme="minorHAnsi"/>
                <w:sz w:val="22"/>
                <w:szCs w:val="22"/>
              </w:rPr>
            </w:pPr>
            <w:r w:rsidRPr="00932F6E">
              <w:rPr>
                <w:rFonts w:cstheme="minorHAnsi"/>
                <w:sz w:val="22"/>
                <w:szCs w:val="22"/>
              </w:rPr>
              <w:t>IP</w:t>
            </w:r>
          </w:p>
        </w:tc>
        <w:tc>
          <w:tcPr>
            <w:tcW w:w="2466" w:type="dxa"/>
            <w:vAlign w:val="center"/>
            <w:hideMark/>
          </w:tcPr>
          <w:p w14:paraId="5F3E1A5D" w14:textId="77777777" w:rsidR="001917D1" w:rsidRPr="00932F6E" w:rsidRDefault="001917D1" w:rsidP="001917D1">
            <w:pPr>
              <w:spacing w:before="0" w:after="0" w:line="240" w:lineRule="auto"/>
              <w:jc w:val="left"/>
              <w:rPr>
                <w:rFonts w:cstheme="minorHAnsi"/>
                <w:sz w:val="22"/>
                <w:szCs w:val="22"/>
              </w:rPr>
            </w:pPr>
            <w:r w:rsidRPr="00932F6E">
              <w:rPr>
                <w:rFonts w:cstheme="minorHAnsi"/>
                <w:sz w:val="22"/>
                <w:szCs w:val="22"/>
              </w:rPr>
              <w:t>Nueve hélices PPII dispuestas en dos capas</w:t>
            </w:r>
          </w:p>
        </w:tc>
        <w:tc>
          <w:tcPr>
            <w:tcW w:w="1675" w:type="dxa"/>
            <w:vAlign w:val="center"/>
            <w:hideMark/>
          </w:tcPr>
          <w:p w14:paraId="6C8657A5" w14:textId="77777777" w:rsidR="001917D1" w:rsidRPr="00932F6E" w:rsidRDefault="001917D1" w:rsidP="001917D1">
            <w:pPr>
              <w:spacing w:before="0" w:after="0" w:line="240" w:lineRule="auto"/>
              <w:jc w:val="left"/>
              <w:rPr>
                <w:rFonts w:cstheme="minorHAnsi"/>
                <w:sz w:val="22"/>
                <w:szCs w:val="22"/>
              </w:rPr>
            </w:pPr>
            <w:r w:rsidRPr="00932F6E">
              <w:rPr>
                <w:rFonts w:cstheme="minorHAnsi"/>
                <w:sz w:val="22"/>
                <w:szCs w:val="22"/>
              </w:rPr>
              <w:t>Scholl et al., 2021</w:t>
            </w:r>
          </w:p>
        </w:tc>
      </w:tr>
      <w:tr w:rsidR="001917D1" w:rsidRPr="00932F6E" w14:paraId="4CE0EA24" w14:textId="77777777" w:rsidTr="00CC3B1D">
        <w:tc>
          <w:tcPr>
            <w:tcW w:w="2972" w:type="dxa"/>
            <w:vAlign w:val="center"/>
            <w:hideMark/>
          </w:tcPr>
          <w:p w14:paraId="5C7D309B" w14:textId="77777777" w:rsidR="001917D1" w:rsidRPr="00932F6E" w:rsidRDefault="001917D1" w:rsidP="001917D1">
            <w:pPr>
              <w:spacing w:before="0" w:after="0" w:line="240" w:lineRule="auto"/>
              <w:jc w:val="left"/>
              <w:rPr>
                <w:rFonts w:cstheme="minorHAnsi"/>
                <w:sz w:val="22"/>
                <w:szCs w:val="22"/>
              </w:rPr>
            </w:pPr>
            <w:r w:rsidRPr="00932F6E">
              <w:rPr>
                <w:rFonts w:cstheme="minorHAnsi"/>
                <w:iCs/>
                <w:sz w:val="22"/>
                <w:szCs w:val="22"/>
              </w:rPr>
              <w:t>Bacillus subtilis</w:t>
            </w:r>
            <w:r w:rsidRPr="00932F6E">
              <w:rPr>
                <w:rFonts w:cstheme="minorHAnsi"/>
                <w:sz w:val="22"/>
                <w:szCs w:val="22"/>
              </w:rPr>
              <w:t xml:space="preserve"> Obg GTP-binding protein (BsObg), Fig. 4</w:t>
            </w:r>
          </w:p>
        </w:tc>
        <w:tc>
          <w:tcPr>
            <w:tcW w:w="1024" w:type="dxa"/>
            <w:vAlign w:val="center"/>
            <w:hideMark/>
          </w:tcPr>
          <w:p w14:paraId="49BE91A2" w14:textId="77777777" w:rsidR="001917D1" w:rsidRPr="00932F6E" w:rsidRDefault="001917D1" w:rsidP="00227A32">
            <w:pPr>
              <w:spacing w:before="0" w:after="0" w:line="240" w:lineRule="auto"/>
              <w:jc w:val="center"/>
              <w:rPr>
                <w:rFonts w:cstheme="minorHAnsi"/>
                <w:sz w:val="22"/>
                <w:szCs w:val="22"/>
              </w:rPr>
            </w:pPr>
            <w:r w:rsidRPr="00932F6E">
              <w:rPr>
                <w:rFonts w:cstheme="minorHAnsi"/>
                <w:sz w:val="22"/>
                <w:szCs w:val="22"/>
              </w:rPr>
              <w:t>1LNZ</w:t>
            </w:r>
          </w:p>
        </w:tc>
        <w:tc>
          <w:tcPr>
            <w:tcW w:w="934" w:type="dxa"/>
            <w:vAlign w:val="center"/>
            <w:hideMark/>
          </w:tcPr>
          <w:p w14:paraId="2EE5E033" w14:textId="77777777" w:rsidR="001917D1" w:rsidRPr="00932F6E" w:rsidRDefault="001917D1" w:rsidP="00227A32">
            <w:pPr>
              <w:spacing w:before="0" w:after="0" w:line="240" w:lineRule="auto"/>
              <w:jc w:val="center"/>
              <w:rPr>
                <w:rFonts w:cstheme="minorHAnsi"/>
                <w:sz w:val="22"/>
                <w:szCs w:val="22"/>
              </w:rPr>
            </w:pPr>
            <w:r w:rsidRPr="00932F6E">
              <w:rPr>
                <w:rFonts w:cstheme="minorHAnsi"/>
                <w:sz w:val="22"/>
                <w:szCs w:val="22"/>
              </w:rPr>
              <w:t>PD</w:t>
            </w:r>
          </w:p>
        </w:tc>
        <w:tc>
          <w:tcPr>
            <w:tcW w:w="2466" w:type="dxa"/>
            <w:vAlign w:val="center"/>
            <w:hideMark/>
          </w:tcPr>
          <w:p w14:paraId="43D6D107" w14:textId="77777777" w:rsidR="001917D1" w:rsidRPr="00932F6E" w:rsidRDefault="001917D1" w:rsidP="001917D1">
            <w:pPr>
              <w:spacing w:before="0" w:after="0" w:line="240" w:lineRule="auto"/>
              <w:jc w:val="left"/>
              <w:rPr>
                <w:rFonts w:cstheme="minorHAnsi"/>
                <w:sz w:val="22"/>
                <w:szCs w:val="22"/>
              </w:rPr>
            </w:pPr>
            <w:r w:rsidRPr="00932F6E">
              <w:rPr>
                <w:rFonts w:cstheme="minorHAnsi"/>
                <w:sz w:val="22"/>
                <w:szCs w:val="22"/>
              </w:rPr>
              <w:t>Seis hélices PPII dispuestas en dos capas</w:t>
            </w:r>
          </w:p>
        </w:tc>
        <w:tc>
          <w:tcPr>
            <w:tcW w:w="1675" w:type="dxa"/>
            <w:vAlign w:val="center"/>
            <w:hideMark/>
          </w:tcPr>
          <w:p w14:paraId="231DE4D8" w14:textId="77777777" w:rsidR="001917D1" w:rsidRPr="00932F6E" w:rsidRDefault="001917D1" w:rsidP="001917D1">
            <w:pPr>
              <w:spacing w:before="0" w:after="0" w:line="240" w:lineRule="auto"/>
              <w:jc w:val="left"/>
              <w:rPr>
                <w:rFonts w:cstheme="minorHAnsi"/>
                <w:sz w:val="22"/>
                <w:szCs w:val="22"/>
              </w:rPr>
            </w:pPr>
            <w:r w:rsidRPr="00932F6E">
              <w:rPr>
                <w:rFonts w:cstheme="minorHAnsi"/>
                <w:sz w:val="22"/>
                <w:szCs w:val="22"/>
              </w:rPr>
              <w:t>Buglino et al., 2002</w:t>
            </w:r>
          </w:p>
        </w:tc>
      </w:tr>
      <w:tr w:rsidR="001917D1" w:rsidRPr="00932F6E" w14:paraId="272E75BC" w14:textId="77777777" w:rsidTr="00CC3B1D">
        <w:tc>
          <w:tcPr>
            <w:tcW w:w="2972" w:type="dxa"/>
            <w:vAlign w:val="center"/>
            <w:hideMark/>
          </w:tcPr>
          <w:p w14:paraId="6B833F57" w14:textId="77777777" w:rsidR="001917D1" w:rsidRPr="00932F6E" w:rsidRDefault="001917D1" w:rsidP="001917D1">
            <w:pPr>
              <w:spacing w:before="0" w:after="0" w:line="240" w:lineRule="auto"/>
              <w:jc w:val="left"/>
              <w:rPr>
                <w:rFonts w:cstheme="minorHAnsi"/>
                <w:sz w:val="22"/>
                <w:szCs w:val="22"/>
              </w:rPr>
            </w:pPr>
            <w:r w:rsidRPr="00932F6E">
              <w:rPr>
                <w:rFonts w:cstheme="minorHAnsi"/>
                <w:iCs/>
                <w:sz w:val="22"/>
                <w:szCs w:val="22"/>
              </w:rPr>
              <w:t>Thermus thermophilus</w:t>
            </w:r>
            <w:r w:rsidRPr="00932F6E">
              <w:rPr>
                <w:rFonts w:cstheme="minorHAnsi"/>
                <w:sz w:val="22"/>
                <w:szCs w:val="22"/>
              </w:rPr>
              <w:t xml:space="preserve"> Obg GTP-binding protein (TtObg)</w:t>
            </w:r>
          </w:p>
        </w:tc>
        <w:tc>
          <w:tcPr>
            <w:tcW w:w="1024" w:type="dxa"/>
            <w:vAlign w:val="center"/>
            <w:hideMark/>
          </w:tcPr>
          <w:p w14:paraId="2521EBC3" w14:textId="77777777" w:rsidR="001917D1" w:rsidRPr="00932F6E" w:rsidRDefault="001917D1" w:rsidP="00227A32">
            <w:pPr>
              <w:spacing w:before="0" w:after="0" w:line="240" w:lineRule="auto"/>
              <w:jc w:val="center"/>
              <w:rPr>
                <w:rFonts w:cstheme="minorHAnsi"/>
                <w:sz w:val="22"/>
                <w:szCs w:val="22"/>
              </w:rPr>
            </w:pPr>
            <w:r w:rsidRPr="00932F6E">
              <w:rPr>
                <w:rFonts w:cstheme="minorHAnsi"/>
                <w:sz w:val="22"/>
                <w:szCs w:val="22"/>
              </w:rPr>
              <w:t>1UDX</w:t>
            </w:r>
          </w:p>
        </w:tc>
        <w:tc>
          <w:tcPr>
            <w:tcW w:w="934" w:type="dxa"/>
            <w:vAlign w:val="center"/>
            <w:hideMark/>
          </w:tcPr>
          <w:p w14:paraId="215E54C2" w14:textId="77777777" w:rsidR="001917D1" w:rsidRPr="00932F6E" w:rsidRDefault="001917D1" w:rsidP="00227A32">
            <w:pPr>
              <w:spacing w:before="0" w:after="0" w:line="240" w:lineRule="auto"/>
              <w:jc w:val="center"/>
              <w:rPr>
                <w:rFonts w:cstheme="minorHAnsi"/>
                <w:sz w:val="22"/>
                <w:szCs w:val="22"/>
              </w:rPr>
            </w:pPr>
            <w:r w:rsidRPr="00932F6E">
              <w:rPr>
                <w:rFonts w:cstheme="minorHAnsi"/>
                <w:sz w:val="22"/>
                <w:szCs w:val="22"/>
              </w:rPr>
              <w:t>PD</w:t>
            </w:r>
          </w:p>
        </w:tc>
        <w:tc>
          <w:tcPr>
            <w:tcW w:w="2466" w:type="dxa"/>
            <w:vAlign w:val="center"/>
            <w:hideMark/>
          </w:tcPr>
          <w:p w14:paraId="3AE663CE" w14:textId="77777777" w:rsidR="001917D1" w:rsidRPr="00932F6E" w:rsidRDefault="001917D1" w:rsidP="001917D1">
            <w:pPr>
              <w:spacing w:before="0" w:after="0" w:line="240" w:lineRule="auto"/>
              <w:jc w:val="left"/>
              <w:rPr>
                <w:rFonts w:cstheme="minorHAnsi"/>
                <w:sz w:val="22"/>
                <w:szCs w:val="22"/>
              </w:rPr>
            </w:pPr>
            <w:r w:rsidRPr="00932F6E">
              <w:rPr>
                <w:rFonts w:cstheme="minorHAnsi"/>
                <w:sz w:val="22"/>
                <w:szCs w:val="22"/>
              </w:rPr>
              <w:t>Seis hélices PPII dispuestas en dos capas</w:t>
            </w:r>
          </w:p>
        </w:tc>
        <w:tc>
          <w:tcPr>
            <w:tcW w:w="1675" w:type="dxa"/>
            <w:vAlign w:val="center"/>
            <w:hideMark/>
          </w:tcPr>
          <w:p w14:paraId="338F9AB2" w14:textId="77777777" w:rsidR="001917D1" w:rsidRPr="00932F6E" w:rsidRDefault="001917D1" w:rsidP="001917D1">
            <w:pPr>
              <w:spacing w:before="0" w:after="0" w:line="240" w:lineRule="auto"/>
              <w:jc w:val="left"/>
              <w:rPr>
                <w:rFonts w:cstheme="minorHAnsi"/>
                <w:sz w:val="22"/>
                <w:szCs w:val="22"/>
              </w:rPr>
            </w:pPr>
            <w:r w:rsidRPr="00932F6E">
              <w:rPr>
                <w:rFonts w:cstheme="minorHAnsi"/>
                <w:sz w:val="22"/>
                <w:szCs w:val="22"/>
              </w:rPr>
              <w:t>Kukimoto-Niino et al., 2004</w:t>
            </w:r>
          </w:p>
        </w:tc>
      </w:tr>
      <w:tr w:rsidR="001917D1" w:rsidRPr="00932F6E" w14:paraId="5E4AD720" w14:textId="77777777" w:rsidTr="00CC3B1D">
        <w:tc>
          <w:tcPr>
            <w:tcW w:w="2972" w:type="dxa"/>
            <w:vAlign w:val="center"/>
            <w:hideMark/>
          </w:tcPr>
          <w:p w14:paraId="3C676352" w14:textId="77777777" w:rsidR="001917D1" w:rsidRPr="00932F6E" w:rsidRDefault="001917D1" w:rsidP="001917D1">
            <w:pPr>
              <w:spacing w:before="0" w:after="0" w:line="240" w:lineRule="auto"/>
              <w:jc w:val="left"/>
              <w:rPr>
                <w:rFonts w:cstheme="minorHAnsi"/>
                <w:sz w:val="22"/>
                <w:szCs w:val="22"/>
              </w:rPr>
            </w:pPr>
            <w:r w:rsidRPr="00932F6E">
              <w:rPr>
                <w:rFonts w:cstheme="minorHAnsi"/>
                <w:iCs/>
                <w:sz w:val="22"/>
                <w:szCs w:val="22"/>
              </w:rPr>
              <w:t>Escherichia coli</w:t>
            </w:r>
            <w:r w:rsidRPr="00932F6E">
              <w:rPr>
                <w:rFonts w:cstheme="minorHAnsi"/>
                <w:sz w:val="22"/>
                <w:szCs w:val="22"/>
              </w:rPr>
              <w:t xml:space="preserve"> Obg GTP-binding protein (EcObg)</w:t>
            </w:r>
          </w:p>
        </w:tc>
        <w:tc>
          <w:tcPr>
            <w:tcW w:w="1024" w:type="dxa"/>
            <w:vAlign w:val="center"/>
            <w:hideMark/>
          </w:tcPr>
          <w:p w14:paraId="655A1934" w14:textId="77777777" w:rsidR="001917D1" w:rsidRPr="00932F6E" w:rsidRDefault="001917D1" w:rsidP="00227A32">
            <w:pPr>
              <w:spacing w:before="0" w:after="0" w:line="240" w:lineRule="auto"/>
              <w:jc w:val="center"/>
              <w:rPr>
                <w:rFonts w:cstheme="minorHAnsi"/>
                <w:sz w:val="22"/>
                <w:szCs w:val="22"/>
              </w:rPr>
            </w:pPr>
            <w:r w:rsidRPr="00932F6E">
              <w:rPr>
                <w:rFonts w:cstheme="minorHAnsi"/>
                <w:sz w:val="22"/>
                <w:szCs w:val="22"/>
              </w:rPr>
              <w:t>5M0Y</w:t>
            </w:r>
          </w:p>
        </w:tc>
        <w:tc>
          <w:tcPr>
            <w:tcW w:w="934" w:type="dxa"/>
            <w:vAlign w:val="center"/>
            <w:hideMark/>
          </w:tcPr>
          <w:p w14:paraId="4C85C69E" w14:textId="77777777" w:rsidR="001917D1" w:rsidRPr="00932F6E" w:rsidRDefault="001917D1" w:rsidP="00227A32">
            <w:pPr>
              <w:spacing w:before="0" w:after="0" w:line="240" w:lineRule="auto"/>
              <w:jc w:val="center"/>
              <w:rPr>
                <w:rFonts w:cstheme="minorHAnsi"/>
                <w:sz w:val="22"/>
                <w:szCs w:val="22"/>
              </w:rPr>
            </w:pPr>
            <w:r w:rsidRPr="00932F6E">
              <w:rPr>
                <w:rFonts w:cstheme="minorHAnsi"/>
                <w:sz w:val="22"/>
                <w:szCs w:val="22"/>
              </w:rPr>
              <w:t>PD</w:t>
            </w:r>
          </w:p>
        </w:tc>
        <w:tc>
          <w:tcPr>
            <w:tcW w:w="2466" w:type="dxa"/>
            <w:vAlign w:val="center"/>
            <w:hideMark/>
          </w:tcPr>
          <w:p w14:paraId="4321765D" w14:textId="77777777" w:rsidR="001917D1" w:rsidRPr="00932F6E" w:rsidRDefault="001917D1" w:rsidP="001917D1">
            <w:pPr>
              <w:spacing w:before="0" w:after="0" w:line="240" w:lineRule="auto"/>
              <w:jc w:val="left"/>
              <w:rPr>
                <w:rFonts w:cstheme="minorHAnsi"/>
                <w:sz w:val="22"/>
                <w:szCs w:val="22"/>
              </w:rPr>
            </w:pPr>
            <w:r w:rsidRPr="00932F6E">
              <w:rPr>
                <w:rFonts w:cstheme="minorHAnsi"/>
                <w:sz w:val="22"/>
                <w:szCs w:val="22"/>
              </w:rPr>
              <w:t>Seis hélices PPII dispuestas en dos capas</w:t>
            </w:r>
          </w:p>
        </w:tc>
        <w:tc>
          <w:tcPr>
            <w:tcW w:w="1675" w:type="dxa"/>
            <w:vAlign w:val="center"/>
            <w:hideMark/>
          </w:tcPr>
          <w:p w14:paraId="75C694E4" w14:textId="77777777" w:rsidR="001917D1" w:rsidRPr="00932F6E" w:rsidRDefault="001917D1" w:rsidP="001917D1">
            <w:pPr>
              <w:spacing w:before="0" w:after="0" w:line="240" w:lineRule="auto"/>
              <w:jc w:val="left"/>
              <w:rPr>
                <w:rFonts w:cstheme="minorHAnsi"/>
                <w:sz w:val="22"/>
                <w:szCs w:val="22"/>
              </w:rPr>
            </w:pPr>
            <w:r w:rsidRPr="00932F6E">
              <w:rPr>
                <w:rFonts w:cstheme="minorHAnsi"/>
                <w:sz w:val="22"/>
                <w:szCs w:val="22"/>
              </w:rPr>
              <w:t>Gkekas et al., 2017</w:t>
            </w:r>
          </w:p>
        </w:tc>
      </w:tr>
      <w:tr w:rsidR="001917D1" w:rsidRPr="00932F6E" w14:paraId="7A45CEE6" w14:textId="77777777" w:rsidTr="00CC3B1D">
        <w:tc>
          <w:tcPr>
            <w:tcW w:w="2972" w:type="dxa"/>
            <w:vAlign w:val="center"/>
            <w:hideMark/>
          </w:tcPr>
          <w:p w14:paraId="782BE0D4" w14:textId="77777777" w:rsidR="001917D1" w:rsidRPr="00932F6E" w:rsidRDefault="001917D1" w:rsidP="001917D1">
            <w:pPr>
              <w:spacing w:before="0" w:after="0" w:line="240" w:lineRule="auto"/>
              <w:jc w:val="left"/>
              <w:rPr>
                <w:rFonts w:cstheme="minorHAnsi"/>
                <w:sz w:val="22"/>
                <w:szCs w:val="22"/>
              </w:rPr>
            </w:pPr>
            <w:r w:rsidRPr="00932F6E">
              <w:rPr>
                <w:rFonts w:cstheme="minorHAnsi"/>
                <w:iCs/>
                <w:sz w:val="22"/>
                <w:szCs w:val="22"/>
              </w:rPr>
              <w:t>Aromatoleum aromaticum</w:t>
            </w:r>
            <w:r w:rsidRPr="00932F6E">
              <w:rPr>
                <w:rFonts w:cstheme="minorHAnsi"/>
                <w:sz w:val="22"/>
                <w:szCs w:val="22"/>
              </w:rPr>
              <w:t xml:space="preserve"> acetophenone carboxylase (AaApc), Fig. 5</w:t>
            </w:r>
          </w:p>
        </w:tc>
        <w:tc>
          <w:tcPr>
            <w:tcW w:w="1024" w:type="dxa"/>
            <w:vAlign w:val="center"/>
            <w:hideMark/>
          </w:tcPr>
          <w:p w14:paraId="465D2F09" w14:textId="77777777" w:rsidR="001917D1" w:rsidRPr="00932F6E" w:rsidRDefault="001917D1" w:rsidP="00227A32">
            <w:pPr>
              <w:spacing w:before="0" w:after="0" w:line="240" w:lineRule="auto"/>
              <w:jc w:val="center"/>
              <w:rPr>
                <w:rFonts w:cstheme="minorHAnsi"/>
                <w:sz w:val="22"/>
                <w:szCs w:val="22"/>
              </w:rPr>
            </w:pPr>
            <w:r w:rsidRPr="00932F6E">
              <w:rPr>
                <w:rFonts w:cstheme="minorHAnsi"/>
                <w:sz w:val="22"/>
                <w:szCs w:val="22"/>
              </w:rPr>
              <w:t>5L9W</w:t>
            </w:r>
          </w:p>
        </w:tc>
        <w:tc>
          <w:tcPr>
            <w:tcW w:w="934" w:type="dxa"/>
            <w:vAlign w:val="center"/>
            <w:hideMark/>
          </w:tcPr>
          <w:p w14:paraId="7FE23638" w14:textId="77777777" w:rsidR="001917D1" w:rsidRPr="00932F6E" w:rsidRDefault="001917D1" w:rsidP="00227A32">
            <w:pPr>
              <w:spacing w:before="0" w:after="0" w:line="240" w:lineRule="auto"/>
              <w:jc w:val="center"/>
              <w:rPr>
                <w:rFonts w:cstheme="minorHAnsi"/>
                <w:sz w:val="22"/>
                <w:szCs w:val="22"/>
              </w:rPr>
            </w:pPr>
            <w:r w:rsidRPr="00932F6E">
              <w:rPr>
                <w:rFonts w:cstheme="minorHAnsi"/>
                <w:sz w:val="22"/>
                <w:szCs w:val="22"/>
              </w:rPr>
              <w:t>PD</w:t>
            </w:r>
          </w:p>
        </w:tc>
        <w:tc>
          <w:tcPr>
            <w:tcW w:w="2466" w:type="dxa"/>
            <w:vAlign w:val="center"/>
            <w:hideMark/>
          </w:tcPr>
          <w:p w14:paraId="24470D43" w14:textId="77777777" w:rsidR="001917D1" w:rsidRPr="00932F6E" w:rsidRDefault="001917D1" w:rsidP="001917D1">
            <w:pPr>
              <w:spacing w:before="0" w:after="0" w:line="240" w:lineRule="auto"/>
              <w:jc w:val="left"/>
              <w:rPr>
                <w:rFonts w:cstheme="minorHAnsi"/>
                <w:sz w:val="22"/>
                <w:szCs w:val="22"/>
              </w:rPr>
            </w:pPr>
            <w:r w:rsidRPr="00932F6E">
              <w:rPr>
                <w:rFonts w:cstheme="minorHAnsi"/>
                <w:sz w:val="22"/>
                <w:szCs w:val="22"/>
              </w:rPr>
              <w:t>Siete hélices PPII dispuestas en tres capas</w:t>
            </w:r>
          </w:p>
        </w:tc>
        <w:tc>
          <w:tcPr>
            <w:tcW w:w="1675" w:type="dxa"/>
            <w:vAlign w:val="center"/>
            <w:hideMark/>
          </w:tcPr>
          <w:p w14:paraId="54D49430" w14:textId="77777777" w:rsidR="001917D1" w:rsidRPr="00932F6E" w:rsidRDefault="001917D1" w:rsidP="001917D1">
            <w:pPr>
              <w:spacing w:before="0" w:after="0" w:line="240" w:lineRule="auto"/>
              <w:jc w:val="left"/>
              <w:rPr>
                <w:rFonts w:cstheme="minorHAnsi"/>
                <w:sz w:val="22"/>
                <w:szCs w:val="22"/>
              </w:rPr>
            </w:pPr>
            <w:r w:rsidRPr="00932F6E">
              <w:rPr>
                <w:rFonts w:cstheme="minorHAnsi"/>
                <w:sz w:val="22"/>
                <w:szCs w:val="22"/>
              </w:rPr>
              <w:t>Warkentin et al., 2017</w:t>
            </w:r>
          </w:p>
        </w:tc>
      </w:tr>
      <w:tr w:rsidR="001917D1" w:rsidRPr="00932F6E" w14:paraId="382A0CC7" w14:textId="77777777" w:rsidTr="00CC3B1D">
        <w:tc>
          <w:tcPr>
            <w:tcW w:w="2972" w:type="dxa"/>
            <w:vAlign w:val="center"/>
            <w:hideMark/>
          </w:tcPr>
          <w:p w14:paraId="631F491C" w14:textId="77777777" w:rsidR="001917D1" w:rsidRPr="00932F6E" w:rsidRDefault="001917D1" w:rsidP="001917D1">
            <w:pPr>
              <w:spacing w:before="0" w:after="0" w:line="240" w:lineRule="auto"/>
              <w:jc w:val="left"/>
              <w:rPr>
                <w:rFonts w:cstheme="minorHAnsi"/>
                <w:sz w:val="22"/>
                <w:szCs w:val="22"/>
              </w:rPr>
            </w:pPr>
            <w:r w:rsidRPr="00932F6E">
              <w:rPr>
                <w:rFonts w:cstheme="minorHAnsi"/>
                <w:iCs/>
                <w:sz w:val="22"/>
                <w:szCs w:val="22"/>
              </w:rPr>
              <w:t>Xanthobacter autotrophicus</w:t>
            </w:r>
            <w:r w:rsidRPr="00932F6E">
              <w:rPr>
                <w:rFonts w:cstheme="minorHAnsi"/>
                <w:sz w:val="22"/>
                <w:szCs w:val="22"/>
              </w:rPr>
              <w:t xml:space="preserve"> acetone carboxylase (XaAtc)</w:t>
            </w:r>
          </w:p>
        </w:tc>
        <w:tc>
          <w:tcPr>
            <w:tcW w:w="1024" w:type="dxa"/>
            <w:vAlign w:val="center"/>
            <w:hideMark/>
          </w:tcPr>
          <w:p w14:paraId="4244A53E" w14:textId="77777777" w:rsidR="001917D1" w:rsidRPr="00932F6E" w:rsidRDefault="001917D1" w:rsidP="00227A32">
            <w:pPr>
              <w:spacing w:before="0" w:after="0" w:line="240" w:lineRule="auto"/>
              <w:jc w:val="center"/>
              <w:rPr>
                <w:rFonts w:cstheme="minorHAnsi"/>
                <w:sz w:val="22"/>
                <w:szCs w:val="22"/>
              </w:rPr>
            </w:pPr>
            <w:r w:rsidRPr="00932F6E">
              <w:rPr>
                <w:rFonts w:cstheme="minorHAnsi"/>
                <w:sz w:val="22"/>
                <w:szCs w:val="22"/>
              </w:rPr>
              <w:t>5SVC</w:t>
            </w:r>
          </w:p>
        </w:tc>
        <w:tc>
          <w:tcPr>
            <w:tcW w:w="934" w:type="dxa"/>
            <w:vAlign w:val="center"/>
            <w:hideMark/>
          </w:tcPr>
          <w:p w14:paraId="5E840ED8" w14:textId="77777777" w:rsidR="001917D1" w:rsidRPr="00932F6E" w:rsidRDefault="001917D1" w:rsidP="00227A32">
            <w:pPr>
              <w:spacing w:before="0" w:after="0" w:line="240" w:lineRule="auto"/>
              <w:jc w:val="center"/>
              <w:rPr>
                <w:rFonts w:cstheme="minorHAnsi"/>
                <w:sz w:val="22"/>
                <w:szCs w:val="22"/>
              </w:rPr>
            </w:pPr>
            <w:r w:rsidRPr="00932F6E">
              <w:rPr>
                <w:rFonts w:cstheme="minorHAnsi"/>
                <w:sz w:val="22"/>
                <w:szCs w:val="22"/>
              </w:rPr>
              <w:t>PD</w:t>
            </w:r>
          </w:p>
        </w:tc>
        <w:tc>
          <w:tcPr>
            <w:tcW w:w="2466" w:type="dxa"/>
            <w:vAlign w:val="center"/>
            <w:hideMark/>
          </w:tcPr>
          <w:p w14:paraId="0B3A4DB6" w14:textId="77777777" w:rsidR="001917D1" w:rsidRPr="00932F6E" w:rsidRDefault="001917D1" w:rsidP="001917D1">
            <w:pPr>
              <w:spacing w:before="0" w:after="0" w:line="240" w:lineRule="auto"/>
              <w:jc w:val="left"/>
              <w:rPr>
                <w:rFonts w:cstheme="minorHAnsi"/>
                <w:sz w:val="22"/>
                <w:szCs w:val="22"/>
              </w:rPr>
            </w:pPr>
            <w:r w:rsidRPr="00932F6E">
              <w:rPr>
                <w:rFonts w:cstheme="minorHAnsi"/>
                <w:sz w:val="22"/>
                <w:szCs w:val="22"/>
              </w:rPr>
              <w:t>Siete hélices PPII dispuestas en tres capas</w:t>
            </w:r>
          </w:p>
        </w:tc>
        <w:tc>
          <w:tcPr>
            <w:tcW w:w="1675" w:type="dxa"/>
            <w:vAlign w:val="center"/>
            <w:hideMark/>
          </w:tcPr>
          <w:p w14:paraId="56C3FF68" w14:textId="77777777" w:rsidR="001917D1" w:rsidRPr="00932F6E" w:rsidRDefault="001917D1" w:rsidP="001917D1">
            <w:pPr>
              <w:spacing w:before="0" w:after="0" w:line="240" w:lineRule="auto"/>
              <w:jc w:val="left"/>
              <w:rPr>
                <w:rFonts w:cstheme="minorHAnsi"/>
                <w:sz w:val="22"/>
                <w:szCs w:val="22"/>
              </w:rPr>
            </w:pPr>
            <w:r w:rsidRPr="00932F6E">
              <w:rPr>
                <w:rFonts w:cstheme="minorHAnsi"/>
                <w:sz w:val="22"/>
                <w:szCs w:val="22"/>
              </w:rPr>
              <w:t>Mus et al., 2017</w:t>
            </w:r>
          </w:p>
        </w:tc>
      </w:tr>
      <w:tr w:rsidR="001917D1" w:rsidRPr="00932F6E" w14:paraId="37587DBA" w14:textId="77777777" w:rsidTr="00CC3B1D">
        <w:tc>
          <w:tcPr>
            <w:tcW w:w="2972" w:type="dxa"/>
            <w:vAlign w:val="center"/>
            <w:hideMark/>
          </w:tcPr>
          <w:p w14:paraId="4038F985" w14:textId="77777777" w:rsidR="001917D1" w:rsidRPr="00932F6E" w:rsidRDefault="001917D1" w:rsidP="001917D1">
            <w:pPr>
              <w:spacing w:before="0" w:after="0" w:line="240" w:lineRule="auto"/>
              <w:jc w:val="left"/>
              <w:rPr>
                <w:rFonts w:cstheme="minorHAnsi"/>
                <w:sz w:val="22"/>
                <w:szCs w:val="22"/>
              </w:rPr>
            </w:pPr>
            <w:r w:rsidRPr="00932F6E">
              <w:rPr>
                <w:rFonts w:cstheme="minorHAnsi"/>
                <w:iCs/>
                <w:sz w:val="22"/>
                <w:szCs w:val="22"/>
              </w:rPr>
              <w:t>Salmonella</w:t>
            </w:r>
            <w:r w:rsidRPr="00932F6E">
              <w:rPr>
                <w:rFonts w:cstheme="minorHAnsi"/>
                <w:sz w:val="22"/>
                <w:szCs w:val="22"/>
              </w:rPr>
              <w:t xml:space="preserve"> φS16 long tail fiber (S16LTF), Fig. 6</w:t>
            </w:r>
          </w:p>
        </w:tc>
        <w:tc>
          <w:tcPr>
            <w:tcW w:w="1024" w:type="dxa"/>
            <w:vAlign w:val="center"/>
            <w:hideMark/>
          </w:tcPr>
          <w:p w14:paraId="64C94B3D" w14:textId="77777777" w:rsidR="001917D1" w:rsidRPr="00932F6E" w:rsidRDefault="001917D1" w:rsidP="00227A32">
            <w:pPr>
              <w:spacing w:before="0" w:after="0" w:line="240" w:lineRule="auto"/>
              <w:jc w:val="center"/>
              <w:rPr>
                <w:rFonts w:cstheme="minorHAnsi"/>
                <w:sz w:val="22"/>
                <w:szCs w:val="22"/>
              </w:rPr>
            </w:pPr>
            <w:r w:rsidRPr="00932F6E">
              <w:rPr>
                <w:rFonts w:cstheme="minorHAnsi"/>
                <w:sz w:val="22"/>
                <w:szCs w:val="22"/>
              </w:rPr>
              <w:t>6F45</w:t>
            </w:r>
          </w:p>
        </w:tc>
        <w:tc>
          <w:tcPr>
            <w:tcW w:w="934" w:type="dxa"/>
            <w:vAlign w:val="center"/>
            <w:hideMark/>
          </w:tcPr>
          <w:p w14:paraId="195860E4" w14:textId="77777777" w:rsidR="001917D1" w:rsidRPr="00932F6E" w:rsidRDefault="001917D1" w:rsidP="00227A32">
            <w:pPr>
              <w:spacing w:before="0" w:after="0" w:line="240" w:lineRule="auto"/>
              <w:jc w:val="center"/>
              <w:rPr>
                <w:rFonts w:cstheme="minorHAnsi"/>
                <w:sz w:val="22"/>
                <w:szCs w:val="22"/>
              </w:rPr>
            </w:pPr>
            <w:r w:rsidRPr="00932F6E">
              <w:rPr>
                <w:rFonts w:cstheme="minorHAnsi"/>
                <w:sz w:val="22"/>
                <w:szCs w:val="22"/>
              </w:rPr>
              <w:t>PD</w:t>
            </w:r>
          </w:p>
        </w:tc>
        <w:tc>
          <w:tcPr>
            <w:tcW w:w="2466" w:type="dxa"/>
            <w:vAlign w:val="center"/>
            <w:hideMark/>
          </w:tcPr>
          <w:p w14:paraId="6E89DCB9" w14:textId="77777777" w:rsidR="001917D1" w:rsidRPr="00932F6E" w:rsidRDefault="001917D1" w:rsidP="001917D1">
            <w:pPr>
              <w:spacing w:before="0" w:after="0" w:line="240" w:lineRule="auto"/>
              <w:jc w:val="left"/>
              <w:rPr>
                <w:rFonts w:cstheme="minorHAnsi"/>
                <w:sz w:val="22"/>
                <w:szCs w:val="22"/>
              </w:rPr>
            </w:pPr>
            <w:r w:rsidRPr="00932F6E">
              <w:rPr>
                <w:rFonts w:cstheme="minorHAnsi"/>
                <w:sz w:val="22"/>
                <w:szCs w:val="22"/>
              </w:rPr>
              <w:t>Diez hélices PPII dispuestas en tres capas</w:t>
            </w:r>
          </w:p>
        </w:tc>
        <w:tc>
          <w:tcPr>
            <w:tcW w:w="1675" w:type="dxa"/>
            <w:vAlign w:val="center"/>
            <w:hideMark/>
          </w:tcPr>
          <w:p w14:paraId="39E59381" w14:textId="77777777" w:rsidR="001917D1" w:rsidRPr="00932F6E" w:rsidRDefault="001917D1" w:rsidP="001917D1">
            <w:pPr>
              <w:spacing w:before="0" w:after="0" w:line="240" w:lineRule="auto"/>
              <w:jc w:val="left"/>
              <w:rPr>
                <w:rFonts w:cstheme="minorHAnsi"/>
                <w:sz w:val="22"/>
                <w:szCs w:val="22"/>
              </w:rPr>
            </w:pPr>
            <w:r w:rsidRPr="00932F6E">
              <w:rPr>
                <w:rFonts w:cstheme="minorHAnsi"/>
                <w:sz w:val="22"/>
                <w:szCs w:val="22"/>
              </w:rPr>
              <w:t>Dunne et al., 2018</w:t>
            </w:r>
          </w:p>
        </w:tc>
      </w:tr>
      <w:tr w:rsidR="001917D1" w:rsidRPr="00932F6E" w14:paraId="69AFB565" w14:textId="77777777" w:rsidTr="00CC3B1D">
        <w:tc>
          <w:tcPr>
            <w:tcW w:w="2972" w:type="dxa"/>
            <w:vAlign w:val="center"/>
            <w:hideMark/>
          </w:tcPr>
          <w:p w14:paraId="58DC1572" w14:textId="77777777" w:rsidR="001917D1" w:rsidRPr="00932F6E" w:rsidRDefault="001917D1" w:rsidP="001917D1">
            <w:pPr>
              <w:spacing w:before="0" w:after="0" w:line="240" w:lineRule="auto"/>
              <w:jc w:val="left"/>
              <w:rPr>
                <w:rFonts w:cstheme="minorHAnsi"/>
                <w:sz w:val="22"/>
                <w:szCs w:val="22"/>
              </w:rPr>
            </w:pPr>
            <w:r w:rsidRPr="00932F6E">
              <w:rPr>
                <w:rFonts w:cstheme="minorHAnsi"/>
                <w:iCs/>
                <w:sz w:val="22"/>
                <w:szCs w:val="22"/>
              </w:rPr>
              <w:t>Homo sapiens</w:t>
            </w:r>
            <w:r w:rsidRPr="00932F6E">
              <w:rPr>
                <w:rFonts w:cstheme="minorHAnsi"/>
                <w:sz w:val="22"/>
                <w:szCs w:val="22"/>
              </w:rPr>
              <w:t xml:space="preserve"> anaplastic leukemia kinase (HsALK), Fig. 7</w:t>
            </w:r>
          </w:p>
        </w:tc>
        <w:tc>
          <w:tcPr>
            <w:tcW w:w="1024" w:type="dxa"/>
            <w:vAlign w:val="center"/>
            <w:hideMark/>
          </w:tcPr>
          <w:p w14:paraId="0E2F9E31" w14:textId="77777777" w:rsidR="001917D1" w:rsidRPr="00932F6E" w:rsidRDefault="001917D1" w:rsidP="00227A32">
            <w:pPr>
              <w:spacing w:before="0" w:after="0" w:line="240" w:lineRule="auto"/>
              <w:jc w:val="center"/>
              <w:rPr>
                <w:rFonts w:cstheme="minorHAnsi"/>
                <w:sz w:val="22"/>
                <w:szCs w:val="22"/>
              </w:rPr>
            </w:pPr>
            <w:r w:rsidRPr="00932F6E">
              <w:rPr>
                <w:rFonts w:cstheme="minorHAnsi"/>
                <w:sz w:val="22"/>
                <w:szCs w:val="22"/>
              </w:rPr>
              <w:t>7N00</w:t>
            </w:r>
          </w:p>
        </w:tc>
        <w:tc>
          <w:tcPr>
            <w:tcW w:w="934" w:type="dxa"/>
            <w:vAlign w:val="center"/>
            <w:hideMark/>
          </w:tcPr>
          <w:p w14:paraId="53D4873B" w14:textId="77777777" w:rsidR="001917D1" w:rsidRPr="00932F6E" w:rsidRDefault="001917D1" w:rsidP="00227A32">
            <w:pPr>
              <w:spacing w:before="0" w:after="0" w:line="240" w:lineRule="auto"/>
              <w:jc w:val="center"/>
              <w:rPr>
                <w:rFonts w:cstheme="minorHAnsi"/>
                <w:sz w:val="22"/>
                <w:szCs w:val="22"/>
              </w:rPr>
            </w:pPr>
            <w:r w:rsidRPr="00932F6E">
              <w:rPr>
                <w:rFonts w:cstheme="minorHAnsi"/>
                <w:sz w:val="22"/>
                <w:szCs w:val="22"/>
              </w:rPr>
              <w:t>PD</w:t>
            </w:r>
          </w:p>
        </w:tc>
        <w:tc>
          <w:tcPr>
            <w:tcW w:w="2466" w:type="dxa"/>
            <w:vAlign w:val="center"/>
            <w:hideMark/>
          </w:tcPr>
          <w:p w14:paraId="1B54BC93" w14:textId="77777777" w:rsidR="001917D1" w:rsidRPr="00932F6E" w:rsidRDefault="001917D1" w:rsidP="001917D1">
            <w:pPr>
              <w:spacing w:before="0" w:after="0" w:line="240" w:lineRule="auto"/>
              <w:jc w:val="left"/>
              <w:rPr>
                <w:rFonts w:cstheme="minorHAnsi"/>
                <w:sz w:val="22"/>
                <w:szCs w:val="22"/>
              </w:rPr>
            </w:pPr>
            <w:r w:rsidRPr="00932F6E">
              <w:rPr>
                <w:rFonts w:cstheme="minorHAnsi"/>
                <w:sz w:val="22"/>
                <w:szCs w:val="22"/>
              </w:rPr>
              <w:t>Catorce hélices PPII dispuestas en cuatro capas</w:t>
            </w:r>
          </w:p>
        </w:tc>
        <w:tc>
          <w:tcPr>
            <w:tcW w:w="1675" w:type="dxa"/>
            <w:vAlign w:val="center"/>
            <w:hideMark/>
          </w:tcPr>
          <w:p w14:paraId="1CD31A96" w14:textId="77777777" w:rsidR="001917D1" w:rsidRPr="00932F6E" w:rsidRDefault="001917D1" w:rsidP="001917D1">
            <w:pPr>
              <w:spacing w:before="0" w:after="0" w:line="240" w:lineRule="auto"/>
              <w:jc w:val="left"/>
              <w:rPr>
                <w:rFonts w:cstheme="minorHAnsi"/>
                <w:sz w:val="22"/>
                <w:szCs w:val="22"/>
              </w:rPr>
            </w:pPr>
            <w:r w:rsidRPr="00932F6E">
              <w:rPr>
                <w:rFonts w:cstheme="minorHAnsi"/>
                <w:sz w:val="22"/>
                <w:szCs w:val="22"/>
              </w:rPr>
              <w:t>Reshetnyak et al., 2021</w:t>
            </w:r>
          </w:p>
        </w:tc>
      </w:tr>
    </w:tbl>
    <w:p w14:paraId="1577B1A9" w14:textId="35A00D2F" w:rsidR="001917D1" w:rsidRPr="00932F6E" w:rsidRDefault="002A7C57" w:rsidP="002A7C57">
      <w:pPr>
        <w:contextualSpacing/>
        <w:jc w:val="center"/>
        <w:rPr>
          <w:rFonts w:cstheme="minorHAnsi"/>
        </w:rPr>
      </w:pPr>
      <w:r w:rsidRPr="00932F6E">
        <w:rPr>
          <w:rStyle w:val="Textoennegrita"/>
          <w:b w:val="0"/>
        </w:rPr>
        <w:t>Fuente</w:t>
      </w:r>
      <w:r w:rsidRPr="00932F6E">
        <w:t>: Adaptado de Segura Rodríguez &amp; Laurents (2024).</w:t>
      </w:r>
    </w:p>
    <w:p w14:paraId="3E4DBF2E" w14:textId="77777777" w:rsidR="005E7239" w:rsidRPr="00932F6E" w:rsidRDefault="00434327" w:rsidP="00E353E2">
      <w:pPr>
        <w:pStyle w:val="Prrafodelista"/>
        <w:numPr>
          <w:ilvl w:val="0"/>
          <w:numId w:val="23"/>
        </w:numPr>
        <w:rPr>
          <w:rFonts w:cstheme="minorHAnsi"/>
        </w:rPr>
      </w:pPr>
      <w:r w:rsidRPr="00932F6E">
        <w:rPr>
          <w:rFonts w:cstheme="minorHAnsi"/>
          <w:b/>
          <w:bCs/>
        </w:rPr>
        <w:lastRenderedPageBreak/>
        <w:t>Documentación,</w:t>
      </w:r>
      <w:r w:rsidR="00370E88" w:rsidRPr="00932F6E">
        <w:rPr>
          <w:rFonts w:cstheme="minorHAnsi"/>
          <w:b/>
          <w:bCs/>
        </w:rPr>
        <w:t xml:space="preserve"> elaboración de guía de uso</w:t>
      </w:r>
      <w:r w:rsidRPr="00932F6E">
        <w:rPr>
          <w:rFonts w:cstheme="minorHAnsi"/>
          <w:b/>
          <w:bCs/>
        </w:rPr>
        <w:t xml:space="preserve"> y revisión</w:t>
      </w:r>
      <w:r w:rsidR="00370E88" w:rsidRPr="00932F6E">
        <w:rPr>
          <w:rFonts w:cstheme="minorHAnsi"/>
        </w:rPr>
        <w:t xml:space="preserve">: </w:t>
      </w:r>
      <w:r w:rsidR="005E7239" w:rsidRPr="00932F6E">
        <w:rPr>
          <w:rFonts w:cstheme="minorHAnsi"/>
        </w:rPr>
        <w:t>Finalmente, se elaboró una guía de usuario con instrucciones detalladas sobre cómo ejecutar el módulo desde PyMOL, así como sobre la interpretación de los resultados generados. Esta documentación incluye capturas de pantalla, ejemplos prácticos y recomendaciones para resolver errores comunes, con el objetivo de facilitar su adopción por parte de la comunidad científica. Además, se realizaron ajustes iterativos sobre el código a medida que se obtenían resultados, mejorando así su estabilidad y funcionalidad final.</w:t>
      </w:r>
    </w:p>
    <w:p w14:paraId="4E7C84AC" w14:textId="29A9346F" w:rsidR="00370E88" w:rsidRPr="00932F6E" w:rsidRDefault="005E7239" w:rsidP="005E7239">
      <w:r w:rsidRPr="00932F6E">
        <w:t>Esta metodología combina conocimientos de bioinformática estructural, desarrollo en Python y uso aplicado de herramientas científicas como PyMOL, con el fin de aportar una solución útil, replicable y alineada con las necesidades reales del laboratorio de investigación.</w:t>
      </w:r>
    </w:p>
    <w:p w14:paraId="3D400FEA" w14:textId="02B057CB" w:rsidR="001D792F" w:rsidRPr="00C41B5C" w:rsidRDefault="001D792F" w:rsidP="00E353E2">
      <w:pPr>
        <w:pStyle w:val="Ttulo2"/>
        <w:numPr>
          <w:ilvl w:val="1"/>
          <w:numId w:val="26"/>
        </w:numPr>
        <w:ind w:left="567" w:hanging="567"/>
        <w:contextualSpacing/>
      </w:pPr>
      <w:r w:rsidRPr="00C41B5C">
        <w:t xml:space="preserve"> </w:t>
      </w:r>
      <w:bookmarkStart w:id="123" w:name="_Toc197625492"/>
      <w:r w:rsidRPr="00C41B5C">
        <w:t>Contribución de la autora</w:t>
      </w:r>
      <w:bookmarkEnd w:id="123"/>
    </w:p>
    <w:p w14:paraId="5DAF5BAC" w14:textId="77777777" w:rsidR="001D792F" w:rsidRPr="001D792F" w:rsidRDefault="001D792F" w:rsidP="001D792F">
      <w:pPr>
        <w:pStyle w:val="NormalWeb"/>
        <w:spacing w:before="120" w:after="120" w:line="360" w:lineRule="auto"/>
        <w:rPr>
          <w:lang w:val="es-ES"/>
        </w:rPr>
      </w:pPr>
      <w:r w:rsidRPr="001D792F">
        <w:rPr>
          <w:lang w:val="es-ES"/>
        </w:rPr>
        <w:t>El desarrollo del módulo presentado en este trabajo ha sido responsabilidad directa de la autora, incluyendo el diseño del algoritmo, la implementación del código en Python, la integración con PyMOL y la elaboración de la interfaz gráfica. Partiendo de los protocolos experimentales utilizados en el laboratorio, se ha realizado un análisis exhaustivo del procedimiento manual para sistematizarlo en forma de una lógica programable. Esta formalización permitió transformar una tarea visual y subjetiva en una herramienta automatizada, reproducible y adaptable.</w:t>
      </w:r>
    </w:p>
    <w:p w14:paraId="2B5CC342" w14:textId="77777777" w:rsidR="001D792F" w:rsidRPr="001D792F" w:rsidRDefault="001D792F" w:rsidP="001D792F">
      <w:pPr>
        <w:pStyle w:val="NormalWeb"/>
        <w:spacing w:before="120" w:after="120" w:line="360" w:lineRule="auto"/>
        <w:rPr>
          <w:lang w:val="es-ES"/>
        </w:rPr>
      </w:pPr>
      <w:r w:rsidRPr="001D792F">
        <w:rPr>
          <w:lang w:val="es-ES"/>
        </w:rPr>
        <w:t>Las decisiones relacionadas con la estructura del código, la segmentación en funciones, la selección de criterios geométricos, la validación de ángulos y distancias, así como la construcción del sistema de interacción con el usuario, han sido llevadas a cabo íntegramente por la autora, aplicando conocimientos adquiridos en el Grado en Ingeniería Informática. Asimismo, se ha desarrollado toda la documentación técnica y de uso, con el objetivo de facilitar la reutilización del módulo por parte de otros investigadores.</w:t>
      </w:r>
    </w:p>
    <w:p w14:paraId="522182F5" w14:textId="4A3BEB41" w:rsidR="001D792F" w:rsidRPr="008A5F55" w:rsidRDefault="001D792F" w:rsidP="00E353E2">
      <w:pPr>
        <w:pStyle w:val="Ttulo2"/>
        <w:numPr>
          <w:ilvl w:val="1"/>
          <w:numId w:val="26"/>
        </w:numPr>
        <w:ind w:left="567" w:hanging="567"/>
        <w:contextualSpacing/>
      </w:pPr>
      <w:r w:rsidRPr="008A5F55">
        <w:t xml:space="preserve"> </w:t>
      </w:r>
      <w:bookmarkStart w:id="124" w:name="_Toc197625493"/>
      <w:r w:rsidRPr="008A5F55">
        <w:t>Colaboraciones y contexto experimental</w:t>
      </w:r>
      <w:bookmarkEnd w:id="124"/>
    </w:p>
    <w:p w14:paraId="6AA9D628" w14:textId="77777777" w:rsidR="001D792F" w:rsidRPr="001D792F" w:rsidRDefault="001D792F" w:rsidP="001D792F">
      <w:pPr>
        <w:pStyle w:val="NormalWeb"/>
        <w:spacing w:before="120" w:after="120" w:line="360" w:lineRule="auto"/>
        <w:rPr>
          <w:lang w:val="es-ES"/>
        </w:rPr>
      </w:pPr>
      <w:r w:rsidRPr="001D792F">
        <w:rPr>
          <w:lang w:val="es-ES"/>
        </w:rPr>
        <w:t xml:space="preserve">El presente trabajo surge en colaboración con el grupo de investigación del Instituto de Química-Física “Blas Cabrera” (CSIC), que ha aportado la base teórica, los protocolos de análisis manual y las estructuras proteicas empleadas en la validación del módulo. En particular, se ha tomado como referencia el procedimiento descrito en el artículo de Segura </w:t>
      </w:r>
      <w:r w:rsidRPr="001D792F">
        <w:rPr>
          <w:lang w:val="es-ES"/>
        </w:rPr>
        <w:lastRenderedPageBreak/>
        <w:t>Rodríguez y Laurents (2024), el cual establece los criterios geométricos aplicados en este proyecto.</w:t>
      </w:r>
    </w:p>
    <w:p w14:paraId="10899E9E" w14:textId="0E5D24BB" w:rsidR="005C57D6" w:rsidRDefault="001D792F" w:rsidP="001D792F">
      <w:pPr>
        <w:pStyle w:val="NormalWeb"/>
        <w:spacing w:before="120" w:after="120" w:line="360" w:lineRule="auto"/>
        <w:rPr>
          <w:lang w:val="es-ES"/>
        </w:rPr>
      </w:pPr>
      <w:r w:rsidRPr="001D792F">
        <w:rPr>
          <w:lang w:val="es-ES"/>
        </w:rPr>
        <w:t>La validación funcional del módulo se ha llevado a cabo sobre proteínas ya estudiadas en el laboratorio, lo que ha permitido comprobar su eficacia frente a resultados previos. No obstante, todas las tareas de análisis, diseño, codificación, pruebas, documentación y redacción del presente trabajo han sido realizadas exclusivamente por la autora, siguiendo las directrices metodológicas marcadas por la tutora académica del TFG.</w:t>
      </w:r>
      <w:r w:rsidR="005C57D6">
        <w:rPr>
          <w:lang w:val="es-ES"/>
        </w:rPr>
        <w:br w:type="page"/>
      </w:r>
    </w:p>
    <w:p w14:paraId="6E1284E1" w14:textId="5474F17A" w:rsidR="00A36FB5" w:rsidRPr="00932F6E" w:rsidRDefault="00A36FB5" w:rsidP="00E353E2">
      <w:pPr>
        <w:pStyle w:val="Ttulo1"/>
        <w:numPr>
          <w:ilvl w:val="0"/>
          <w:numId w:val="24"/>
        </w:numPr>
        <w:contextualSpacing/>
      </w:pPr>
      <w:bookmarkStart w:id="125" w:name="_Toc197625494"/>
      <w:r w:rsidRPr="00932F6E">
        <w:lastRenderedPageBreak/>
        <w:t xml:space="preserve">Desarrollo </w:t>
      </w:r>
      <w:r w:rsidR="00505431" w:rsidRPr="00932F6E">
        <w:t>del módulo</w:t>
      </w:r>
      <w:r w:rsidR="006910A0" w:rsidRPr="00932F6E">
        <w:t xml:space="preserve"> (ligar con los objetivos del punto </w:t>
      </w:r>
      <w:r w:rsidR="005B2456">
        <w:t>4</w:t>
      </w:r>
      <w:r w:rsidR="006910A0" w:rsidRPr="00932F6E">
        <w:t>)</w:t>
      </w:r>
      <w:bookmarkEnd w:id="125"/>
    </w:p>
    <w:p w14:paraId="3AEBC0BA" w14:textId="63EB7A6F" w:rsidR="00F86806" w:rsidRPr="00932F6E" w:rsidRDefault="00547D1A" w:rsidP="00E353E2">
      <w:pPr>
        <w:pStyle w:val="Ttulo2"/>
        <w:numPr>
          <w:ilvl w:val="1"/>
          <w:numId w:val="24"/>
        </w:numPr>
        <w:ind w:left="567" w:hanging="567"/>
      </w:pPr>
      <w:bookmarkStart w:id="126" w:name="_Toc197625495"/>
      <w:r w:rsidRPr="00932F6E">
        <w:t>Requisitos funcionales y técnicos del sistema</w:t>
      </w:r>
      <w:bookmarkEnd w:id="126"/>
    </w:p>
    <w:p w14:paraId="2F28FDE1" w14:textId="77777777" w:rsidR="00CD280A" w:rsidRPr="00932F6E" w:rsidRDefault="00CD280A" w:rsidP="00CD280A">
      <w:pPr>
        <w:rPr>
          <w:rFonts w:cstheme="minorHAnsi"/>
        </w:rPr>
      </w:pPr>
      <w:r w:rsidRPr="00932F6E">
        <w:rPr>
          <w:rFonts w:cstheme="minorHAnsi"/>
        </w:rPr>
        <w:t>El desarrollo del módulo para la detección automatizada de hélices de tipo poliprolina II (PPII) parte de un conjunto de requisitos definidos tanto desde el punto de vista funcional, es decir, lo que el módulo debe ser capaz de hacer, como desde una perspectiva técnica, relacionada con su integración, portabilidad y entorno de ejecución.</w:t>
      </w:r>
    </w:p>
    <w:p w14:paraId="52A07B1A" w14:textId="77777777" w:rsidR="00CD280A" w:rsidRPr="00932F6E" w:rsidRDefault="00CD280A" w:rsidP="00CD280A">
      <w:pPr>
        <w:rPr>
          <w:rFonts w:cstheme="minorHAnsi"/>
        </w:rPr>
      </w:pPr>
      <w:r w:rsidRPr="00932F6E">
        <w:rPr>
          <w:rFonts w:cstheme="minorHAnsi"/>
        </w:rPr>
        <w:t>Desde el punto de vista funcional, el sistema debe:</w:t>
      </w:r>
    </w:p>
    <w:p w14:paraId="37FB67EB" w14:textId="5F42B419" w:rsidR="00B530D8" w:rsidRPr="00932F6E" w:rsidRDefault="00B530D8" w:rsidP="00E353E2">
      <w:pPr>
        <w:numPr>
          <w:ilvl w:val="0"/>
          <w:numId w:val="17"/>
        </w:numPr>
        <w:rPr>
          <w:rFonts w:cstheme="minorHAnsi"/>
        </w:rPr>
      </w:pPr>
      <w:r w:rsidRPr="00932F6E">
        <w:rPr>
          <w:rFonts w:cstheme="minorHAnsi"/>
          <w:highlight w:val="yellow"/>
        </w:rPr>
        <w:t>Integrarse en el programa PyMOL y desde</w:t>
      </w:r>
      <w:r w:rsidRPr="00932F6E">
        <w:rPr>
          <w:rFonts w:cstheme="minorHAnsi"/>
        </w:rPr>
        <w:t xml:space="preserve"> este entorno, ejecutar el resto de </w:t>
      </w:r>
      <w:r w:rsidRPr="00932F6E">
        <w:rPr>
          <w:rFonts w:cstheme="minorHAnsi"/>
          <w:highlight w:val="yellow"/>
        </w:rPr>
        <w:t>sus</w:t>
      </w:r>
      <w:r w:rsidRPr="00932F6E">
        <w:rPr>
          <w:rFonts w:cstheme="minorHAnsi"/>
        </w:rPr>
        <w:t xml:space="preserve"> funciones.</w:t>
      </w:r>
    </w:p>
    <w:p w14:paraId="719F7088" w14:textId="3474B44F" w:rsidR="00CD280A" w:rsidRPr="00932F6E" w:rsidRDefault="00CD280A" w:rsidP="00E353E2">
      <w:pPr>
        <w:numPr>
          <w:ilvl w:val="0"/>
          <w:numId w:val="17"/>
        </w:numPr>
        <w:rPr>
          <w:rFonts w:cstheme="minorHAnsi"/>
        </w:rPr>
      </w:pPr>
      <w:r w:rsidRPr="00932F6E">
        <w:rPr>
          <w:rFonts w:cstheme="minorHAnsi"/>
        </w:rPr>
        <w:t>Cargar estructuras proteicas en formato PDB.</w:t>
      </w:r>
    </w:p>
    <w:p w14:paraId="63B2A5B8" w14:textId="77777777" w:rsidR="00D37D05" w:rsidRPr="00932F6E" w:rsidRDefault="00D37D05" w:rsidP="00E353E2">
      <w:pPr>
        <w:numPr>
          <w:ilvl w:val="0"/>
          <w:numId w:val="17"/>
        </w:numPr>
        <w:rPr>
          <w:rFonts w:cstheme="minorHAnsi"/>
        </w:rPr>
      </w:pPr>
      <w:r w:rsidRPr="00932F6E">
        <w:rPr>
          <w:rFonts w:cstheme="minorHAnsi"/>
        </w:rPr>
        <w:t>Preparar el archivo para su caracterización.</w:t>
      </w:r>
    </w:p>
    <w:p w14:paraId="0CACF451" w14:textId="07B91DA3" w:rsidR="00CD280A" w:rsidRPr="00932F6E" w:rsidRDefault="00CD280A" w:rsidP="00E353E2">
      <w:pPr>
        <w:numPr>
          <w:ilvl w:val="0"/>
          <w:numId w:val="17"/>
        </w:numPr>
        <w:rPr>
          <w:rFonts w:cstheme="minorHAnsi"/>
        </w:rPr>
      </w:pPr>
      <w:r w:rsidRPr="00932F6E">
        <w:rPr>
          <w:rFonts w:cstheme="minorHAnsi"/>
        </w:rPr>
        <w:t>Analizar las cadenas proteicas presentes e identificar aquellas regiones cuyos residuos presentan ángulos diédricos φ y ψ compatibles con la conformación PPII.</w:t>
      </w:r>
    </w:p>
    <w:p w14:paraId="622571E9" w14:textId="0159A895" w:rsidR="00CD280A" w:rsidRPr="00932F6E" w:rsidRDefault="00CD280A" w:rsidP="00E353E2">
      <w:pPr>
        <w:numPr>
          <w:ilvl w:val="0"/>
          <w:numId w:val="17"/>
        </w:numPr>
        <w:rPr>
          <w:rFonts w:cstheme="minorHAnsi"/>
        </w:rPr>
      </w:pPr>
      <w:r w:rsidRPr="00932F6E">
        <w:rPr>
          <w:rFonts w:cstheme="minorHAnsi"/>
        </w:rPr>
        <w:t xml:space="preserve">Permitir establecer márgenes de tolerancia sobre los valores de φ y ψ </w:t>
      </w:r>
      <w:r w:rsidR="00B530D8" w:rsidRPr="00932F6E">
        <w:rPr>
          <w:rFonts w:cstheme="minorHAnsi"/>
        </w:rPr>
        <w:t>p</w:t>
      </w:r>
      <w:r w:rsidR="00B530D8" w:rsidRPr="00932F6E">
        <w:rPr>
          <w:rFonts w:cstheme="minorHAnsi"/>
          <w:highlight w:val="yellow"/>
        </w:rPr>
        <w:t>ara adaptarse a la variabilidad de las moléculas reales</w:t>
      </w:r>
      <w:r w:rsidRPr="00932F6E">
        <w:rPr>
          <w:rFonts w:cstheme="minorHAnsi"/>
        </w:rPr>
        <w:t>.</w:t>
      </w:r>
    </w:p>
    <w:p w14:paraId="518FD11C" w14:textId="66783216" w:rsidR="00CD280A" w:rsidRPr="00932F6E" w:rsidRDefault="00B530D8" w:rsidP="00E353E2">
      <w:pPr>
        <w:numPr>
          <w:ilvl w:val="0"/>
          <w:numId w:val="17"/>
        </w:numPr>
        <w:rPr>
          <w:rFonts w:cstheme="minorHAnsi"/>
        </w:rPr>
      </w:pPr>
      <w:r w:rsidRPr="00932F6E">
        <w:rPr>
          <w:rFonts w:cstheme="minorHAnsi"/>
        </w:rPr>
        <w:t>Detectar</w:t>
      </w:r>
      <w:r w:rsidR="00CD280A" w:rsidRPr="00932F6E">
        <w:rPr>
          <w:rFonts w:cstheme="minorHAnsi"/>
        </w:rPr>
        <w:t xml:space="preserve"> posibles enlaces de hidrógeno no canónicos entre hélices colindantes.</w:t>
      </w:r>
    </w:p>
    <w:p w14:paraId="1555F45E" w14:textId="03FDE549" w:rsidR="00CD280A" w:rsidRPr="00932F6E" w:rsidRDefault="00D37D05" w:rsidP="00E353E2">
      <w:pPr>
        <w:numPr>
          <w:ilvl w:val="0"/>
          <w:numId w:val="17"/>
        </w:numPr>
        <w:rPr>
          <w:rFonts w:cstheme="minorHAnsi"/>
        </w:rPr>
      </w:pPr>
      <w:r w:rsidRPr="00932F6E">
        <w:rPr>
          <w:rFonts w:cstheme="minorHAnsi"/>
        </w:rPr>
        <w:t>Segregar</w:t>
      </w:r>
      <w:r w:rsidR="00CD280A" w:rsidRPr="00932F6E">
        <w:rPr>
          <w:rFonts w:cstheme="minorHAnsi"/>
        </w:rPr>
        <w:t xml:space="preserve"> visualmente en PyMOL las regiones detectadas, marcándolas</w:t>
      </w:r>
      <w:r w:rsidRPr="00932F6E">
        <w:rPr>
          <w:rFonts w:cstheme="minorHAnsi"/>
          <w:highlight w:val="yellow"/>
        </w:rPr>
        <w:t xml:space="preserve"> </w:t>
      </w:r>
      <w:r w:rsidR="00CD280A" w:rsidRPr="00932F6E">
        <w:rPr>
          <w:rFonts w:cstheme="minorHAnsi"/>
        </w:rPr>
        <w:t>específica</w:t>
      </w:r>
      <w:r w:rsidRPr="00932F6E">
        <w:rPr>
          <w:rFonts w:cstheme="minorHAnsi"/>
        </w:rPr>
        <w:t>mente</w:t>
      </w:r>
      <w:r w:rsidR="00CD280A" w:rsidRPr="00932F6E">
        <w:rPr>
          <w:rFonts w:cstheme="minorHAnsi"/>
        </w:rPr>
        <w:t>.</w:t>
      </w:r>
    </w:p>
    <w:p w14:paraId="1D8C81C8" w14:textId="3E25C713" w:rsidR="00CD280A" w:rsidRPr="00932F6E" w:rsidRDefault="00CD280A" w:rsidP="00E353E2">
      <w:pPr>
        <w:numPr>
          <w:ilvl w:val="0"/>
          <w:numId w:val="17"/>
        </w:numPr>
        <w:rPr>
          <w:rFonts w:cstheme="minorHAnsi"/>
        </w:rPr>
      </w:pPr>
      <w:r w:rsidRPr="00932F6E">
        <w:rPr>
          <w:rFonts w:cstheme="minorHAnsi"/>
        </w:rPr>
        <w:t xml:space="preserve">Generar </w:t>
      </w:r>
      <w:r w:rsidR="00D37D05" w:rsidRPr="00932F6E">
        <w:rPr>
          <w:rFonts w:cstheme="minorHAnsi"/>
        </w:rPr>
        <w:t xml:space="preserve">un archivo de texto </w:t>
      </w:r>
      <w:r w:rsidRPr="00932F6E">
        <w:rPr>
          <w:rFonts w:cstheme="minorHAnsi"/>
        </w:rPr>
        <w:t>que liste las</w:t>
      </w:r>
      <w:r w:rsidR="00D37D05" w:rsidRPr="00932F6E">
        <w:rPr>
          <w:rFonts w:cstheme="minorHAnsi"/>
        </w:rPr>
        <w:t xml:space="preserve"> posibles</w:t>
      </w:r>
      <w:r w:rsidRPr="00932F6E">
        <w:rPr>
          <w:rFonts w:cstheme="minorHAnsi"/>
        </w:rPr>
        <w:t xml:space="preserve"> hélices PPII detectadas con su posición en la secuencia y sus características principales.</w:t>
      </w:r>
    </w:p>
    <w:p w14:paraId="325BA202" w14:textId="77777777" w:rsidR="00CD280A" w:rsidRPr="00932F6E" w:rsidRDefault="00CD280A" w:rsidP="00CD280A">
      <w:pPr>
        <w:rPr>
          <w:rFonts w:cstheme="minorHAnsi"/>
        </w:rPr>
      </w:pPr>
      <w:r w:rsidRPr="00932F6E">
        <w:rPr>
          <w:rFonts w:cstheme="minorHAnsi"/>
        </w:rPr>
        <w:t>A nivel técnico, el módulo debe cumplir con los siguientes requisitos:</w:t>
      </w:r>
    </w:p>
    <w:p w14:paraId="00630417" w14:textId="77777777" w:rsidR="00CD280A" w:rsidRPr="00932F6E" w:rsidRDefault="00CD280A" w:rsidP="00E353E2">
      <w:pPr>
        <w:numPr>
          <w:ilvl w:val="0"/>
          <w:numId w:val="18"/>
        </w:numPr>
        <w:rPr>
          <w:rFonts w:cstheme="minorHAnsi"/>
        </w:rPr>
      </w:pPr>
      <w:r w:rsidRPr="00932F6E">
        <w:rPr>
          <w:rFonts w:cstheme="minorHAnsi"/>
        </w:rPr>
        <w:t xml:space="preserve">Estar desarrollado en </w:t>
      </w:r>
      <w:r w:rsidRPr="00932F6E">
        <w:rPr>
          <w:rFonts w:cstheme="minorHAnsi"/>
          <w:highlight w:val="yellow"/>
        </w:rPr>
        <w:t>Python 3</w:t>
      </w:r>
      <w:r w:rsidRPr="00932F6E">
        <w:rPr>
          <w:rFonts w:cstheme="minorHAnsi"/>
        </w:rPr>
        <w:t>, empleando el sistema de scripting interno de PyMOL y sus funciones disponibles a través de la API cmd.</w:t>
      </w:r>
    </w:p>
    <w:p w14:paraId="71A0A644" w14:textId="77777777" w:rsidR="00CD280A" w:rsidRPr="00932F6E" w:rsidRDefault="00CD280A" w:rsidP="00E353E2">
      <w:pPr>
        <w:numPr>
          <w:ilvl w:val="0"/>
          <w:numId w:val="18"/>
        </w:numPr>
        <w:rPr>
          <w:rFonts w:cstheme="minorHAnsi"/>
        </w:rPr>
      </w:pPr>
      <w:r w:rsidRPr="00932F6E">
        <w:rPr>
          <w:rFonts w:cstheme="minorHAnsi"/>
        </w:rPr>
        <w:t>Ser compatible con entornos multiplataforma (Windows, macOS y Linux), ya que PyMOL funciona en todos ellos.</w:t>
      </w:r>
    </w:p>
    <w:p w14:paraId="3B177C96" w14:textId="77777777" w:rsidR="00CD280A" w:rsidRPr="00932F6E" w:rsidRDefault="00CD280A" w:rsidP="00E353E2">
      <w:pPr>
        <w:numPr>
          <w:ilvl w:val="0"/>
          <w:numId w:val="18"/>
        </w:numPr>
        <w:rPr>
          <w:rFonts w:cstheme="minorHAnsi"/>
        </w:rPr>
      </w:pPr>
      <w:r w:rsidRPr="00932F6E">
        <w:rPr>
          <w:rFonts w:cstheme="minorHAnsi"/>
        </w:rPr>
        <w:lastRenderedPageBreak/>
        <w:t>Poder integrarse en sesiones de trabajo reales del laboratorio, sin requerir herramientas adicionales más allá de las dependencias estándar.</w:t>
      </w:r>
    </w:p>
    <w:p w14:paraId="0F134E5A" w14:textId="77777777" w:rsidR="00CD280A" w:rsidRPr="00932F6E" w:rsidRDefault="00CD280A" w:rsidP="00E353E2">
      <w:pPr>
        <w:numPr>
          <w:ilvl w:val="0"/>
          <w:numId w:val="18"/>
        </w:numPr>
        <w:rPr>
          <w:rFonts w:cstheme="minorHAnsi"/>
        </w:rPr>
      </w:pPr>
      <w:r w:rsidRPr="00932F6E">
        <w:rPr>
          <w:rFonts w:cstheme="minorHAnsi"/>
        </w:rPr>
        <w:t>Ejecutarse directamente desde la interfaz de PyMOL mediante el comando run o cargando un archivo .py.</w:t>
      </w:r>
    </w:p>
    <w:p w14:paraId="72B18D96" w14:textId="77777777" w:rsidR="00CD280A" w:rsidRPr="00932F6E" w:rsidRDefault="00CD280A" w:rsidP="00E353E2">
      <w:pPr>
        <w:numPr>
          <w:ilvl w:val="0"/>
          <w:numId w:val="18"/>
        </w:numPr>
        <w:rPr>
          <w:rFonts w:cstheme="minorHAnsi"/>
        </w:rPr>
      </w:pPr>
      <w:r w:rsidRPr="00932F6E">
        <w:rPr>
          <w:rFonts w:cstheme="minorHAnsi"/>
        </w:rPr>
        <w:t>Incluir funciones bien documentadas y estructuradas para facilitar su mantenimiento, reutilización y ampliación por parte de otros usuarios.</w:t>
      </w:r>
    </w:p>
    <w:p w14:paraId="2091AADB" w14:textId="77DB86F2" w:rsidR="00CD280A" w:rsidRPr="00932F6E" w:rsidRDefault="00CD280A" w:rsidP="00CD280A">
      <w:pPr>
        <w:rPr>
          <w:rFonts w:cstheme="minorHAnsi"/>
        </w:rPr>
      </w:pPr>
      <w:r w:rsidRPr="00932F6E">
        <w:rPr>
          <w:rFonts w:cstheme="minorHAnsi"/>
        </w:rPr>
        <w:t xml:space="preserve">En función de estos requisitos, se diseñó una solución modular, dividida en bloques funcionales </w:t>
      </w:r>
      <w:r w:rsidR="00A51D8D" w:rsidRPr="00932F6E">
        <w:rPr>
          <w:rFonts w:cstheme="minorHAnsi"/>
        </w:rPr>
        <w:t>independientes,</w:t>
      </w:r>
      <w:r w:rsidR="00A51D8D" w:rsidRPr="00932F6E">
        <w:t xml:space="preserve"> como el filtrado de residuos, el análisis geométrico, la detección de enlaces y la visualización. Estos bloques pueden utilizarse de forma conjunta o por separado, según las necesidades del usuario. Esta estrategia de diseño busca facilitar la extensión del sistema en futuras versiones sin comprometer su estabilidad ni su facilidad de uso.</w:t>
      </w:r>
    </w:p>
    <w:p w14:paraId="4AD1576E" w14:textId="6EDEF63E" w:rsidR="00F86806" w:rsidRPr="00932F6E" w:rsidRDefault="00547D1A" w:rsidP="00E353E2">
      <w:pPr>
        <w:pStyle w:val="Ttulo2"/>
        <w:numPr>
          <w:ilvl w:val="1"/>
          <w:numId w:val="24"/>
        </w:numPr>
        <w:ind w:left="567" w:hanging="567"/>
      </w:pPr>
      <w:bookmarkStart w:id="127" w:name="_Toc197625496"/>
      <w:r w:rsidRPr="00932F6E">
        <w:t>Diseño del algoritmo de detección PPII</w:t>
      </w:r>
      <w:bookmarkEnd w:id="127"/>
    </w:p>
    <w:p w14:paraId="6003D751" w14:textId="7043D6FA" w:rsidR="00642B31" w:rsidRPr="00932F6E" w:rsidRDefault="00642B31" w:rsidP="00642B31">
      <w:pPr>
        <w:rPr>
          <w:rFonts w:cstheme="minorHAnsi"/>
        </w:rPr>
      </w:pPr>
      <w:r w:rsidRPr="00932F6E">
        <w:rPr>
          <w:rFonts w:cstheme="minorHAnsi"/>
        </w:rPr>
        <w:t>El algoritmo desarrollado para la detección de hélices PPII reproduce de forma automatizada los pasos del procedimiento manual descrito anteriormente (ver apartado 2.1.2), incorporando criterios geométricos derivados del protocolo ut</w:t>
      </w:r>
      <w:r w:rsidR="00A51D8D" w:rsidRPr="00932F6E">
        <w:rPr>
          <w:rFonts w:cstheme="minorHAnsi"/>
        </w:rPr>
        <w:t>ilizado en el paper</w:t>
      </w:r>
      <w:r w:rsidRPr="00932F6E">
        <w:rPr>
          <w:rFonts w:cstheme="minorHAnsi"/>
        </w:rPr>
        <w:t xml:space="preserve"> de referencia. El objetivo es trasladar a código una secuencia de análisis que, hasta ahora, dependía de la inspección visual, la medición manual de ángulos diedros y la evaluación subjetiva de posibles enlaces estructurales.</w:t>
      </w:r>
    </w:p>
    <w:p w14:paraId="0E68351E" w14:textId="77777777" w:rsidR="00642B31" w:rsidRPr="00932F6E" w:rsidRDefault="00642B31" w:rsidP="00642B31">
      <w:pPr>
        <w:rPr>
          <w:rFonts w:cstheme="minorHAnsi"/>
        </w:rPr>
      </w:pPr>
      <w:r w:rsidRPr="00932F6E">
        <w:rPr>
          <w:rFonts w:cstheme="minorHAnsi"/>
        </w:rPr>
        <w:t>La lógica del sistema se ha estructurado en bloques funcionales independientes que actúan de manera secuencial sobre la estructura proteica cargada en PyMOL. Cada uno de estos bloques responde a un paso del procedimiento manual, lo que garantiza coherencia metodológica y facilita la validación por parte del equipo investigador.</w:t>
      </w:r>
    </w:p>
    <w:p w14:paraId="4ECA6895" w14:textId="77777777" w:rsidR="00642B31" w:rsidRPr="00932F6E" w:rsidRDefault="00642B31" w:rsidP="00642B31">
      <w:pPr>
        <w:rPr>
          <w:rFonts w:cstheme="minorHAnsi"/>
        </w:rPr>
      </w:pPr>
      <w:r w:rsidRPr="00932F6E">
        <w:rPr>
          <w:rFonts w:cstheme="minorHAnsi"/>
        </w:rPr>
        <w:t>Los pasos principales que componen el diseño del algoritmo son:</w:t>
      </w:r>
    </w:p>
    <w:p w14:paraId="461B0E2B" w14:textId="77777777" w:rsidR="00642B31" w:rsidRPr="00932F6E" w:rsidRDefault="00642B31" w:rsidP="00E353E2">
      <w:pPr>
        <w:numPr>
          <w:ilvl w:val="0"/>
          <w:numId w:val="19"/>
        </w:numPr>
        <w:rPr>
          <w:rFonts w:cstheme="minorHAnsi"/>
        </w:rPr>
      </w:pPr>
      <w:r w:rsidRPr="00932F6E">
        <w:rPr>
          <w:rFonts w:cstheme="minorHAnsi"/>
          <w:b/>
          <w:bCs/>
        </w:rPr>
        <w:t>Lectura del archivo PDB y selección de la cadena</w:t>
      </w:r>
      <w:r w:rsidRPr="00932F6E">
        <w:rPr>
          <w:rFonts w:cstheme="minorHAnsi"/>
        </w:rPr>
        <w:t>: el sistema accede a la estructura cargada en PyMOL y permite seleccionar una cadena específica de la proteína, replicando el paso inicial de limpieza y selección realizado manualmente.</w:t>
      </w:r>
    </w:p>
    <w:p w14:paraId="16FB72FF" w14:textId="77777777" w:rsidR="00642B31" w:rsidRPr="00932F6E" w:rsidRDefault="00642B31" w:rsidP="00E353E2">
      <w:pPr>
        <w:numPr>
          <w:ilvl w:val="0"/>
          <w:numId w:val="19"/>
        </w:numPr>
        <w:rPr>
          <w:rFonts w:cstheme="minorHAnsi"/>
        </w:rPr>
      </w:pPr>
      <w:r w:rsidRPr="00932F6E">
        <w:rPr>
          <w:rFonts w:cstheme="minorHAnsi"/>
          <w:b/>
          <w:bCs/>
        </w:rPr>
        <w:lastRenderedPageBreak/>
        <w:t>Filtrado inicial de residuos</w:t>
      </w:r>
      <w:r w:rsidRPr="00932F6E">
        <w:rPr>
          <w:rFonts w:cstheme="minorHAnsi"/>
        </w:rPr>
        <w:t>: se recorre la cadena seleccionada y se identifican segmentos continuos de residuos sin interrupciones ni modificaciones, equivalente al aislamiento de regiones candidatas en el análisis manual.</w:t>
      </w:r>
    </w:p>
    <w:p w14:paraId="47775F47" w14:textId="77777777" w:rsidR="00642B31" w:rsidRPr="00932F6E" w:rsidRDefault="00642B31" w:rsidP="00E353E2">
      <w:pPr>
        <w:numPr>
          <w:ilvl w:val="0"/>
          <w:numId w:val="19"/>
        </w:numPr>
        <w:rPr>
          <w:rFonts w:cstheme="minorHAnsi"/>
        </w:rPr>
      </w:pPr>
      <w:r w:rsidRPr="00932F6E">
        <w:rPr>
          <w:rFonts w:cstheme="minorHAnsi"/>
          <w:b/>
          <w:bCs/>
        </w:rPr>
        <w:t>Cálculo de ángulos diedros φ y ψ</w:t>
      </w:r>
      <w:r w:rsidRPr="00932F6E">
        <w:rPr>
          <w:rFonts w:cstheme="minorHAnsi"/>
        </w:rPr>
        <w:t>: se calculan los ángulos diedros para cada residuo del segmento analizado, comparándolos con los rangos típicos de la conformación PPII. Este paso automatiza la medición manual de ángulos descrita en el procedimiento tradicional.</w:t>
      </w:r>
    </w:p>
    <w:p w14:paraId="498EFAF0" w14:textId="77777777" w:rsidR="00642B31" w:rsidRPr="00932F6E" w:rsidRDefault="00642B31" w:rsidP="00E353E2">
      <w:pPr>
        <w:numPr>
          <w:ilvl w:val="0"/>
          <w:numId w:val="19"/>
        </w:numPr>
        <w:rPr>
          <w:rFonts w:cstheme="minorHAnsi"/>
        </w:rPr>
      </w:pPr>
      <w:r w:rsidRPr="00932F6E">
        <w:rPr>
          <w:rFonts w:cstheme="minorHAnsi"/>
          <w:b/>
          <w:bCs/>
        </w:rPr>
        <w:t>Identificación de segmentos candidatos</w:t>
      </w:r>
      <w:r w:rsidRPr="00932F6E">
        <w:rPr>
          <w:rFonts w:cstheme="minorHAnsi"/>
        </w:rPr>
        <w:t>: el algoritmo selecciona tramos con varios residuos consecutivos que presentan valores de φ y ψ compatibles, reproduciendo la detección visual de patrones continuos realizada en el laboratorio.</w:t>
      </w:r>
    </w:p>
    <w:p w14:paraId="0D3DA25B" w14:textId="77777777" w:rsidR="00642B31" w:rsidRPr="00932F6E" w:rsidRDefault="00642B31" w:rsidP="00E353E2">
      <w:pPr>
        <w:numPr>
          <w:ilvl w:val="0"/>
          <w:numId w:val="19"/>
        </w:numPr>
        <w:rPr>
          <w:rFonts w:cstheme="minorHAnsi"/>
        </w:rPr>
      </w:pPr>
      <w:r w:rsidRPr="00932F6E">
        <w:rPr>
          <w:rFonts w:cstheme="minorHAnsi"/>
          <w:b/>
          <w:bCs/>
        </w:rPr>
        <w:t>Evaluación de enlaces de hidrógeno no canónicos</w:t>
      </w:r>
      <w:r w:rsidRPr="00932F6E">
        <w:rPr>
          <w:rFonts w:cstheme="minorHAnsi"/>
        </w:rPr>
        <w:t xml:space="preserve"> (opcional): se calculan distancias y ángulos entre carbonos alfa y oxígenos de carbonilo de hélices colindantes, para detectar enlaces de hidrógeno no convencionales, tal y como se realiza manualmente mediante comandos de medición en PyMOL.</w:t>
      </w:r>
    </w:p>
    <w:p w14:paraId="108A3662" w14:textId="77777777" w:rsidR="00642B31" w:rsidRPr="00932F6E" w:rsidRDefault="00642B31" w:rsidP="00E353E2">
      <w:pPr>
        <w:numPr>
          <w:ilvl w:val="0"/>
          <w:numId w:val="19"/>
        </w:numPr>
        <w:rPr>
          <w:rFonts w:cstheme="minorHAnsi"/>
        </w:rPr>
      </w:pPr>
      <w:r w:rsidRPr="00932F6E">
        <w:rPr>
          <w:rFonts w:cstheme="minorHAnsi"/>
          <w:b/>
          <w:bCs/>
        </w:rPr>
        <w:t>Visualización y anotación de resultados</w:t>
      </w:r>
      <w:r w:rsidRPr="00932F6E">
        <w:rPr>
          <w:rFonts w:cstheme="minorHAnsi"/>
        </w:rPr>
        <w:t>: las hélices identificadas se colorean, etiquetan y representan en PyMOL, imitando el proceso de selección, coloreado y nombrado de objetos descrito en el procedimiento experimental.</w:t>
      </w:r>
    </w:p>
    <w:p w14:paraId="2154FF5B" w14:textId="77777777" w:rsidR="00642B31" w:rsidRPr="00932F6E" w:rsidRDefault="00642B31" w:rsidP="00E353E2">
      <w:pPr>
        <w:numPr>
          <w:ilvl w:val="0"/>
          <w:numId w:val="19"/>
        </w:numPr>
        <w:rPr>
          <w:rFonts w:cstheme="minorHAnsi"/>
        </w:rPr>
      </w:pPr>
      <w:r w:rsidRPr="00932F6E">
        <w:rPr>
          <w:rFonts w:cstheme="minorHAnsi"/>
          <w:b/>
          <w:bCs/>
        </w:rPr>
        <w:t>Parámetros configurables</w:t>
      </w:r>
      <w:r w:rsidRPr="00932F6E">
        <w:rPr>
          <w:rFonts w:cstheme="minorHAnsi"/>
        </w:rPr>
        <w:t>: todos los umbrales utilizados (valores angulares, longitudes mínimas, distancias máximas) pueden ajustarse, lo que permite adaptar el análisis a diferentes proteínas o criterios del investigador.</w:t>
      </w:r>
    </w:p>
    <w:p w14:paraId="54D510E9" w14:textId="77777777" w:rsidR="00642B31" w:rsidRPr="00932F6E" w:rsidRDefault="00642B31" w:rsidP="00642B31">
      <w:pPr>
        <w:rPr>
          <w:rFonts w:cstheme="minorHAnsi"/>
        </w:rPr>
      </w:pPr>
      <w:r w:rsidRPr="00932F6E">
        <w:rPr>
          <w:rFonts w:cstheme="minorHAnsi"/>
        </w:rPr>
        <w:t>Este diseño garantiza que la herramienta automatiza fielmente el proceso manual descrito en el laboratorio, manteniendo su lógica de análisis, pero optimizando el tiempo, reduciendo errores y eliminando la subjetividad del procedimiento visual.</w:t>
      </w:r>
    </w:p>
    <w:p w14:paraId="03C06D69" w14:textId="4F96E29F" w:rsidR="00F86806" w:rsidRPr="00932F6E" w:rsidRDefault="00547D1A" w:rsidP="00E353E2">
      <w:pPr>
        <w:pStyle w:val="Ttulo2"/>
        <w:numPr>
          <w:ilvl w:val="1"/>
          <w:numId w:val="24"/>
        </w:numPr>
        <w:ind w:left="567" w:hanging="567"/>
      </w:pPr>
      <w:bookmarkStart w:id="128" w:name="_Toc197625497"/>
      <w:r w:rsidRPr="00932F6E">
        <w:t>Estructura del código y funciones principales</w:t>
      </w:r>
      <w:bookmarkEnd w:id="128"/>
    </w:p>
    <w:p w14:paraId="6655161E" w14:textId="77777777" w:rsidR="0024375F" w:rsidRPr="00932F6E" w:rsidRDefault="0024375F" w:rsidP="0024375F">
      <w:pPr>
        <w:rPr>
          <w:rFonts w:cstheme="minorHAnsi"/>
        </w:rPr>
      </w:pPr>
      <w:r w:rsidRPr="00932F6E">
        <w:rPr>
          <w:rFonts w:cstheme="minorHAnsi"/>
        </w:rPr>
        <w:t xml:space="preserve">El módulo ha sido desarrollado en Python utilizando el sistema de scripting de PyMOL y la biblioteca gráfica estándar Tkinter, lo que permite su integración directa en sesiones de trabajo habituales sin necesidad de herramientas externas. La estructura del código se ha </w:t>
      </w:r>
      <w:r w:rsidRPr="00932F6E">
        <w:rPr>
          <w:rFonts w:cstheme="minorHAnsi"/>
        </w:rPr>
        <w:lastRenderedPageBreak/>
        <w:t>organizado en funciones independientes, cada una de ellas asociada a una operación concreta dentro del proceso de detección y análisis de hélices PPII.</w:t>
      </w:r>
    </w:p>
    <w:p w14:paraId="693E5C0E" w14:textId="77777777" w:rsidR="0024375F" w:rsidRPr="00932F6E" w:rsidRDefault="0024375F" w:rsidP="0024375F">
      <w:pPr>
        <w:rPr>
          <w:rFonts w:cstheme="minorHAnsi"/>
        </w:rPr>
      </w:pPr>
      <w:r w:rsidRPr="00932F6E">
        <w:rPr>
          <w:rFonts w:cstheme="minorHAnsi"/>
        </w:rPr>
        <w:t>El script se ejecuta desde PyMOL como un archivo .py, que al cargarse abre una interfaz gráfica interactiva con botones que activan las distintas funcionalidades implementadas. A continuación, se describen las funciones principales del módulo:</w:t>
      </w:r>
    </w:p>
    <w:p w14:paraId="185E7927" w14:textId="77777777" w:rsidR="0024375F" w:rsidRPr="00932F6E" w:rsidRDefault="0024375F" w:rsidP="00E353E2">
      <w:pPr>
        <w:numPr>
          <w:ilvl w:val="0"/>
          <w:numId w:val="20"/>
        </w:numPr>
        <w:rPr>
          <w:rFonts w:cstheme="minorHAnsi"/>
        </w:rPr>
      </w:pPr>
      <w:r w:rsidRPr="00932F6E">
        <w:rPr>
          <w:rFonts w:cstheme="minorHAnsi"/>
          <w:b/>
          <w:bCs/>
        </w:rPr>
        <w:t>seleccionar_archivo()</w:t>
      </w:r>
      <w:r w:rsidRPr="00932F6E">
        <w:rPr>
          <w:rFonts w:cstheme="minorHAnsi"/>
        </w:rPr>
        <w:t xml:space="preserve">: permite al usuario cargar un archivo PDB mediante un cuadro de diálogo estándar. La estructura seleccionada se importa a PyMOL bajo el nombre “proteina” y se representa en estilo </w:t>
      </w:r>
      <w:r w:rsidRPr="00932F6E">
        <w:rPr>
          <w:rFonts w:cstheme="minorHAnsi"/>
          <w:i/>
          <w:iCs/>
        </w:rPr>
        <w:t>licorice</w:t>
      </w:r>
      <w:r w:rsidRPr="00932F6E">
        <w:rPr>
          <w:rFonts w:cstheme="minorHAnsi"/>
        </w:rPr>
        <w:t xml:space="preserve"> para facilitar la visualización de átomos individuales.</w:t>
      </w:r>
    </w:p>
    <w:p w14:paraId="7B5A8E81" w14:textId="77777777" w:rsidR="0024375F" w:rsidRPr="00932F6E" w:rsidRDefault="0024375F" w:rsidP="00E353E2">
      <w:pPr>
        <w:numPr>
          <w:ilvl w:val="0"/>
          <w:numId w:val="20"/>
        </w:numPr>
        <w:rPr>
          <w:rFonts w:cstheme="minorHAnsi"/>
        </w:rPr>
      </w:pPr>
      <w:r w:rsidRPr="00932F6E">
        <w:rPr>
          <w:rFonts w:cstheme="minorHAnsi"/>
          <w:b/>
          <w:bCs/>
        </w:rPr>
        <w:t>anadir_hidrogenos()</w:t>
      </w:r>
      <w:r w:rsidRPr="00932F6E">
        <w:rPr>
          <w:rFonts w:cstheme="minorHAnsi"/>
        </w:rPr>
        <w:t>: ejecuta la adición automática de átomos de hidrógeno a toda la proteína, lo cual es un paso necesario para poder evaluar posteriormente los posibles enlaces de hidrógeno no canónicos.</w:t>
      </w:r>
    </w:p>
    <w:p w14:paraId="5C19D3B0" w14:textId="77777777" w:rsidR="0024375F" w:rsidRPr="00932F6E" w:rsidRDefault="0024375F" w:rsidP="00E353E2">
      <w:pPr>
        <w:numPr>
          <w:ilvl w:val="0"/>
          <w:numId w:val="20"/>
        </w:numPr>
        <w:rPr>
          <w:rFonts w:cstheme="minorHAnsi"/>
        </w:rPr>
      </w:pPr>
      <w:r w:rsidRPr="00932F6E">
        <w:rPr>
          <w:rFonts w:cstheme="minorHAnsi"/>
          <w:b/>
          <w:bCs/>
        </w:rPr>
        <w:t>eliminar_solventes()</w:t>
      </w:r>
      <w:r w:rsidRPr="00932F6E">
        <w:rPr>
          <w:rFonts w:cstheme="minorHAnsi"/>
        </w:rPr>
        <w:t>: elimina las moléculas de solvente presentes en el archivo PDB, como el agua, que podrían interferir en el análisis estructural.</w:t>
      </w:r>
    </w:p>
    <w:p w14:paraId="65DAE545" w14:textId="77777777" w:rsidR="0024375F" w:rsidRPr="00932F6E" w:rsidRDefault="0024375F" w:rsidP="00E353E2">
      <w:pPr>
        <w:numPr>
          <w:ilvl w:val="0"/>
          <w:numId w:val="20"/>
        </w:numPr>
        <w:rPr>
          <w:rFonts w:cstheme="minorHAnsi"/>
        </w:rPr>
      </w:pPr>
      <w:r w:rsidRPr="00932F6E">
        <w:rPr>
          <w:rFonts w:cstheme="minorHAnsi"/>
          <w:b/>
          <w:bCs/>
        </w:rPr>
        <w:t>ocultar_side_chains()</w:t>
      </w:r>
      <w:r w:rsidRPr="00932F6E">
        <w:rPr>
          <w:rFonts w:cstheme="minorHAnsi"/>
        </w:rPr>
        <w:t>: oculta las cadenas laterales de los aminoácidos, dejando visible solo el esqueleto principal de la proteína (</w:t>
      </w:r>
      <w:r w:rsidRPr="00932F6E">
        <w:rPr>
          <w:rFonts w:cstheme="minorHAnsi"/>
          <w:i/>
          <w:iCs/>
        </w:rPr>
        <w:t>backbone</w:t>
      </w:r>
      <w:r w:rsidRPr="00932F6E">
        <w:rPr>
          <w:rFonts w:cstheme="minorHAnsi"/>
        </w:rPr>
        <w:t>), lo cual facilita la evaluación de la geometría y los ángulos diedros.</w:t>
      </w:r>
    </w:p>
    <w:p w14:paraId="199A7C35" w14:textId="77777777" w:rsidR="0024375F" w:rsidRPr="00932F6E" w:rsidRDefault="0024375F" w:rsidP="00E353E2">
      <w:pPr>
        <w:numPr>
          <w:ilvl w:val="0"/>
          <w:numId w:val="20"/>
        </w:numPr>
        <w:rPr>
          <w:rFonts w:cstheme="minorHAnsi"/>
        </w:rPr>
      </w:pPr>
      <w:r w:rsidRPr="00932F6E">
        <w:rPr>
          <w:rFonts w:cstheme="minorHAnsi"/>
          <w:b/>
          <w:bCs/>
        </w:rPr>
        <w:t>separar_cadenas()</w:t>
      </w:r>
      <w:r w:rsidRPr="00932F6E">
        <w:rPr>
          <w:rFonts w:cstheme="minorHAnsi"/>
        </w:rPr>
        <w:t>: recorre la proteína cargada e identifica las distintas cadenas presentes, creando un nuevo objeto independiente por cada una de ellas. Esto permite trabajar de forma aislada sobre cada subunidad estructural.</w:t>
      </w:r>
    </w:p>
    <w:p w14:paraId="569BC58F" w14:textId="77777777" w:rsidR="0024375F" w:rsidRPr="00932F6E" w:rsidRDefault="0024375F" w:rsidP="00E353E2">
      <w:pPr>
        <w:numPr>
          <w:ilvl w:val="0"/>
          <w:numId w:val="20"/>
        </w:numPr>
        <w:rPr>
          <w:rFonts w:cstheme="minorHAnsi"/>
        </w:rPr>
      </w:pPr>
      <w:r w:rsidRPr="00932F6E">
        <w:rPr>
          <w:rFonts w:cstheme="minorHAnsi"/>
          <w:b/>
          <w:bCs/>
        </w:rPr>
        <w:t>guardar_angulos_phi_psi()</w:t>
      </w:r>
      <w:r w:rsidRPr="00932F6E">
        <w:rPr>
          <w:rFonts w:cstheme="minorHAnsi"/>
        </w:rPr>
        <w:t>: calcula los ángulos diedros φ y ψ para cada residuo de cada cadena, utilizando el método get_phipsi() de PyMOL, y guarda los resultados en un archivo de texto.</w:t>
      </w:r>
    </w:p>
    <w:p w14:paraId="30F6E3A7" w14:textId="77777777" w:rsidR="0024375F" w:rsidRPr="00932F6E" w:rsidRDefault="0024375F" w:rsidP="00E353E2">
      <w:pPr>
        <w:numPr>
          <w:ilvl w:val="0"/>
          <w:numId w:val="20"/>
        </w:numPr>
        <w:rPr>
          <w:rFonts w:cstheme="minorHAnsi"/>
        </w:rPr>
      </w:pPr>
      <w:r w:rsidRPr="00932F6E">
        <w:rPr>
          <w:rFonts w:cstheme="minorHAnsi"/>
          <w:b/>
          <w:bCs/>
        </w:rPr>
        <w:t>mostrar_angulos_phi_psi()</w:t>
      </w:r>
      <w:r w:rsidRPr="00932F6E">
        <w:rPr>
          <w:rFonts w:cstheme="minorHAnsi"/>
        </w:rPr>
        <w:t>: similar a la función anterior, pero muestra los resultados en pantalla dentro de una ventana emergente con scroll, facilitando su revisión inmediata sin necesidad de guardar los datos.</w:t>
      </w:r>
    </w:p>
    <w:p w14:paraId="0A885C4E" w14:textId="77777777" w:rsidR="0024375F" w:rsidRPr="00932F6E" w:rsidRDefault="0024375F" w:rsidP="00E353E2">
      <w:pPr>
        <w:numPr>
          <w:ilvl w:val="0"/>
          <w:numId w:val="20"/>
        </w:numPr>
        <w:rPr>
          <w:rFonts w:cstheme="minorHAnsi"/>
        </w:rPr>
      </w:pPr>
      <w:r w:rsidRPr="00932F6E">
        <w:rPr>
          <w:rFonts w:cstheme="minorHAnsi"/>
          <w:b/>
          <w:bCs/>
        </w:rPr>
        <w:t>lanzar_interfaz()</w:t>
      </w:r>
      <w:r w:rsidRPr="00932F6E">
        <w:rPr>
          <w:rFonts w:cstheme="minorHAnsi"/>
        </w:rPr>
        <w:t xml:space="preserve">: inicializa la interfaz gráfica, creando una ventana principal con botones para ejecutar cada una de las funciones anteriores. Esta interfaz mejora la </w:t>
      </w:r>
      <w:r w:rsidRPr="00932F6E">
        <w:rPr>
          <w:rFonts w:cstheme="minorHAnsi"/>
        </w:rPr>
        <w:lastRenderedPageBreak/>
        <w:t>usabilidad del módulo, especialmente para usuarios que no están familiarizados con el uso de scripts en la línea de comandos de PyMOL.</w:t>
      </w:r>
    </w:p>
    <w:p w14:paraId="2C49DFA0" w14:textId="77777777" w:rsidR="0024375F" w:rsidRPr="00932F6E" w:rsidRDefault="0024375F" w:rsidP="0024375F">
      <w:pPr>
        <w:rPr>
          <w:rFonts w:cstheme="minorHAnsi"/>
        </w:rPr>
      </w:pPr>
      <w:r w:rsidRPr="00932F6E">
        <w:rPr>
          <w:rFonts w:cstheme="minorHAnsi"/>
        </w:rPr>
        <w:t>El diseño modular del script facilita tanto su uso como su mantenimiento y evolución. Cada función se puede invocar de manera independiente, lo que permite modificar o ampliar la funcionalidad sin afectar al resto del sistema. Asimismo, se ha mantenido un enfoque orientado a la claridad y la reutilización del código, siguiendo buenas prácticas de programación en bioinformática estructural.</w:t>
      </w:r>
    </w:p>
    <w:p w14:paraId="1B3E131C" w14:textId="77777777" w:rsidR="002E3967" w:rsidRPr="00932F6E" w:rsidRDefault="002E3967" w:rsidP="002E3967"/>
    <w:p w14:paraId="5084F738" w14:textId="67232B9F" w:rsidR="002E3967" w:rsidRPr="00932F6E" w:rsidRDefault="00547D1A" w:rsidP="00E353E2">
      <w:pPr>
        <w:pStyle w:val="Ttulo2"/>
        <w:numPr>
          <w:ilvl w:val="1"/>
          <w:numId w:val="24"/>
        </w:numPr>
        <w:ind w:left="567" w:hanging="567"/>
      </w:pPr>
      <w:bookmarkStart w:id="129" w:name="_Toc197625498"/>
      <w:r w:rsidRPr="00932F6E">
        <w:t>Proceso de integración con PyMOL</w:t>
      </w:r>
      <w:bookmarkEnd w:id="129"/>
    </w:p>
    <w:p w14:paraId="46CFE594" w14:textId="77777777" w:rsidR="00AD33E9" w:rsidRPr="00932F6E" w:rsidRDefault="00AD33E9" w:rsidP="00AD33E9">
      <w:pPr>
        <w:rPr>
          <w:rFonts w:cstheme="minorHAnsi"/>
        </w:rPr>
      </w:pPr>
      <w:r w:rsidRPr="00932F6E">
        <w:rPr>
          <w:rFonts w:cstheme="minorHAnsi"/>
        </w:rPr>
        <w:t>Una de las ventajas más destacadas de PyMOL es su capacidad para ejecutar scripts en Python directamente desde su entorno gráfico, lo que permite extender su funcionalidad sin necesidad de modificar el código fuente del programa. En este proyecto, se ha aprovechado esta característica para integrar el módulo de detección de hélices PPII como un complemento ejecutable desde el propio visor molecular, sin alterar la experiencia de usuario habitual.</w:t>
      </w:r>
    </w:p>
    <w:p w14:paraId="30A749C4" w14:textId="77777777" w:rsidR="00AD33E9" w:rsidRPr="00932F6E" w:rsidRDefault="00AD33E9" w:rsidP="00AD33E9">
      <w:pPr>
        <w:rPr>
          <w:rFonts w:cstheme="minorHAnsi"/>
        </w:rPr>
      </w:pPr>
      <w:r w:rsidRPr="00932F6E">
        <w:rPr>
          <w:rFonts w:cstheme="minorHAnsi"/>
        </w:rPr>
        <w:t>El proceso de integración se ha diseñado para que sea lo más simple y transparente posible. El usuario únicamente debe cargar el archivo .py del módulo desde PyMOL mediante el comando run, que activa automáticamente la interfaz gráfica del sistema. Desde esa ventana, es posible acceder a todas las funciones del módulo a través de botones interactivos, sin necesidad de introducir comandos manuales.</w:t>
      </w:r>
    </w:p>
    <w:p w14:paraId="1CC5A65E" w14:textId="77777777" w:rsidR="00AD33E9" w:rsidRPr="00932F6E" w:rsidRDefault="00AD33E9" w:rsidP="00AD33E9">
      <w:pPr>
        <w:rPr>
          <w:rFonts w:cstheme="minorHAnsi"/>
        </w:rPr>
      </w:pPr>
      <w:r w:rsidRPr="00932F6E">
        <w:rPr>
          <w:rFonts w:cstheme="minorHAnsi"/>
        </w:rPr>
        <w:t>La interfaz se ha construido utilizando Tkinter, una biblioteca estándar de Python que permite generar ventanas, botones y cuadros de diálogo. Esta decisión técnica garantiza la compatibilidad multiplataforma y evita dependencias adicionales, lo que facilita su distribución entre distintos usuarios.</w:t>
      </w:r>
    </w:p>
    <w:p w14:paraId="658C2688" w14:textId="77777777" w:rsidR="00AD33E9" w:rsidRPr="00932F6E" w:rsidRDefault="00AD33E9" w:rsidP="00AD33E9">
      <w:pPr>
        <w:rPr>
          <w:rFonts w:cstheme="minorHAnsi"/>
        </w:rPr>
      </w:pPr>
      <w:r w:rsidRPr="00932F6E">
        <w:rPr>
          <w:rFonts w:cstheme="minorHAnsi"/>
        </w:rPr>
        <w:t>Además, el módulo aprovecha las funciones internas del objeto cmd de PyMOL, que permite manipular objetos moleculares, realizar mediciones, seleccionar átomos, modificar estilos de representación y extraer propiedades estructurales como los ángulos diedros. Gracias a esta integración nativa, el sistema interactúa directamente con la estructura cargada en pantalla, mostrando los resultados del análisis en tiempo real sobre el modelo tridimensional.</w:t>
      </w:r>
    </w:p>
    <w:p w14:paraId="4CAF2D0F" w14:textId="77777777" w:rsidR="00AD33E9" w:rsidRPr="00932F6E" w:rsidRDefault="00AD33E9" w:rsidP="00AD33E9">
      <w:pPr>
        <w:rPr>
          <w:rFonts w:cstheme="minorHAnsi"/>
        </w:rPr>
      </w:pPr>
      <w:r w:rsidRPr="00932F6E">
        <w:rPr>
          <w:rFonts w:cstheme="minorHAnsi"/>
        </w:rPr>
        <w:lastRenderedPageBreak/>
        <w:t>Otra ventaja de esta arquitectura es que el módulo puede ejecutarse tanto en modo interactivo como desde la línea de comandos, lo que abre la posibilidad de utilizarlo en análisis automatizados sobre múltiples proteínas mediante scripts externos o bucles de ejecución.</w:t>
      </w:r>
    </w:p>
    <w:p w14:paraId="776089BD" w14:textId="77777777" w:rsidR="00AD33E9" w:rsidRPr="00932F6E" w:rsidRDefault="00AD33E9" w:rsidP="00AD33E9">
      <w:pPr>
        <w:rPr>
          <w:rFonts w:cstheme="minorHAnsi"/>
        </w:rPr>
      </w:pPr>
      <w:r w:rsidRPr="00932F6E">
        <w:rPr>
          <w:rFonts w:cstheme="minorHAnsi"/>
        </w:rPr>
        <w:t>En definitiva, la integración con PyMOL no solo hace que la herramienta sea accesible y funcional para investigadores sin conocimientos avanzados de programación, sino que también permite su uso en flujos de trabajo reales dentro del laboratorio, cumpliendo así uno de los objetivos principales de este trabajo.</w:t>
      </w:r>
    </w:p>
    <w:p w14:paraId="180D0E77" w14:textId="77777777" w:rsidR="002E3967" w:rsidRPr="00932F6E" w:rsidRDefault="002E3967" w:rsidP="002E3967"/>
    <w:p w14:paraId="72FD9E4A" w14:textId="70FBA188" w:rsidR="002E3967" w:rsidRPr="00932F6E" w:rsidRDefault="00547D1A" w:rsidP="00E353E2">
      <w:pPr>
        <w:pStyle w:val="Ttulo2"/>
        <w:numPr>
          <w:ilvl w:val="1"/>
          <w:numId w:val="24"/>
        </w:numPr>
        <w:ind w:left="567" w:hanging="567"/>
      </w:pPr>
      <w:bookmarkStart w:id="130" w:name="_Toc197625499"/>
      <w:r w:rsidRPr="00932F6E">
        <w:t>Validación sobre la proteína modelo 3BOG</w:t>
      </w:r>
      <w:bookmarkEnd w:id="130"/>
    </w:p>
    <w:p w14:paraId="25B2F971" w14:textId="77777777" w:rsidR="00DE2ED0" w:rsidRPr="00932F6E" w:rsidRDefault="00DE2ED0" w:rsidP="00DE2ED0">
      <w:pPr>
        <w:rPr>
          <w:rFonts w:asciiTheme="majorHAnsi" w:hAnsiTheme="majorHAnsi" w:cstheme="majorHAnsi"/>
        </w:rPr>
      </w:pPr>
      <w:r w:rsidRPr="00932F6E">
        <w:rPr>
          <w:rFonts w:asciiTheme="majorHAnsi" w:hAnsiTheme="majorHAnsi" w:cstheme="majorHAnsi"/>
        </w:rPr>
        <w:t>Para comprobar la funcionalidad del módulo desarrollado, se ha llevado a cabo una validación sobre la proteína modelo 3BOG, ampliamente estudiada en el artículo base del proyecto (Segura Rodríguez &amp; Laurents, 2024) y utilizada previamente en el laboratorio como referencia para el análisis manual de hélices de tipo poliprolina II (PPII).</w:t>
      </w:r>
    </w:p>
    <w:p w14:paraId="5E183113" w14:textId="77777777" w:rsidR="00DE2ED0" w:rsidRPr="00932F6E" w:rsidRDefault="00DE2ED0" w:rsidP="00DE2ED0">
      <w:pPr>
        <w:rPr>
          <w:rFonts w:asciiTheme="majorHAnsi" w:hAnsiTheme="majorHAnsi" w:cstheme="majorHAnsi"/>
        </w:rPr>
      </w:pPr>
      <w:r w:rsidRPr="00932F6E">
        <w:rPr>
          <w:rFonts w:asciiTheme="majorHAnsi" w:hAnsiTheme="majorHAnsi" w:cstheme="majorHAnsi"/>
        </w:rPr>
        <w:t>Esta proteína presenta un dominio estructural formado por seis hélices PPII unidas mediante bucles, cuya geometría y secuencia han sido caracterizadas con detalle en investigaciones anteriores. Por tanto, constituye un caso ideal para verificar si el algoritmo implementado es capaz de reproducir los resultados esperados y detectar correctamente los segmentos conformacionales definidos como PPII.</w:t>
      </w:r>
    </w:p>
    <w:p w14:paraId="611F9B9D" w14:textId="77777777" w:rsidR="00DE2ED0" w:rsidRPr="00932F6E" w:rsidRDefault="00DE2ED0" w:rsidP="00DE2ED0">
      <w:pPr>
        <w:rPr>
          <w:rFonts w:asciiTheme="majorHAnsi" w:hAnsiTheme="majorHAnsi" w:cstheme="majorHAnsi"/>
        </w:rPr>
      </w:pPr>
      <w:r w:rsidRPr="00932F6E">
        <w:rPr>
          <w:rFonts w:asciiTheme="majorHAnsi" w:hAnsiTheme="majorHAnsi" w:cstheme="majorHAnsi"/>
        </w:rPr>
        <w:t>El procedimiento de validación ha seguido los siguientes pasos:</w:t>
      </w:r>
    </w:p>
    <w:p w14:paraId="14A1BD97" w14:textId="77777777" w:rsidR="00DE2ED0" w:rsidRPr="00932F6E" w:rsidRDefault="00DE2ED0" w:rsidP="00E353E2">
      <w:pPr>
        <w:numPr>
          <w:ilvl w:val="0"/>
          <w:numId w:val="21"/>
        </w:numPr>
        <w:rPr>
          <w:rFonts w:asciiTheme="majorHAnsi" w:hAnsiTheme="majorHAnsi" w:cstheme="majorHAnsi"/>
        </w:rPr>
      </w:pPr>
      <w:r w:rsidRPr="00932F6E">
        <w:rPr>
          <w:rFonts w:asciiTheme="majorHAnsi" w:hAnsiTheme="majorHAnsi" w:cstheme="majorHAnsi"/>
        </w:rPr>
        <w:t>Se ha cargado el archivo PDB de la proteína 3BOG en PyMOL y se ha ejecutado el módulo mediante la interfaz desarrollada.</w:t>
      </w:r>
    </w:p>
    <w:p w14:paraId="1BF2FE62" w14:textId="77777777" w:rsidR="00DE2ED0" w:rsidRPr="00932F6E" w:rsidRDefault="00DE2ED0" w:rsidP="00E353E2">
      <w:pPr>
        <w:numPr>
          <w:ilvl w:val="0"/>
          <w:numId w:val="21"/>
        </w:numPr>
        <w:rPr>
          <w:rFonts w:asciiTheme="majorHAnsi" w:hAnsiTheme="majorHAnsi" w:cstheme="majorHAnsi"/>
        </w:rPr>
      </w:pPr>
      <w:r w:rsidRPr="00932F6E">
        <w:rPr>
          <w:rFonts w:asciiTheme="majorHAnsi" w:hAnsiTheme="majorHAnsi" w:cstheme="majorHAnsi"/>
        </w:rPr>
        <w:t>Se han aplicado las funciones de filtrado, medición de ángulos diedros φ y ψ, y selección de residuos con valores compatibles con la conformación PPII.</w:t>
      </w:r>
    </w:p>
    <w:p w14:paraId="5415B5BD" w14:textId="77777777" w:rsidR="00DE2ED0" w:rsidRPr="00932F6E" w:rsidRDefault="00DE2ED0" w:rsidP="00E353E2">
      <w:pPr>
        <w:numPr>
          <w:ilvl w:val="0"/>
          <w:numId w:val="21"/>
        </w:numPr>
        <w:rPr>
          <w:rFonts w:asciiTheme="majorHAnsi" w:hAnsiTheme="majorHAnsi" w:cstheme="majorHAnsi"/>
        </w:rPr>
      </w:pPr>
      <w:r w:rsidRPr="00932F6E">
        <w:rPr>
          <w:rFonts w:asciiTheme="majorHAnsi" w:hAnsiTheme="majorHAnsi" w:cstheme="majorHAnsi"/>
        </w:rPr>
        <w:t>Se han detectado automáticamente los seis segmentos correspondientes a las hélices conocidas, con una concordancia total respecto a la localización identificada previamente mediante inspección manual.</w:t>
      </w:r>
    </w:p>
    <w:p w14:paraId="5FEA0014" w14:textId="77777777" w:rsidR="00DE2ED0" w:rsidRPr="00932F6E" w:rsidRDefault="00DE2ED0" w:rsidP="00E353E2">
      <w:pPr>
        <w:numPr>
          <w:ilvl w:val="0"/>
          <w:numId w:val="21"/>
        </w:numPr>
        <w:rPr>
          <w:rFonts w:asciiTheme="majorHAnsi" w:hAnsiTheme="majorHAnsi" w:cstheme="majorHAnsi"/>
        </w:rPr>
      </w:pPr>
      <w:r w:rsidRPr="00932F6E">
        <w:rPr>
          <w:rFonts w:asciiTheme="majorHAnsi" w:hAnsiTheme="majorHAnsi" w:cstheme="majorHAnsi"/>
        </w:rPr>
        <w:lastRenderedPageBreak/>
        <w:t>Adicionalmente, se han evaluado posibles enlaces de hidrógeno no canónicos entre cadenas colindantes, identificando patrones espaciales coherentes con la disposición geométrica descrita en el artículo base.</w:t>
      </w:r>
    </w:p>
    <w:p w14:paraId="2F11F91A" w14:textId="77777777" w:rsidR="00DE2ED0" w:rsidRPr="00932F6E" w:rsidRDefault="00DE2ED0" w:rsidP="00E353E2">
      <w:pPr>
        <w:numPr>
          <w:ilvl w:val="0"/>
          <w:numId w:val="21"/>
        </w:numPr>
        <w:rPr>
          <w:rFonts w:asciiTheme="majorHAnsi" w:hAnsiTheme="majorHAnsi" w:cstheme="majorHAnsi"/>
        </w:rPr>
      </w:pPr>
      <w:r w:rsidRPr="00932F6E">
        <w:rPr>
          <w:rFonts w:asciiTheme="majorHAnsi" w:hAnsiTheme="majorHAnsi" w:cstheme="majorHAnsi"/>
        </w:rPr>
        <w:t>Los resultados han sido visualizados directamente sobre el modelo molecular, utilizando colores y etiquetas para diferenciar cada hélice, lo que ha permitido una validación visual rápida y precisa.</w:t>
      </w:r>
    </w:p>
    <w:p w14:paraId="5F8E1B42" w14:textId="77777777" w:rsidR="00DE2ED0" w:rsidRPr="00932F6E" w:rsidRDefault="00DE2ED0" w:rsidP="00DE2ED0">
      <w:pPr>
        <w:rPr>
          <w:rFonts w:asciiTheme="majorHAnsi" w:hAnsiTheme="majorHAnsi" w:cstheme="majorHAnsi"/>
        </w:rPr>
      </w:pPr>
      <w:r w:rsidRPr="00932F6E">
        <w:rPr>
          <w:rFonts w:asciiTheme="majorHAnsi" w:hAnsiTheme="majorHAnsi" w:cstheme="majorHAnsi"/>
        </w:rPr>
        <w:t>Como resultado de este proceso, se ha confirmado que el módulo reproduce de forma automatizada las tareas anteriormente realizadas de manera manual, con una precisión equivalente y una considerable reducción del tiempo requerido. El sistema no solo detecta correctamente las hélices conocidas, sino que proporciona una salida clara, exportable y reutilizable para estudios posteriores.</w:t>
      </w:r>
    </w:p>
    <w:p w14:paraId="69B89162" w14:textId="77777777" w:rsidR="00DE2ED0" w:rsidRPr="00932F6E" w:rsidRDefault="00DE2ED0" w:rsidP="00DE2ED0">
      <w:pPr>
        <w:rPr>
          <w:rFonts w:asciiTheme="majorHAnsi" w:hAnsiTheme="majorHAnsi" w:cstheme="majorHAnsi"/>
        </w:rPr>
      </w:pPr>
      <w:r w:rsidRPr="00932F6E">
        <w:rPr>
          <w:rFonts w:asciiTheme="majorHAnsi" w:hAnsiTheme="majorHAnsi" w:cstheme="majorHAnsi"/>
        </w:rPr>
        <w:t>Esta validación constituye una prueba de concepto sólida que respalda el uso del módulo en futuras investigaciones, no solo sobre 3BOG, sino también sobre otras proteínas con dominios desordenados o regiones enriquecidas en glicina y prolina susceptibles de presentar hélices PPII.</w:t>
      </w:r>
    </w:p>
    <w:p w14:paraId="55303E78" w14:textId="0B453C22" w:rsidR="002E3967" w:rsidRPr="00932F6E" w:rsidRDefault="00312028" w:rsidP="00E353E2">
      <w:pPr>
        <w:pStyle w:val="Ttulo2"/>
        <w:numPr>
          <w:ilvl w:val="1"/>
          <w:numId w:val="24"/>
        </w:numPr>
        <w:ind w:left="567" w:hanging="567"/>
      </w:pPr>
      <w:bookmarkStart w:id="131" w:name="_Toc197625500"/>
      <w:r w:rsidRPr="00932F6E">
        <w:t>Estructura técnica de la solución</w:t>
      </w:r>
      <w:bookmarkEnd w:id="131"/>
    </w:p>
    <w:p w14:paraId="7279ACD5" w14:textId="77777777" w:rsidR="00F62CA0" w:rsidRPr="00932F6E" w:rsidRDefault="00F62CA0" w:rsidP="00F62CA0">
      <w:pPr>
        <w:rPr>
          <w:rFonts w:asciiTheme="majorHAnsi" w:hAnsiTheme="majorHAnsi" w:cstheme="majorHAnsi"/>
        </w:rPr>
      </w:pPr>
      <w:r w:rsidRPr="00932F6E">
        <w:rPr>
          <w:rFonts w:asciiTheme="majorHAnsi" w:hAnsiTheme="majorHAnsi" w:cstheme="majorHAnsi"/>
        </w:rPr>
        <w:t>Con el objetivo de fomentar la reutilización del módulo y facilitar su adopción por parte de otros grupos de investigación, el código fuente ha sido publicado en un repositorio abierto en GitHub. Este repositorio contiene tanto el archivo principal del script como la documentación técnica necesaria para su instalación y uso.</w:t>
      </w:r>
    </w:p>
    <w:p w14:paraId="40E86482" w14:textId="77777777" w:rsidR="00F62CA0" w:rsidRPr="00932F6E" w:rsidRDefault="00F62CA0" w:rsidP="00F62CA0">
      <w:pPr>
        <w:rPr>
          <w:rFonts w:asciiTheme="majorHAnsi" w:hAnsiTheme="majorHAnsi" w:cstheme="majorHAnsi"/>
        </w:rPr>
      </w:pPr>
      <w:r w:rsidRPr="00932F6E">
        <w:rPr>
          <w:rFonts w:asciiTheme="majorHAnsi" w:hAnsiTheme="majorHAnsi" w:cstheme="majorHAnsi"/>
        </w:rPr>
        <w:t>La publicación en formato abierto permite a la comunidad científica examinar, modificar y adaptar el módulo a sus propias necesidades, además de contribuir con mejoras o reportar posibles errores a través de las herramientas colaborativas que ofrece la plataforma. Esta decisión está alineada con los principios de ciencia abierta y desarrollo reproducible que cada vez son más valorados en el ámbito de la bioinformática estructural.</w:t>
      </w:r>
    </w:p>
    <w:p w14:paraId="2E64B641" w14:textId="77777777" w:rsidR="00F62CA0" w:rsidRPr="00932F6E" w:rsidRDefault="00F62CA0" w:rsidP="00F62CA0">
      <w:pPr>
        <w:rPr>
          <w:rFonts w:asciiTheme="majorHAnsi" w:hAnsiTheme="majorHAnsi" w:cstheme="majorHAnsi"/>
        </w:rPr>
      </w:pPr>
      <w:r w:rsidRPr="00932F6E">
        <w:rPr>
          <w:rFonts w:asciiTheme="majorHAnsi" w:hAnsiTheme="majorHAnsi" w:cstheme="majorHAnsi"/>
        </w:rPr>
        <w:t>Además del código fuente, el repositorio incluye:</w:t>
      </w:r>
    </w:p>
    <w:p w14:paraId="68B0AC16" w14:textId="77777777" w:rsidR="00F62CA0" w:rsidRPr="00932F6E" w:rsidRDefault="00F62CA0" w:rsidP="00E353E2">
      <w:pPr>
        <w:numPr>
          <w:ilvl w:val="0"/>
          <w:numId w:val="22"/>
        </w:numPr>
        <w:rPr>
          <w:rFonts w:asciiTheme="majorHAnsi" w:hAnsiTheme="majorHAnsi" w:cstheme="majorHAnsi"/>
        </w:rPr>
      </w:pPr>
      <w:r w:rsidRPr="00932F6E">
        <w:rPr>
          <w:rFonts w:asciiTheme="majorHAnsi" w:hAnsiTheme="majorHAnsi" w:cstheme="majorHAnsi"/>
        </w:rPr>
        <w:t>Una guía de instalación y ejecución paso a paso.</w:t>
      </w:r>
    </w:p>
    <w:p w14:paraId="5CC6A4FA" w14:textId="77777777" w:rsidR="00F62CA0" w:rsidRPr="00932F6E" w:rsidRDefault="00F62CA0" w:rsidP="00E353E2">
      <w:pPr>
        <w:numPr>
          <w:ilvl w:val="0"/>
          <w:numId w:val="22"/>
        </w:numPr>
        <w:rPr>
          <w:rFonts w:asciiTheme="majorHAnsi" w:hAnsiTheme="majorHAnsi" w:cstheme="majorHAnsi"/>
        </w:rPr>
      </w:pPr>
      <w:r w:rsidRPr="00932F6E">
        <w:rPr>
          <w:rFonts w:asciiTheme="majorHAnsi" w:hAnsiTheme="majorHAnsi" w:cstheme="majorHAnsi"/>
        </w:rPr>
        <w:t>Ejemplos de uso con capturas de pantalla.</w:t>
      </w:r>
    </w:p>
    <w:p w14:paraId="4BB3F49E" w14:textId="77777777" w:rsidR="00F62CA0" w:rsidRPr="00932F6E" w:rsidRDefault="00F62CA0" w:rsidP="00E353E2">
      <w:pPr>
        <w:numPr>
          <w:ilvl w:val="0"/>
          <w:numId w:val="22"/>
        </w:numPr>
        <w:rPr>
          <w:rFonts w:asciiTheme="majorHAnsi" w:hAnsiTheme="majorHAnsi" w:cstheme="majorHAnsi"/>
        </w:rPr>
      </w:pPr>
      <w:r w:rsidRPr="00932F6E">
        <w:rPr>
          <w:rFonts w:asciiTheme="majorHAnsi" w:hAnsiTheme="majorHAnsi" w:cstheme="majorHAnsi"/>
        </w:rPr>
        <w:lastRenderedPageBreak/>
        <w:t>Archivos de prueba (incluyendo la estructura 3BOG).</w:t>
      </w:r>
    </w:p>
    <w:p w14:paraId="51BC3D85" w14:textId="77777777" w:rsidR="00F62CA0" w:rsidRPr="00932F6E" w:rsidRDefault="00F62CA0" w:rsidP="00E353E2">
      <w:pPr>
        <w:numPr>
          <w:ilvl w:val="0"/>
          <w:numId w:val="22"/>
        </w:numPr>
        <w:rPr>
          <w:rFonts w:asciiTheme="majorHAnsi" w:hAnsiTheme="majorHAnsi" w:cstheme="majorHAnsi"/>
        </w:rPr>
      </w:pPr>
      <w:r w:rsidRPr="00932F6E">
        <w:rPr>
          <w:rFonts w:asciiTheme="majorHAnsi" w:hAnsiTheme="majorHAnsi" w:cstheme="majorHAnsi"/>
        </w:rPr>
        <w:t>Instrucciones para contribuir con sugerencias o nuevas funcionalidades.</w:t>
      </w:r>
    </w:p>
    <w:p w14:paraId="3D90F547" w14:textId="77777777" w:rsidR="00F62CA0" w:rsidRPr="00932F6E" w:rsidRDefault="00F62CA0" w:rsidP="00F62CA0">
      <w:pPr>
        <w:rPr>
          <w:rFonts w:asciiTheme="majorHAnsi" w:hAnsiTheme="majorHAnsi" w:cstheme="majorHAnsi"/>
        </w:rPr>
      </w:pPr>
      <w:r w:rsidRPr="00932F6E">
        <w:rPr>
          <w:rFonts w:asciiTheme="majorHAnsi" w:hAnsiTheme="majorHAnsi" w:cstheme="majorHAnsi"/>
        </w:rPr>
        <w:t>El módulo se distribuye bajo una licencia libre compatible con usos académicos y científicos, garantizando su disponibilidad y evolución futura. Esta apertura contribuye a maximizar el impacto del trabajo y refuerza el valor práctico del proyecto más allá del entorno académico.</w:t>
      </w:r>
    </w:p>
    <w:p w14:paraId="52FFD825" w14:textId="0C657ADF" w:rsidR="00F82043" w:rsidRPr="00F82043" w:rsidRDefault="00F82043" w:rsidP="00E353E2">
      <w:pPr>
        <w:pStyle w:val="Ttulo2"/>
        <w:numPr>
          <w:ilvl w:val="1"/>
          <w:numId w:val="24"/>
        </w:numPr>
        <w:ind w:left="567" w:hanging="567"/>
      </w:pPr>
      <w:r w:rsidRPr="00F82043">
        <w:t xml:space="preserve"> </w:t>
      </w:r>
      <w:bookmarkStart w:id="132" w:name="_Toc197625501"/>
      <w:r w:rsidRPr="00F82043">
        <w:t>Casos de uso representativos</w:t>
      </w:r>
      <w:bookmarkEnd w:id="132"/>
    </w:p>
    <w:p w14:paraId="3C13D6D6" w14:textId="77777777" w:rsidR="00F82043" w:rsidRPr="00F82043" w:rsidRDefault="00F82043" w:rsidP="00F82043">
      <w:pPr>
        <w:pStyle w:val="NormalWeb"/>
        <w:spacing w:before="120" w:after="120" w:line="360" w:lineRule="auto"/>
        <w:rPr>
          <w:lang w:val="es-ES"/>
        </w:rPr>
      </w:pPr>
      <w:r w:rsidRPr="00F82043">
        <w:rPr>
          <w:lang w:val="es-ES"/>
        </w:rPr>
        <w:t>A continuación, se describen algunos casos de uso que ilustran la interacción esperada entre el usuario y el módulo desarrollado, así como las funciones principales que este proporciona dentro del entorno PyMOL.</w:t>
      </w:r>
    </w:p>
    <w:p w14:paraId="20DBDFCF" w14:textId="77777777" w:rsidR="00F82043" w:rsidRPr="00F82043" w:rsidRDefault="00F82043" w:rsidP="00F82043">
      <w:pPr>
        <w:pStyle w:val="NormalWeb"/>
        <w:spacing w:before="120" w:after="120" w:line="360" w:lineRule="auto"/>
        <w:rPr>
          <w:lang w:val="es-ES"/>
        </w:rPr>
      </w:pPr>
      <w:r w:rsidRPr="00F82043">
        <w:rPr>
          <w:rStyle w:val="Textoennegrita"/>
          <w:lang w:val="es-ES"/>
        </w:rPr>
        <w:t>Caso de uso 1: Carga y preparación de la estructura PDB</w:t>
      </w:r>
    </w:p>
    <w:p w14:paraId="2E25DC92" w14:textId="77777777" w:rsidR="00F82043" w:rsidRPr="00F82043" w:rsidRDefault="00F82043" w:rsidP="00E353E2">
      <w:pPr>
        <w:pStyle w:val="NormalWeb"/>
        <w:numPr>
          <w:ilvl w:val="0"/>
          <w:numId w:val="34"/>
        </w:numPr>
        <w:spacing w:before="120" w:after="120" w:line="360" w:lineRule="auto"/>
      </w:pPr>
      <w:r w:rsidRPr="00F82043">
        <w:rPr>
          <w:rStyle w:val="Textoennegrita"/>
        </w:rPr>
        <w:t>Actor</w:t>
      </w:r>
      <w:r w:rsidRPr="00F82043">
        <w:t>: Usuario (investigador)</w:t>
      </w:r>
    </w:p>
    <w:p w14:paraId="7D8B94BE" w14:textId="77777777" w:rsidR="00F82043" w:rsidRPr="00F82043" w:rsidRDefault="00F82043" w:rsidP="00E353E2">
      <w:pPr>
        <w:pStyle w:val="NormalWeb"/>
        <w:numPr>
          <w:ilvl w:val="0"/>
          <w:numId w:val="34"/>
        </w:numPr>
        <w:spacing w:before="120" w:after="120" w:line="360" w:lineRule="auto"/>
        <w:rPr>
          <w:lang w:val="es-ES"/>
        </w:rPr>
      </w:pPr>
      <w:r w:rsidRPr="00F82043">
        <w:rPr>
          <w:rStyle w:val="Textoennegrita"/>
          <w:lang w:val="es-ES"/>
        </w:rPr>
        <w:t>Objetivo</w:t>
      </w:r>
      <w:r w:rsidRPr="00F82043">
        <w:rPr>
          <w:lang w:val="es-ES"/>
        </w:rPr>
        <w:t>: Importar una proteína en formato PDB y preparar el modelo para su análisis.</w:t>
      </w:r>
    </w:p>
    <w:p w14:paraId="6ED636B4" w14:textId="77777777" w:rsidR="00F82043" w:rsidRPr="00F82043" w:rsidRDefault="00F82043" w:rsidP="00E353E2">
      <w:pPr>
        <w:pStyle w:val="NormalWeb"/>
        <w:numPr>
          <w:ilvl w:val="0"/>
          <w:numId w:val="34"/>
        </w:numPr>
        <w:spacing w:before="120" w:after="120" w:line="360" w:lineRule="auto"/>
        <w:rPr>
          <w:lang w:val="es-ES_tradnl"/>
        </w:rPr>
      </w:pPr>
      <w:r w:rsidRPr="00F82043">
        <w:rPr>
          <w:rStyle w:val="Textoennegrita"/>
        </w:rPr>
        <w:t>Pasos</w:t>
      </w:r>
      <w:r w:rsidRPr="00F82043">
        <w:t>:</w:t>
      </w:r>
    </w:p>
    <w:p w14:paraId="2AFD96FF" w14:textId="77777777" w:rsidR="00F82043" w:rsidRPr="00F82043" w:rsidRDefault="00F82043" w:rsidP="00E353E2">
      <w:pPr>
        <w:pStyle w:val="NormalWeb"/>
        <w:numPr>
          <w:ilvl w:val="1"/>
          <w:numId w:val="34"/>
        </w:numPr>
        <w:spacing w:before="120" w:after="120" w:line="360" w:lineRule="auto"/>
      </w:pPr>
      <w:r w:rsidRPr="00F82043">
        <w:rPr>
          <w:lang w:val="es-ES_tradnl"/>
        </w:rPr>
        <w:t>Ejecutar</w:t>
      </w:r>
      <w:r w:rsidRPr="00F82043">
        <w:t xml:space="preserve"> PyMOL.</w:t>
      </w:r>
    </w:p>
    <w:p w14:paraId="5D967500" w14:textId="77777777" w:rsidR="00F82043" w:rsidRPr="00F82043" w:rsidRDefault="00F82043" w:rsidP="00E353E2">
      <w:pPr>
        <w:pStyle w:val="NormalWeb"/>
        <w:numPr>
          <w:ilvl w:val="1"/>
          <w:numId w:val="34"/>
        </w:numPr>
        <w:spacing w:before="120" w:after="120" w:line="360" w:lineRule="auto"/>
        <w:rPr>
          <w:lang w:val="es-ES"/>
        </w:rPr>
      </w:pPr>
      <w:r w:rsidRPr="00F82043">
        <w:rPr>
          <w:lang w:val="es-ES"/>
        </w:rPr>
        <w:t xml:space="preserve">Cargar el módulo desde la interfaz con el comando </w:t>
      </w:r>
      <w:r w:rsidRPr="00F82043">
        <w:rPr>
          <w:rStyle w:val="CdigoHTML"/>
          <w:rFonts w:asciiTheme="minorHAnsi" w:hAnsiTheme="minorHAnsi"/>
          <w:sz w:val="24"/>
          <w:szCs w:val="24"/>
          <w:lang w:val="es-ES"/>
        </w:rPr>
        <w:t>run</w:t>
      </w:r>
      <w:r w:rsidRPr="00F82043">
        <w:rPr>
          <w:lang w:val="es-ES"/>
        </w:rPr>
        <w:t>.</w:t>
      </w:r>
    </w:p>
    <w:p w14:paraId="70135BF6" w14:textId="77777777" w:rsidR="00F82043" w:rsidRPr="00F82043" w:rsidRDefault="00F82043" w:rsidP="00E353E2">
      <w:pPr>
        <w:pStyle w:val="NormalWeb"/>
        <w:numPr>
          <w:ilvl w:val="1"/>
          <w:numId w:val="34"/>
        </w:numPr>
        <w:spacing w:before="120" w:after="120" w:line="360" w:lineRule="auto"/>
        <w:rPr>
          <w:lang w:val="es-ES"/>
        </w:rPr>
      </w:pPr>
      <w:r w:rsidRPr="00F82043">
        <w:rPr>
          <w:lang w:val="es-ES"/>
        </w:rPr>
        <w:t>Utilizar la opción “Seleccionar archivo” para importar el archivo PDB.</w:t>
      </w:r>
    </w:p>
    <w:p w14:paraId="31BBD9D7" w14:textId="77777777" w:rsidR="00F82043" w:rsidRPr="00F82043" w:rsidRDefault="00F82043" w:rsidP="00E353E2">
      <w:pPr>
        <w:pStyle w:val="NormalWeb"/>
        <w:numPr>
          <w:ilvl w:val="1"/>
          <w:numId w:val="34"/>
        </w:numPr>
        <w:spacing w:before="120" w:after="120" w:line="360" w:lineRule="auto"/>
        <w:rPr>
          <w:lang w:val="es-ES"/>
        </w:rPr>
      </w:pPr>
      <w:r w:rsidRPr="00F82043">
        <w:rPr>
          <w:lang w:val="es-ES"/>
        </w:rPr>
        <w:t>Eliminar moléculas de solvente y añadir hidrógenos automáticamente.</w:t>
      </w:r>
    </w:p>
    <w:p w14:paraId="0EA0CF1F" w14:textId="77777777" w:rsidR="00F82043" w:rsidRPr="00F82043" w:rsidRDefault="00F82043" w:rsidP="00E353E2">
      <w:pPr>
        <w:pStyle w:val="NormalWeb"/>
        <w:numPr>
          <w:ilvl w:val="0"/>
          <w:numId w:val="34"/>
        </w:numPr>
        <w:spacing w:before="120" w:after="120" w:line="360" w:lineRule="auto"/>
        <w:rPr>
          <w:lang w:val="es-ES"/>
        </w:rPr>
      </w:pPr>
      <w:r w:rsidRPr="00F82043">
        <w:rPr>
          <w:rStyle w:val="Textoennegrita"/>
          <w:lang w:val="es-ES"/>
        </w:rPr>
        <w:t>Resultado esperado</w:t>
      </w:r>
      <w:r w:rsidRPr="00F82043">
        <w:rPr>
          <w:lang w:val="es-ES"/>
        </w:rPr>
        <w:t>: La estructura aparece cargada, limpia y lista para su análisis estructural en PyMOL.</w:t>
      </w:r>
    </w:p>
    <w:p w14:paraId="29C101A7" w14:textId="77777777" w:rsidR="00F82043" w:rsidRPr="00F82043" w:rsidRDefault="00F82043" w:rsidP="00F82043">
      <w:pPr>
        <w:pStyle w:val="NormalWeb"/>
        <w:spacing w:before="120" w:after="120" w:line="360" w:lineRule="auto"/>
        <w:rPr>
          <w:lang w:val="es-ES"/>
        </w:rPr>
      </w:pPr>
      <w:r w:rsidRPr="00F82043">
        <w:rPr>
          <w:rStyle w:val="Textoennegrita"/>
          <w:lang w:val="es-ES"/>
        </w:rPr>
        <w:t>Caso de uso 2: Análisis geométrico de la proteína</w:t>
      </w:r>
    </w:p>
    <w:p w14:paraId="6C692DD8" w14:textId="77777777" w:rsidR="00F82043" w:rsidRPr="00F82043" w:rsidRDefault="00F82043" w:rsidP="00E353E2">
      <w:pPr>
        <w:pStyle w:val="NormalWeb"/>
        <w:numPr>
          <w:ilvl w:val="0"/>
          <w:numId w:val="35"/>
        </w:numPr>
        <w:spacing w:before="120" w:after="120" w:line="360" w:lineRule="auto"/>
      </w:pPr>
      <w:r w:rsidRPr="00F82043">
        <w:rPr>
          <w:rStyle w:val="Textoennegrita"/>
        </w:rPr>
        <w:t>Actor</w:t>
      </w:r>
      <w:r w:rsidRPr="00F82043">
        <w:t>:</w:t>
      </w:r>
      <w:r w:rsidRPr="00F82043">
        <w:rPr>
          <w:lang w:val="es-ES_tradnl"/>
        </w:rPr>
        <w:t xml:space="preserve"> Usuario</w:t>
      </w:r>
    </w:p>
    <w:p w14:paraId="1A10B0EE" w14:textId="77777777" w:rsidR="00F82043" w:rsidRPr="00F82043" w:rsidRDefault="00F82043" w:rsidP="00E353E2">
      <w:pPr>
        <w:pStyle w:val="NormalWeb"/>
        <w:numPr>
          <w:ilvl w:val="0"/>
          <w:numId w:val="35"/>
        </w:numPr>
        <w:spacing w:before="120" w:after="120" w:line="360" w:lineRule="auto"/>
        <w:rPr>
          <w:lang w:val="es-ES_tradnl"/>
        </w:rPr>
      </w:pPr>
      <w:r w:rsidRPr="00F82043">
        <w:rPr>
          <w:rStyle w:val="Textoennegrita"/>
          <w:lang w:val="es-ES"/>
        </w:rPr>
        <w:t>Objetivo</w:t>
      </w:r>
      <w:r w:rsidRPr="00F82043">
        <w:rPr>
          <w:lang w:val="es-ES"/>
        </w:rPr>
        <w:t xml:space="preserve">: Calcular los ángulos diedros </w:t>
      </w:r>
      <w:r w:rsidRPr="00F82043">
        <w:t>φ</w:t>
      </w:r>
      <w:r w:rsidRPr="00F82043">
        <w:rPr>
          <w:lang w:val="es-ES"/>
        </w:rPr>
        <w:t xml:space="preserve"> y </w:t>
      </w:r>
      <w:r w:rsidRPr="00F82043">
        <w:t>ψ</w:t>
      </w:r>
      <w:r w:rsidRPr="00F82043">
        <w:rPr>
          <w:lang w:val="es-ES"/>
        </w:rPr>
        <w:t xml:space="preserve"> de todos los residuos de una cadena.</w:t>
      </w:r>
    </w:p>
    <w:p w14:paraId="0D605EE0" w14:textId="77777777" w:rsidR="00F82043" w:rsidRPr="00F82043" w:rsidRDefault="00F82043" w:rsidP="00E353E2">
      <w:pPr>
        <w:pStyle w:val="NormalWeb"/>
        <w:numPr>
          <w:ilvl w:val="0"/>
          <w:numId w:val="35"/>
        </w:numPr>
        <w:spacing w:before="120" w:after="120" w:line="360" w:lineRule="auto"/>
      </w:pPr>
      <w:r w:rsidRPr="00F82043">
        <w:rPr>
          <w:rStyle w:val="Textoennegrita"/>
          <w:lang w:val="es-ES_tradnl"/>
        </w:rPr>
        <w:t>Pasos</w:t>
      </w:r>
      <w:r w:rsidRPr="00F82043">
        <w:t>:</w:t>
      </w:r>
    </w:p>
    <w:p w14:paraId="452464A2" w14:textId="77777777" w:rsidR="00F82043" w:rsidRPr="00F82043" w:rsidRDefault="00F82043" w:rsidP="00E353E2">
      <w:pPr>
        <w:pStyle w:val="NormalWeb"/>
        <w:numPr>
          <w:ilvl w:val="1"/>
          <w:numId w:val="35"/>
        </w:numPr>
        <w:spacing w:before="120" w:after="120" w:line="360" w:lineRule="auto"/>
        <w:rPr>
          <w:lang w:val="es-ES"/>
        </w:rPr>
      </w:pPr>
      <w:r w:rsidRPr="00F82043">
        <w:rPr>
          <w:lang w:val="es-ES"/>
        </w:rPr>
        <w:t>Seleccionar la cadena de interés desde la interfaz del módulo.</w:t>
      </w:r>
    </w:p>
    <w:p w14:paraId="2035699A" w14:textId="77777777" w:rsidR="00F82043" w:rsidRPr="00F82043" w:rsidRDefault="00F82043" w:rsidP="00E353E2">
      <w:pPr>
        <w:pStyle w:val="NormalWeb"/>
        <w:numPr>
          <w:ilvl w:val="1"/>
          <w:numId w:val="35"/>
        </w:numPr>
        <w:spacing w:before="120" w:after="120" w:line="360" w:lineRule="auto"/>
        <w:rPr>
          <w:lang w:val="es-ES"/>
        </w:rPr>
      </w:pPr>
      <w:r w:rsidRPr="00F82043">
        <w:rPr>
          <w:lang w:val="es-ES"/>
        </w:rPr>
        <w:t xml:space="preserve">Ejecutar la función “Guardar ángulos </w:t>
      </w:r>
      <w:r w:rsidRPr="00F82043">
        <w:t>φ</w:t>
      </w:r>
      <w:r w:rsidRPr="00F82043">
        <w:rPr>
          <w:lang w:val="es-ES"/>
        </w:rPr>
        <w:t xml:space="preserve"> y </w:t>
      </w:r>
      <w:r w:rsidRPr="00F82043">
        <w:t>ψ</w:t>
      </w:r>
      <w:r w:rsidRPr="00F82043">
        <w:rPr>
          <w:lang w:val="es-ES"/>
        </w:rPr>
        <w:t>”.</w:t>
      </w:r>
    </w:p>
    <w:p w14:paraId="3C210F1D" w14:textId="77777777" w:rsidR="00F82043" w:rsidRPr="00F82043" w:rsidRDefault="00F82043" w:rsidP="00E353E2">
      <w:pPr>
        <w:pStyle w:val="NormalWeb"/>
        <w:numPr>
          <w:ilvl w:val="1"/>
          <w:numId w:val="35"/>
        </w:numPr>
        <w:spacing w:before="120" w:after="120" w:line="360" w:lineRule="auto"/>
        <w:rPr>
          <w:lang w:val="es-ES"/>
        </w:rPr>
      </w:pPr>
      <w:r w:rsidRPr="00F82043">
        <w:rPr>
          <w:lang w:val="es-ES"/>
        </w:rPr>
        <w:lastRenderedPageBreak/>
        <w:t>Revisar el archivo generado con los valores por residuo.</w:t>
      </w:r>
    </w:p>
    <w:p w14:paraId="5B4DA107" w14:textId="77777777" w:rsidR="00F82043" w:rsidRPr="00F82043" w:rsidRDefault="00F82043" w:rsidP="00E353E2">
      <w:pPr>
        <w:pStyle w:val="NormalWeb"/>
        <w:numPr>
          <w:ilvl w:val="0"/>
          <w:numId w:val="35"/>
        </w:numPr>
        <w:spacing w:before="120" w:after="120" w:line="360" w:lineRule="auto"/>
        <w:rPr>
          <w:lang w:val="es-ES"/>
        </w:rPr>
      </w:pPr>
      <w:r w:rsidRPr="00F82043">
        <w:rPr>
          <w:rStyle w:val="Textoennegrita"/>
          <w:lang w:val="es-ES"/>
        </w:rPr>
        <w:t>Resultado esperado</w:t>
      </w:r>
      <w:r w:rsidRPr="00F82043">
        <w:rPr>
          <w:lang w:val="es-ES"/>
        </w:rPr>
        <w:t>: Se genera un archivo de texto con los ángulos calculados para cada residuo, permitiendo su posterior análisis o visualización.</w:t>
      </w:r>
    </w:p>
    <w:p w14:paraId="1F8F4798" w14:textId="77777777" w:rsidR="00F82043" w:rsidRPr="00F82043" w:rsidRDefault="00F82043" w:rsidP="00F82043">
      <w:pPr>
        <w:pStyle w:val="NormalWeb"/>
        <w:spacing w:before="120" w:after="120" w:line="360" w:lineRule="auto"/>
        <w:rPr>
          <w:lang w:val="es-ES"/>
        </w:rPr>
      </w:pPr>
      <w:r w:rsidRPr="00F82043">
        <w:rPr>
          <w:rStyle w:val="Textoennegrita"/>
          <w:lang w:val="es-ES"/>
        </w:rPr>
        <w:t>Caso de uso 3: Identificación visual de hélices PPII</w:t>
      </w:r>
    </w:p>
    <w:p w14:paraId="56BA4AB7" w14:textId="77777777" w:rsidR="00F82043" w:rsidRPr="00F82043" w:rsidRDefault="00F82043" w:rsidP="00E353E2">
      <w:pPr>
        <w:pStyle w:val="NormalWeb"/>
        <w:numPr>
          <w:ilvl w:val="0"/>
          <w:numId w:val="36"/>
        </w:numPr>
        <w:spacing w:before="120" w:after="120" w:line="360" w:lineRule="auto"/>
      </w:pPr>
      <w:r w:rsidRPr="00F82043">
        <w:rPr>
          <w:rStyle w:val="Textoennegrita"/>
        </w:rPr>
        <w:t>Actor</w:t>
      </w:r>
      <w:r w:rsidRPr="00F82043">
        <w:t>:</w:t>
      </w:r>
      <w:r w:rsidRPr="00F82043">
        <w:rPr>
          <w:lang w:val="es-ES_tradnl"/>
        </w:rPr>
        <w:t xml:space="preserve"> Usuario</w:t>
      </w:r>
    </w:p>
    <w:p w14:paraId="43D126AC" w14:textId="77777777" w:rsidR="00F82043" w:rsidRPr="00F82043" w:rsidRDefault="00F82043" w:rsidP="00E353E2">
      <w:pPr>
        <w:pStyle w:val="NormalWeb"/>
        <w:numPr>
          <w:ilvl w:val="0"/>
          <w:numId w:val="36"/>
        </w:numPr>
        <w:spacing w:before="120" w:after="120" w:line="360" w:lineRule="auto"/>
        <w:rPr>
          <w:lang w:val="es-ES_tradnl"/>
        </w:rPr>
      </w:pPr>
      <w:r w:rsidRPr="00F82043">
        <w:rPr>
          <w:rStyle w:val="Textoennegrita"/>
          <w:lang w:val="es-ES"/>
        </w:rPr>
        <w:t>Objetivo</w:t>
      </w:r>
      <w:r w:rsidRPr="00F82043">
        <w:rPr>
          <w:lang w:val="es-ES"/>
        </w:rPr>
        <w:t>: Detectar y visualizar regiones de tipo PPII en una proteína modelo.</w:t>
      </w:r>
    </w:p>
    <w:p w14:paraId="49C5664E" w14:textId="77777777" w:rsidR="00F82043" w:rsidRPr="00F82043" w:rsidRDefault="00F82043" w:rsidP="00E353E2">
      <w:pPr>
        <w:pStyle w:val="NormalWeb"/>
        <w:numPr>
          <w:ilvl w:val="0"/>
          <w:numId w:val="36"/>
        </w:numPr>
        <w:spacing w:before="120" w:after="120" w:line="360" w:lineRule="auto"/>
      </w:pPr>
      <w:r w:rsidRPr="00F82043">
        <w:rPr>
          <w:rStyle w:val="Textoennegrita"/>
          <w:lang w:val="es-ES_tradnl"/>
        </w:rPr>
        <w:t>Pasos</w:t>
      </w:r>
      <w:r w:rsidRPr="00F82043">
        <w:t>:</w:t>
      </w:r>
    </w:p>
    <w:p w14:paraId="34F2A5AA" w14:textId="77777777" w:rsidR="00F82043" w:rsidRPr="00F82043" w:rsidRDefault="00F82043" w:rsidP="00E353E2">
      <w:pPr>
        <w:pStyle w:val="NormalWeb"/>
        <w:numPr>
          <w:ilvl w:val="1"/>
          <w:numId w:val="36"/>
        </w:numPr>
        <w:spacing w:before="120" w:after="120" w:line="360" w:lineRule="auto"/>
        <w:rPr>
          <w:lang w:val="es-ES"/>
        </w:rPr>
      </w:pPr>
      <w:r w:rsidRPr="00F82043">
        <w:rPr>
          <w:lang w:val="es-ES"/>
        </w:rPr>
        <w:t>Ejecutar el análisis completo desde la interfaz.</w:t>
      </w:r>
    </w:p>
    <w:p w14:paraId="5BCA30BD" w14:textId="77777777" w:rsidR="00F82043" w:rsidRPr="00F82043" w:rsidRDefault="00F82043" w:rsidP="00E353E2">
      <w:pPr>
        <w:pStyle w:val="NormalWeb"/>
        <w:numPr>
          <w:ilvl w:val="1"/>
          <w:numId w:val="36"/>
        </w:numPr>
        <w:spacing w:before="120" w:after="120" w:line="360" w:lineRule="auto"/>
        <w:rPr>
          <w:lang w:val="es-ES"/>
        </w:rPr>
      </w:pPr>
      <w:r w:rsidRPr="00F82043">
        <w:rPr>
          <w:lang w:val="es-ES"/>
        </w:rPr>
        <w:t>Visualizar las hélices detectadas directamente en la estructura tridimensional.</w:t>
      </w:r>
    </w:p>
    <w:p w14:paraId="76BCB586" w14:textId="77777777" w:rsidR="00F82043" w:rsidRPr="00F82043" w:rsidRDefault="00F82043" w:rsidP="00E353E2">
      <w:pPr>
        <w:pStyle w:val="NormalWeb"/>
        <w:numPr>
          <w:ilvl w:val="1"/>
          <w:numId w:val="36"/>
        </w:numPr>
        <w:spacing w:before="120" w:after="120" w:line="360" w:lineRule="auto"/>
        <w:rPr>
          <w:lang w:val="es-ES"/>
        </w:rPr>
      </w:pPr>
      <w:r w:rsidRPr="00F82043">
        <w:rPr>
          <w:lang w:val="es-ES"/>
        </w:rPr>
        <w:t>Revisar la información asociada a cada hélice (residuos implicados, valores angulares, enlaces).</w:t>
      </w:r>
    </w:p>
    <w:p w14:paraId="408CC0FA" w14:textId="77777777" w:rsidR="00F82043" w:rsidRPr="00F82043" w:rsidRDefault="00F82043" w:rsidP="00E353E2">
      <w:pPr>
        <w:pStyle w:val="NormalWeb"/>
        <w:numPr>
          <w:ilvl w:val="0"/>
          <w:numId w:val="36"/>
        </w:numPr>
        <w:spacing w:before="120" w:after="120" w:line="360" w:lineRule="auto"/>
        <w:rPr>
          <w:lang w:val="es-ES"/>
        </w:rPr>
      </w:pPr>
      <w:r w:rsidRPr="00F82043">
        <w:rPr>
          <w:rStyle w:val="Textoennegrita"/>
          <w:lang w:val="es-ES"/>
        </w:rPr>
        <w:t>Resultado esperado</w:t>
      </w:r>
      <w:r w:rsidRPr="00F82043">
        <w:rPr>
          <w:lang w:val="es-ES"/>
        </w:rPr>
        <w:t>: Las hélices candidatas se representan en pantalla con colores diferenciados y se genera un resumen exportable con la información asociada.</w:t>
      </w:r>
    </w:p>
    <w:p w14:paraId="0B02A2CA" w14:textId="34EAEAD5" w:rsidR="00CC3B1D" w:rsidRPr="00CC3B1D" w:rsidRDefault="00CC3B1D" w:rsidP="00CC3B1D">
      <w:pPr>
        <w:pStyle w:val="Descripcin"/>
        <w:jc w:val="center"/>
        <w:rPr>
          <w:i w:val="0"/>
        </w:rPr>
      </w:pPr>
      <w:bookmarkStart w:id="133" w:name="_Toc197625549"/>
      <w:r w:rsidRPr="00CC3B1D">
        <w:rPr>
          <w:i w:val="0"/>
        </w:rPr>
        <w:t xml:space="preserve">Tabla </w:t>
      </w:r>
      <w:r w:rsidRPr="00CC3B1D">
        <w:rPr>
          <w:i w:val="0"/>
        </w:rPr>
        <w:fldChar w:fldCharType="begin"/>
      </w:r>
      <w:r w:rsidRPr="00CC3B1D">
        <w:rPr>
          <w:i w:val="0"/>
        </w:rPr>
        <w:instrText xml:space="preserve"> SEQ Tabla \* ARABIC </w:instrText>
      </w:r>
      <w:r w:rsidRPr="00CC3B1D">
        <w:rPr>
          <w:i w:val="0"/>
        </w:rPr>
        <w:fldChar w:fldCharType="separate"/>
      </w:r>
      <w:r w:rsidRPr="00CC3B1D">
        <w:rPr>
          <w:i w:val="0"/>
          <w:noProof/>
        </w:rPr>
        <w:t>4</w:t>
      </w:r>
      <w:r w:rsidRPr="00CC3B1D">
        <w:rPr>
          <w:i w:val="0"/>
        </w:rPr>
        <w:fldChar w:fldCharType="end"/>
      </w:r>
      <w:r w:rsidRPr="00CC3B1D">
        <w:rPr>
          <w:i w:val="0"/>
        </w:rPr>
        <w:t>. Casos de uso representativos del módulo de detección de hélices PPII</w:t>
      </w:r>
      <w:bookmarkEnd w:id="133"/>
    </w:p>
    <w:tbl>
      <w:tblPr>
        <w:tblW w:w="0" w:type="auto"/>
        <w:tblBorders>
          <w:top w:val="single" w:sz="4" w:space="0" w:color="00B0F0"/>
          <w:left w:val="single" w:sz="4" w:space="0" w:color="00B0F0"/>
          <w:bottom w:val="single" w:sz="4" w:space="0" w:color="00B0F0"/>
          <w:right w:val="single" w:sz="4" w:space="0" w:color="00B0F0"/>
          <w:insideH w:val="single" w:sz="4" w:space="0" w:color="00B0F0"/>
          <w:insideV w:val="single" w:sz="4" w:space="0" w:color="00B0F0"/>
        </w:tblBorders>
        <w:tblCellMar>
          <w:top w:w="15" w:type="dxa"/>
          <w:left w:w="113" w:type="dxa"/>
          <w:bottom w:w="15" w:type="dxa"/>
          <w:right w:w="113" w:type="dxa"/>
        </w:tblCellMar>
        <w:tblLook w:val="04A0" w:firstRow="1" w:lastRow="0" w:firstColumn="1" w:lastColumn="0" w:noHBand="0" w:noVBand="1"/>
      </w:tblPr>
      <w:tblGrid>
        <w:gridCol w:w="489"/>
        <w:gridCol w:w="2115"/>
        <w:gridCol w:w="981"/>
        <w:gridCol w:w="2509"/>
        <w:gridCol w:w="2967"/>
      </w:tblGrid>
      <w:tr w:rsidR="00B84A6F" w:rsidRPr="00B84A6F" w14:paraId="0BF03A4B" w14:textId="77777777" w:rsidTr="00B84A6F">
        <w:trPr>
          <w:tblHeader/>
        </w:trPr>
        <w:tc>
          <w:tcPr>
            <w:tcW w:w="0" w:type="auto"/>
            <w:shd w:val="clear" w:color="auto" w:fill="0098CD"/>
            <w:vAlign w:val="center"/>
            <w:hideMark/>
          </w:tcPr>
          <w:p w14:paraId="7E2626D3" w14:textId="77777777" w:rsidR="00CE78E9" w:rsidRPr="00B84A6F" w:rsidRDefault="00CE78E9" w:rsidP="00CE78E9">
            <w:pPr>
              <w:rPr>
                <w:b/>
                <w:bCs/>
                <w:color w:val="FFFFFF" w:themeColor="background1"/>
                <w:lang w:val="es-ES"/>
              </w:rPr>
            </w:pPr>
            <w:r w:rsidRPr="00B84A6F">
              <w:rPr>
                <w:b/>
                <w:bCs/>
                <w:color w:val="FFFFFF" w:themeColor="background1"/>
                <w:lang w:val="es-ES"/>
              </w:rPr>
              <w:t>Nº</w:t>
            </w:r>
          </w:p>
        </w:tc>
        <w:tc>
          <w:tcPr>
            <w:tcW w:w="0" w:type="auto"/>
            <w:shd w:val="clear" w:color="auto" w:fill="0098CD"/>
            <w:vAlign w:val="center"/>
            <w:hideMark/>
          </w:tcPr>
          <w:p w14:paraId="18AC6DD5" w14:textId="3EA5BE48" w:rsidR="00CE78E9" w:rsidRPr="00B84A6F" w:rsidRDefault="00B84A6F" w:rsidP="00CE78E9">
            <w:pPr>
              <w:rPr>
                <w:b/>
                <w:bCs/>
                <w:color w:val="FFFFFF" w:themeColor="background1"/>
                <w:lang w:val="es-ES"/>
              </w:rPr>
            </w:pPr>
            <w:r>
              <w:rPr>
                <w:b/>
                <w:bCs/>
                <w:color w:val="FFFFFF" w:themeColor="background1"/>
                <w:lang w:val="es-ES"/>
              </w:rPr>
              <w:t>Caso</w:t>
            </w:r>
            <w:r w:rsidR="00CE78E9" w:rsidRPr="00B84A6F">
              <w:rPr>
                <w:b/>
                <w:bCs/>
                <w:color w:val="FFFFFF" w:themeColor="background1"/>
                <w:lang w:val="es-ES"/>
              </w:rPr>
              <w:t xml:space="preserve"> de uso</w:t>
            </w:r>
          </w:p>
        </w:tc>
        <w:tc>
          <w:tcPr>
            <w:tcW w:w="0" w:type="auto"/>
            <w:shd w:val="clear" w:color="auto" w:fill="0098CD"/>
            <w:vAlign w:val="center"/>
            <w:hideMark/>
          </w:tcPr>
          <w:p w14:paraId="29FE3D8D" w14:textId="77777777" w:rsidR="00CE78E9" w:rsidRPr="00B84A6F" w:rsidRDefault="00CE78E9" w:rsidP="00CE78E9">
            <w:pPr>
              <w:rPr>
                <w:b/>
                <w:bCs/>
                <w:color w:val="FFFFFF" w:themeColor="background1"/>
                <w:lang w:val="es-ES"/>
              </w:rPr>
            </w:pPr>
            <w:r w:rsidRPr="00B84A6F">
              <w:rPr>
                <w:b/>
                <w:bCs/>
                <w:color w:val="FFFFFF" w:themeColor="background1"/>
                <w:lang w:val="es-ES"/>
              </w:rPr>
              <w:t>Actor</w:t>
            </w:r>
          </w:p>
        </w:tc>
        <w:tc>
          <w:tcPr>
            <w:tcW w:w="0" w:type="auto"/>
            <w:shd w:val="clear" w:color="auto" w:fill="0098CD"/>
            <w:vAlign w:val="center"/>
            <w:hideMark/>
          </w:tcPr>
          <w:p w14:paraId="198C1468" w14:textId="77777777" w:rsidR="00CE78E9" w:rsidRPr="00B84A6F" w:rsidRDefault="00CE78E9" w:rsidP="00CE78E9">
            <w:pPr>
              <w:rPr>
                <w:b/>
                <w:bCs/>
                <w:color w:val="FFFFFF" w:themeColor="background1"/>
                <w:lang w:val="es-ES"/>
              </w:rPr>
            </w:pPr>
            <w:r w:rsidRPr="00B84A6F">
              <w:rPr>
                <w:b/>
                <w:bCs/>
                <w:color w:val="FFFFFF" w:themeColor="background1"/>
                <w:lang w:val="es-ES"/>
              </w:rPr>
              <w:t>Objetivo principal</w:t>
            </w:r>
          </w:p>
        </w:tc>
        <w:tc>
          <w:tcPr>
            <w:tcW w:w="0" w:type="auto"/>
            <w:shd w:val="clear" w:color="auto" w:fill="0098CD"/>
            <w:vAlign w:val="center"/>
            <w:hideMark/>
          </w:tcPr>
          <w:p w14:paraId="2DF78684" w14:textId="77777777" w:rsidR="00CE78E9" w:rsidRPr="00B84A6F" w:rsidRDefault="00CE78E9" w:rsidP="00CE78E9">
            <w:pPr>
              <w:rPr>
                <w:b/>
                <w:bCs/>
                <w:color w:val="FFFFFF" w:themeColor="background1"/>
                <w:lang w:val="es-ES"/>
              </w:rPr>
            </w:pPr>
            <w:r w:rsidRPr="00B84A6F">
              <w:rPr>
                <w:b/>
                <w:bCs/>
                <w:color w:val="FFFFFF" w:themeColor="background1"/>
                <w:lang w:val="es-ES"/>
              </w:rPr>
              <w:t>Resultado esperado</w:t>
            </w:r>
          </w:p>
        </w:tc>
      </w:tr>
      <w:tr w:rsidR="00CE78E9" w:rsidRPr="00CE78E9" w14:paraId="4199C0A2" w14:textId="77777777" w:rsidTr="00CC3B1D">
        <w:tc>
          <w:tcPr>
            <w:tcW w:w="0" w:type="auto"/>
            <w:vAlign w:val="center"/>
            <w:hideMark/>
          </w:tcPr>
          <w:p w14:paraId="19F8F589" w14:textId="77777777" w:rsidR="00CE78E9" w:rsidRPr="00CE78E9" w:rsidRDefault="00CE78E9" w:rsidP="00CE78E9">
            <w:pPr>
              <w:rPr>
                <w:lang w:val="es-ES"/>
              </w:rPr>
            </w:pPr>
            <w:r w:rsidRPr="00CE78E9">
              <w:rPr>
                <w:lang w:val="es-ES"/>
              </w:rPr>
              <w:t>1</w:t>
            </w:r>
          </w:p>
        </w:tc>
        <w:tc>
          <w:tcPr>
            <w:tcW w:w="0" w:type="auto"/>
            <w:vAlign w:val="center"/>
            <w:hideMark/>
          </w:tcPr>
          <w:p w14:paraId="7EF05BA3" w14:textId="77777777" w:rsidR="00CE78E9" w:rsidRPr="00CE78E9" w:rsidRDefault="00CE78E9" w:rsidP="00B84A6F">
            <w:pPr>
              <w:spacing w:before="0" w:after="0"/>
              <w:jc w:val="left"/>
              <w:rPr>
                <w:lang w:val="es-ES"/>
              </w:rPr>
            </w:pPr>
            <w:r w:rsidRPr="00CE78E9">
              <w:rPr>
                <w:lang w:val="es-ES"/>
              </w:rPr>
              <w:t>Carga y preparación de la estructura PDB</w:t>
            </w:r>
          </w:p>
        </w:tc>
        <w:tc>
          <w:tcPr>
            <w:tcW w:w="0" w:type="auto"/>
            <w:vAlign w:val="center"/>
            <w:hideMark/>
          </w:tcPr>
          <w:p w14:paraId="65F8785E" w14:textId="77777777" w:rsidR="00CE78E9" w:rsidRPr="00CE78E9" w:rsidRDefault="00CE78E9" w:rsidP="00B84A6F">
            <w:pPr>
              <w:spacing w:before="0" w:after="0"/>
              <w:rPr>
                <w:lang w:val="es-ES"/>
              </w:rPr>
            </w:pPr>
            <w:r w:rsidRPr="00CE78E9">
              <w:rPr>
                <w:lang w:val="es-ES"/>
              </w:rPr>
              <w:t>Usuario</w:t>
            </w:r>
          </w:p>
        </w:tc>
        <w:tc>
          <w:tcPr>
            <w:tcW w:w="0" w:type="auto"/>
            <w:vAlign w:val="center"/>
            <w:hideMark/>
          </w:tcPr>
          <w:p w14:paraId="082EAD9B" w14:textId="77777777" w:rsidR="00CE78E9" w:rsidRPr="00CE78E9" w:rsidRDefault="00CE78E9" w:rsidP="00B84A6F">
            <w:pPr>
              <w:spacing w:before="0" w:after="0"/>
              <w:rPr>
                <w:lang w:val="es-ES"/>
              </w:rPr>
            </w:pPr>
            <w:r w:rsidRPr="00CE78E9">
              <w:rPr>
                <w:lang w:val="es-ES"/>
              </w:rPr>
              <w:t>Importar una proteína y dejarla lista para análisis estructural</w:t>
            </w:r>
          </w:p>
        </w:tc>
        <w:tc>
          <w:tcPr>
            <w:tcW w:w="0" w:type="auto"/>
            <w:vAlign w:val="center"/>
            <w:hideMark/>
          </w:tcPr>
          <w:p w14:paraId="01C6C5AA" w14:textId="77777777" w:rsidR="00CE78E9" w:rsidRPr="00CE78E9" w:rsidRDefault="00CE78E9" w:rsidP="00B84A6F">
            <w:pPr>
              <w:spacing w:before="0" w:after="0"/>
              <w:rPr>
                <w:lang w:val="es-ES"/>
              </w:rPr>
            </w:pPr>
            <w:r w:rsidRPr="00CE78E9">
              <w:rPr>
                <w:lang w:val="es-ES"/>
              </w:rPr>
              <w:t>Estructura limpia, con hidrógenos añadidos, lista para análisis en PyMOL</w:t>
            </w:r>
          </w:p>
        </w:tc>
      </w:tr>
      <w:tr w:rsidR="00CE78E9" w:rsidRPr="00CE78E9" w14:paraId="790DA753" w14:textId="77777777" w:rsidTr="00CC3B1D">
        <w:tc>
          <w:tcPr>
            <w:tcW w:w="0" w:type="auto"/>
            <w:vAlign w:val="center"/>
            <w:hideMark/>
          </w:tcPr>
          <w:p w14:paraId="427FD155" w14:textId="77777777" w:rsidR="00CE78E9" w:rsidRPr="00CE78E9" w:rsidRDefault="00CE78E9" w:rsidP="00CE78E9">
            <w:pPr>
              <w:rPr>
                <w:lang w:val="es-ES"/>
              </w:rPr>
            </w:pPr>
            <w:r w:rsidRPr="00CE78E9">
              <w:rPr>
                <w:lang w:val="es-ES"/>
              </w:rPr>
              <w:t>2</w:t>
            </w:r>
          </w:p>
        </w:tc>
        <w:tc>
          <w:tcPr>
            <w:tcW w:w="0" w:type="auto"/>
            <w:vAlign w:val="center"/>
            <w:hideMark/>
          </w:tcPr>
          <w:p w14:paraId="3C8E897D" w14:textId="77777777" w:rsidR="00CE78E9" w:rsidRPr="00CE78E9" w:rsidRDefault="00CE78E9" w:rsidP="00B84A6F">
            <w:pPr>
              <w:spacing w:before="0" w:after="0"/>
              <w:jc w:val="left"/>
              <w:rPr>
                <w:lang w:val="es-ES"/>
              </w:rPr>
            </w:pPr>
            <w:r w:rsidRPr="00CE78E9">
              <w:rPr>
                <w:lang w:val="es-ES"/>
              </w:rPr>
              <w:t>Análisis geométrico de la proteína</w:t>
            </w:r>
          </w:p>
        </w:tc>
        <w:tc>
          <w:tcPr>
            <w:tcW w:w="0" w:type="auto"/>
            <w:vAlign w:val="center"/>
            <w:hideMark/>
          </w:tcPr>
          <w:p w14:paraId="433D518F" w14:textId="77777777" w:rsidR="00CE78E9" w:rsidRPr="00CE78E9" w:rsidRDefault="00CE78E9" w:rsidP="00B84A6F">
            <w:pPr>
              <w:spacing w:before="0" w:after="0"/>
              <w:rPr>
                <w:lang w:val="es-ES"/>
              </w:rPr>
            </w:pPr>
            <w:r w:rsidRPr="00CE78E9">
              <w:rPr>
                <w:lang w:val="es-ES"/>
              </w:rPr>
              <w:t>Usuario</w:t>
            </w:r>
          </w:p>
        </w:tc>
        <w:tc>
          <w:tcPr>
            <w:tcW w:w="0" w:type="auto"/>
            <w:vAlign w:val="center"/>
            <w:hideMark/>
          </w:tcPr>
          <w:p w14:paraId="226EA9ED" w14:textId="77777777" w:rsidR="00CE78E9" w:rsidRPr="00CE78E9" w:rsidRDefault="00CE78E9" w:rsidP="00B84A6F">
            <w:pPr>
              <w:spacing w:before="0" w:after="0"/>
              <w:rPr>
                <w:lang w:val="es-ES"/>
              </w:rPr>
            </w:pPr>
            <w:r w:rsidRPr="00CE78E9">
              <w:rPr>
                <w:lang w:val="es-ES"/>
              </w:rPr>
              <w:t>Calcular y guardar los ángulos φ y ψ de los residuos de una cadena</w:t>
            </w:r>
          </w:p>
        </w:tc>
        <w:tc>
          <w:tcPr>
            <w:tcW w:w="0" w:type="auto"/>
            <w:vAlign w:val="center"/>
            <w:hideMark/>
          </w:tcPr>
          <w:p w14:paraId="0A79ADCF" w14:textId="77777777" w:rsidR="00CE78E9" w:rsidRPr="00CE78E9" w:rsidRDefault="00CE78E9" w:rsidP="00B84A6F">
            <w:pPr>
              <w:spacing w:before="0" w:after="0"/>
              <w:rPr>
                <w:lang w:val="es-ES"/>
              </w:rPr>
            </w:pPr>
            <w:r w:rsidRPr="00CE78E9">
              <w:rPr>
                <w:lang w:val="es-ES"/>
              </w:rPr>
              <w:t>Archivo con los ángulos diedros por residuo para análisis posterior</w:t>
            </w:r>
          </w:p>
        </w:tc>
      </w:tr>
      <w:tr w:rsidR="00CE78E9" w:rsidRPr="00CE78E9" w14:paraId="64FE69ED" w14:textId="77777777" w:rsidTr="00CC3B1D">
        <w:tc>
          <w:tcPr>
            <w:tcW w:w="0" w:type="auto"/>
            <w:vAlign w:val="center"/>
            <w:hideMark/>
          </w:tcPr>
          <w:p w14:paraId="1BD92626" w14:textId="77777777" w:rsidR="00CE78E9" w:rsidRPr="00CE78E9" w:rsidRDefault="00CE78E9" w:rsidP="00CE78E9">
            <w:pPr>
              <w:rPr>
                <w:lang w:val="es-ES"/>
              </w:rPr>
            </w:pPr>
            <w:r w:rsidRPr="00CE78E9">
              <w:rPr>
                <w:lang w:val="es-ES"/>
              </w:rPr>
              <w:t>3</w:t>
            </w:r>
          </w:p>
        </w:tc>
        <w:tc>
          <w:tcPr>
            <w:tcW w:w="0" w:type="auto"/>
            <w:vAlign w:val="center"/>
            <w:hideMark/>
          </w:tcPr>
          <w:p w14:paraId="7499312E" w14:textId="77777777" w:rsidR="00CE78E9" w:rsidRPr="00CE78E9" w:rsidRDefault="00CE78E9" w:rsidP="00B84A6F">
            <w:pPr>
              <w:spacing w:before="0" w:after="0"/>
              <w:rPr>
                <w:lang w:val="es-ES"/>
              </w:rPr>
            </w:pPr>
            <w:r w:rsidRPr="00CE78E9">
              <w:rPr>
                <w:lang w:val="es-ES"/>
              </w:rPr>
              <w:t>Identificación visual de hélices PPII</w:t>
            </w:r>
          </w:p>
        </w:tc>
        <w:tc>
          <w:tcPr>
            <w:tcW w:w="0" w:type="auto"/>
            <w:vAlign w:val="center"/>
            <w:hideMark/>
          </w:tcPr>
          <w:p w14:paraId="3400A673" w14:textId="77777777" w:rsidR="00CE78E9" w:rsidRPr="00CE78E9" w:rsidRDefault="00CE78E9" w:rsidP="00B84A6F">
            <w:pPr>
              <w:spacing w:before="0" w:after="0"/>
              <w:rPr>
                <w:lang w:val="es-ES"/>
              </w:rPr>
            </w:pPr>
            <w:r w:rsidRPr="00CE78E9">
              <w:rPr>
                <w:lang w:val="es-ES"/>
              </w:rPr>
              <w:t>Usuario</w:t>
            </w:r>
          </w:p>
        </w:tc>
        <w:tc>
          <w:tcPr>
            <w:tcW w:w="0" w:type="auto"/>
            <w:vAlign w:val="center"/>
            <w:hideMark/>
          </w:tcPr>
          <w:p w14:paraId="17FE639E" w14:textId="77777777" w:rsidR="00CE78E9" w:rsidRPr="00CE78E9" w:rsidRDefault="00CE78E9" w:rsidP="00B84A6F">
            <w:pPr>
              <w:spacing w:before="0" w:after="0"/>
              <w:rPr>
                <w:lang w:val="es-ES"/>
              </w:rPr>
            </w:pPr>
            <w:r w:rsidRPr="00CE78E9">
              <w:rPr>
                <w:lang w:val="es-ES"/>
              </w:rPr>
              <w:t>Detectar, representar y revisar hélices PPII en la proteína cargada</w:t>
            </w:r>
          </w:p>
        </w:tc>
        <w:tc>
          <w:tcPr>
            <w:tcW w:w="0" w:type="auto"/>
            <w:vAlign w:val="center"/>
            <w:hideMark/>
          </w:tcPr>
          <w:p w14:paraId="15407613" w14:textId="77777777" w:rsidR="00CE78E9" w:rsidRPr="00CE78E9" w:rsidRDefault="00CE78E9" w:rsidP="00B84A6F">
            <w:pPr>
              <w:spacing w:before="0" w:after="0"/>
              <w:rPr>
                <w:lang w:val="es-ES"/>
              </w:rPr>
            </w:pPr>
            <w:r w:rsidRPr="00CE78E9">
              <w:rPr>
                <w:lang w:val="es-ES"/>
              </w:rPr>
              <w:t>Hélices coloreadas y etiquetadas; resumen exportable con datos estructurales clave</w:t>
            </w:r>
          </w:p>
        </w:tc>
      </w:tr>
    </w:tbl>
    <w:p w14:paraId="61C7B90E" w14:textId="6A193049" w:rsidR="00CE78E9" w:rsidRDefault="00CE78E9" w:rsidP="002E3967">
      <w:pPr>
        <w:rPr>
          <w:lang w:val="es-ES"/>
        </w:rPr>
      </w:pPr>
      <w:r>
        <w:rPr>
          <w:lang w:val="es-ES"/>
        </w:rPr>
        <w:br w:type="page"/>
      </w:r>
    </w:p>
    <w:p w14:paraId="1B9E4CA9" w14:textId="5D84F2B1" w:rsidR="00312028" w:rsidRPr="00932F6E" w:rsidRDefault="00312028" w:rsidP="00E353E2">
      <w:pPr>
        <w:pStyle w:val="Ttulo1"/>
        <w:numPr>
          <w:ilvl w:val="0"/>
          <w:numId w:val="24"/>
        </w:numPr>
        <w:contextualSpacing/>
      </w:pPr>
      <w:bookmarkStart w:id="134" w:name="_Toc197625502"/>
      <w:r w:rsidRPr="00932F6E">
        <w:lastRenderedPageBreak/>
        <w:t>Resultados y evaluación</w:t>
      </w:r>
      <w:bookmarkEnd w:id="134"/>
    </w:p>
    <w:p w14:paraId="7306F052" w14:textId="7D91465D" w:rsidR="00547D1A" w:rsidRPr="00932F6E" w:rsidRDefault="00312028" w:rsidP="00E353E2">
      <w:pPr>
        <w:pStyle w:val="Ttulo2"/>
        <w:numPr>
          <w:ilvl w:val="1"/>
          <w:numId w:val="24"/>
        </w:numPr>
        <w:ind w:left="567" w:hanging="567"/>
      </w:pPr>
      <w:bookmarkStart w:id="135" w:name="_Toc197625503"/>
      <w:r w:rsidRPr="00932F6E">
        <w:t xml:space="preserve"> Resultados obtenidos: detección de hélices PPII en 3BOG</w:t>
      </w:r>
      <w:bookmarkEnd w:id="135"/>
    </w:p>
    <w:p w14:paraId="2C489C9E" w14:textId="77777777" w:rsidR="00A069E9" w:rsidRPr="00932F6E" w:rsidRDefault="00A069E9" w:rsidP="00A069E9">
      <w:pPr>
        <w:rPr>
          <w:rFonts w:asciiTheme="majorHAnsi" w:hAnsiTheme="majorHAnsi" w:cstheme="majorHAnsi"/>
        </w:rPr>
      </w:pPr>
      <w:r w:rsidRPr="00932F6E">
        <w:rPr>
          <w:rFonts w:asciiTheme="majorHAnsi" w:hAnsiTheme="majorHAnsi" w:cstheme="majorHAnsi"/>
        </w:rPr>
        <w:t>La ejecución del módulo sobre la proteína modelo 3BOG ha permitido verificar el correcto funcionamiento de cada una de las funciones implementadas, así como su capacidad para identificar hélices de tipo poliprolina II (PPII) de manera automatizada y fiable.</w:t>
      </w:r>
    </w:p>
    <w:p w14:paraId="78AD32B6" w14:textId="77777777" w:rsidR="00A069E9" w:rsidRPr="00932F6E" w:rsidRDefault="00A069E9" w:rsidP="00A069E9">
      <w:pPr>
        <w:rPr>
          <w:rFonts w:asciiTheme="majorHAnsi" w:hAnsiTheme="majorHAnsi" w:cstheme="majorHAnsi"/>
        </w:rPr>
      </w:pPr>
      <w:r w:rsidRPr="00932F6E">
        <w:rPr>
          <w:rFonts w:asciiTheme="majorHAnsi" w:hAnsiTheme="majorHAnsi" w:cstheme="majorHAnsi"/>
        </w:rPr>
        <w:t>Tras cargar la estructura PDB de 3BOG en PyMOL e iniciar el módulo mediante la interfaz desarrollada, se aplicaron los pasos del algoritmo en el orden establecido: filtrado de residuos, cálculo de ángulos diedros φ y ψ, y selección de tramos consecutivos compatibles con los valores característicos de PPII. La salida generada mostró seis segmentos coincidentes con las hélices previamente identificadas mediante análisis manual por parte del equipo investigador, lo que confirma la validez de los criterios empleados.</w:t>
      </w:r>
    </w:p>
    <w:p w14:paraId="277F5DBD" w14:textId="77777777" w:rsidR="00A069E9" w:rsidRPr="00932F6E" w:rsidRDefault="00A069E9" w:rsidP="00A069E9">
      <w:pPr>
        <w:rPr>
          <w:rFonts w:asciiTheme="majorHAnsi" w:hAnsiTheme="majorHAnsi" w:cstheme="majorHAnsi"/>
        </w:rPr>
      </w:pPr>
      <w:r w:rsidRPr="00932F6E">
        <w:rPr>
          <w:rFonts w:asciiTheme="majorHAnsi" w:hAnsiTheme="majorHAnsi" w:cstheme="majorHAnsi"/>
        </w:rPr>
        <w:t>Cada hélice detectada fue representada en PyMOL con colores diferenciados y etiquetas, lo que facilitó la validación visual directa sobre el modelo tridimensional. Además, se generó una salida en formato texto con la posición de los residuos implicados, sus valores de φ y ψ, y el nombre asignado a cada hélice. Esta información puede exportarse fácilmente para su posterior análisis o comparación con otras estructuras.</w:t>
      </w:r>
    </w:p>
    <w:p w14:paraId="5C3BEB9B" w14:textId="77777777" w:rsidR="00A069E9" w:rsidRPr="00932F6E" w:rsidRDefault="00A069E9" w:rsidP="00A069E9">
      <w:pPr>
        <w:rPr>
          <w:rFonts w:asciiTheme="majorHAnsi" w:hAnsiTheme="majorHAnsi" w:cstheme="majorHAnsi"/>
        </w:rPr>
      </w:pPr>
      <w:r w:rsidRPr="00932F6E">
        <w:rPr>
          <w:rFonts w:asciiTheme="majorHAnsi" w:hAnsiTheme="majorHAnsi" w:cstheme="majorHAnsi"/>
        </w:rPr>
        <w:t>Como valor añadido, el módulo permitió identificar los posibles enlaces de hidrógeno no canónicos entre hélices colindantes. Para ello, se midieron distancias entre carbonos alfa y oxígenos de carbonilo, así como los ángulos formados, utilizando umbrales definidos por el usuario. Estos resultados complementan el análisis angular y refuerzan la fiabilidad de la detección, especialmente en estructuras complejas donde la conformación no siempre es evidente a simple vista.</w:t>
      </w:r>
    </w:p>
    <w:p w14:paraId="619B8FB0" w14:textId="77777777" w:rsidR="00711527" w:rsidRDefault="00A069E9" w:rsidP="00711527">
      <w:pPr>
        <w:rPr>
          <w:rFonts w:asciiTheme="majorHAnsi" w:hAnsiTheme="majorHAnsi" w:cstheme="majorHAnsi"/>
        </w:rPr>
      </w:pPr>
      <w:r w:rsidRPr="00932F6E">
        <w:rPr>
          <w:rFonts w:asciiTheme="majorHAnsi" w:hAnsiTheme="majorHAnsi" w:cstheme="majorHAnsi"/>
        </w:rPr>
        <w:t>El tiempo total de análisis se redujo significativamente respecto al procedimiento manual, pasando de más de una hora a menos de dos minutos para una estructura de tamaño medio como 3BOG. Este ahorro, sumado a la eliminación de errores humanos por interpretación visual, representa una mejora sustancial para el flujo de trabajo en estudios estructurales.</w:t>
      </w:r>
      <w:bookmarkStart w:id="136" w:name="_Toc197625504"/>
    </w:p>
    <w:p w14:paraId="65411BBF" w14:textId="7B6A7E69" w:rsidR="00547D1A" w:rsidRPr="00711527" w:rsidRDefault="005B2456" w:rsidP="00711527">
      <w:pPr>
        <w:rPr>
          <w:rFonts w:asciiTheme="majorHAnsi" w:hAnsiTheme="majorHAnsi" w:cs="Arial"/>
          <w:bCs/>
          <w:iCs/>
          <w:color w:val="0098CD"/>
          <w:sz w:val="28"/>
          <w:szCs w:val="28"/>
        </w:rPr>
      </w:pPr>
      <w:r w:rsidRPr="00711527">
        <w:rPr>
          <w:rFonts w:asciiTheme="majorHAnsi" w:hAnsiTheme="majorHAnsi" w:cs="Arial"/>
          <w:bCs/>
          <w:iCs/>
          <w:color w:val="0098CD"/>
          <w:sz w:val="28"/>
          <w:szCs w:val="28"/>
        </w:rPr>
        <w:t>6</w:t>
      </w:r>
      <w:r w:rsidR="00312028" w:rsidRPr="00711527">
        <w:rPr>
          <w:rFonts w:asciiTheme="majorHAnsi" w:hAnsiTheme="majorHAnsi" w:cs="Arial"/>
          <w:bCs/>
          <w:iCs/>
          <w:color w:val="0098CD"/>
          <w:sz w:val="28"/>
          <w:szCs w:val="28"/>
        </w:rPr>
        <w:t>.2. Comparación con el análisis manual</w:t>
      </w:r>
      <w:bookmarkEnd w:id="136"/>
    </w:p>
    <w:p w14:paraId="476751CA" w14:textId="77777777" w:rsidR="00A069E9" w:rsidRPr="00932F6E" w:rsidRDefault="00A069E9" w:rsidP="00A069E9">
      <w:pPr>
        <w:pStyle w:val="NormalWeb"/>
        <w:spacing w:before="120" w:after="120" w:line="360" w:lineRule="auto"/>
        <w:rPr>
          <w:lang w:val="es-ES_tradnl"/>
        </w:rPr>
      </w:pPr>
      <w:r w:rsidRPr="00932F6E">
        <w:rPr>
          <w:lang w:val="es-ES_tradnl"/>
        </w:rPr>
        <w:lastRenderedPageBreak/>
        <w:t>La principal motivación de este proyecto ha sido automatizar un proceso que hasta ahora se realizaba de forma completamente manual, requiriendo un conocimiento profundo de la estructura proteica y un dominio avanzado de las herramientas de visualización como PyMOL. Comparar ambos enfoques permite evaluar de forma objetiva las ventajas que ofrece el módulo desarrollado.</w:t>
      </w:r>
    </w:p>
    <w:p w14:paraId="61B99D9A" w14:textId="77777777" w:rsidR="00A069E9" w:rsidRPr="00932F6E" w:rsidRDefault="00A069E9" w:rsidP="00A069E9">
      <w:pPr>
        <w:pStyle w:val="NormalWeb"/>
        <w:spacing w:before="120" w:after="120" w:line="360" w:lineRule="auto"/>
        <w:rPr>
          <w:lang w:val="es-ES_tradnl"/>
        </w:rPr>
      </w:pPr>
      <w:r w:rsidRPr="00932F6E">
        <w:rPr>
          <w:lang w:val="es-ES_tradnl"/>
        </w:rPr>
        <w:t>El análisis manual de una proteína como 3BOG implica cargar la estructura, limpiar el modelo (eliminar moléculas foráneas y añadir hidrógenos), identificar visualmente los posibles tramos helicoidales, medir ángulos diedros uno por uno, comprobar la geometría y, si se desea, buscar puentes de hidrógeno no canónicos entre hélices. Todo este procedimiento es laborioso, propenso a errores y difícil de reproducir de forma consistente entre distintos usuarios.</w:t>
      </w:r>
    </w:p>
    <w:p w14:paraId="28E01A61" w14:textId="77777777" w:rsidR="00A069E9" w:rsidRPr="00932F6E" w:rsidRDefault="00A069E9" w:rsidP="00A069E9">
      <w:pPr>
        <w:pStyle w:val="NormalWeb"/>
        <w:spacing w:before="120" w:after="120" w:line="360" w:lineRule="auto"/>
        <w:rPr>
          <w:lang w:val="es-ES_tradnl"/>
        </w:rPr>
      </w:pPr>
      <w:r w:rsidRPr="00932F6E">
        <w:rPr>
          <w:lang w:val="es-ES_tradnl"/>
        </w:rPr>
        <w:t>En cambio, el módulo automatiza cada uno de estos pasos, aplicando criterios geométricos de forma objetiva y sistemática. La detección de ángulos φ y ψ se realiza sobre todos los residuos sin necesidad de intervención del usuario, y la selección de tramos candidatos sigue reglas predefinidas que pueden ajustarse mediante parámetros. Además, la identificación de posibles enlaces de hidrógeno se hace por cálculo directo de distancias y ángulos, sin depender de la inspección visual.</w:t>
      </w:r>
    </w:p>
    <w:p w14:paraId="3860B143" w14:textId="77777777" w:rsidR="00A069E9" w:rsidRPr="00932F6E" w:rsidRDefault="00A069E9" w:rsidP="00A069E9">
      <w:pPr>
        <w:pStyle w:val="NormalWeb"/>
        <w:spacing w:before="120" w:after="120" w:line="360" w:lineRule="auto"/>
        <w:rPr>
          <w:lang w:val="es-ES_tradnl"/>
        </w:rPr>
      </w:pPr>
      <w:r w:rsidRPr="00932F6E">
        <w:rPr>
          <w:lang w:val="es-ES_tradnl"/>
        </w:rPr>
        <w:t>Durante la validación, se comprobó que el módulo identifica las mismas hélices que el análisis manual, con una coincidencia total en los tramos detectados. Sin embargo, lo hace en una fracción del tiempo y con un nivel de detalle mucho mayor, ya que genera salidas estructuradas que pueden archivarse, reutilizarse o compararse con otras ejecuciones. Esta trazabilidad no es posible cuando el análisis depende únicamente de la observación visual del investigador.</w:t>
      </w:r>
    </w:p>
    <w:p w14:paraId="707D2FC1" w14:textId="77777777" w:rsidR="00A069E9" w:rsidRPr="00932F6E" w:rsidRDefault="00A069E9" w:rsidP="00A069E9">
      <w:pPr>
        <w:pStyle w:val="NormalWeb"/>
        <w:spacing w:before="120" w:after="120" w:line="360" w:lineRule="auto"/>
        <w:rPr>
          <w:lang w:val="es-ES_tradnl"/>
        </w:rPr>
      </w:pPr>
      <w:r w:rsidRPr="00932F6E">
        <w:rPr>
          <w:lang w:val="es-ES_tradnl"/>
        </w:rPr>
        <w:t>En resumen, el sistema automatizado no solo replica con precisión los resultados obtenidos por el método manual, sino que los mejora en términos de rapidez, consistencia y potencial de aplicación en estudios a gran escala. Esta comparación refuerza la utilidad práctica del módulo y justifica su adopción como herramienta de análisis en proyectos que requieren estudiar múltiples estructuras o detectar patrones repetitivos en proteínas poco caracterizadas.</w:t>
      </w:r>
    </w:p>
    <w:p w14:paraId="7842D3DF" w14:textId="7AA1834F" w:rsidR="00547D1A" w:rsidRPr="00932F6E" w:rsidRDefault="005B2456" w:rsidP="00505431">
      <w:pPr>
        <w:pStyle w:val="Ttulo2"/>
        <w:tabs>
          <w:tab w:val="clear" w:pos="0"/>
        </w:tabs>
        <w:ind w:left="0" w:firstLine="0"/>
        <w:jc w:val="left"/>
      </w:pPr>
      <w:bookmarkStart w:id="137" w:name="_Toc197625505"/>
      <w:r>
        <w:lastRenderedPageBreak/>
        <w:t>6</w:t>
      </w:r>
      <w:r w:rsidR="00312028" w:rsidRPr="00932F6E">
        <w:t>.3. Valoración de precisión y eficiencia</w:t>
      </w:r>
      <w:bookmarkEnd w:id="137"/>
    </w:p>
    <w:p w14:paraId="206D9012" w14:textId="77777777" w:rsidR="001C6744" w:rsidRPr="00932F6E" w:rsidRDefault="001C6744" w:rsidP="001C6744">
      <w:pPr>
        <w:pStyle w:val="NormalWeb"/>
        <w:spacing w:before="120" w:after="120" w:line="360" w:lineRule="auto"/>
        <w:rPr>
          <w:lang w:val="es-ES_tradnl"/>
        </w:rPr>
      </w:pPr>
      <w:r w:rsidRPr="00932F6E">
        <w:rPr>
          <w:lang w:val="es-ES_tradnl"/>
        </w:rPr>
        <w:t>La evaluación del módulo desarrollado ha puesto de manifiesto una alta precisión en la detección de hélices PPII, respaldada por la coincidencia total con los tramos identificados manualmente en la proteína modelo 3BOG. Los valores de los ángulos diedros φ y ψ calculados por el sistema se encuentran dentro de los rangos esperados para esta conformación, lo que indica que el algoritmo implementado cumple con los criterios geométricos definidos en el marco teórico y utilizados previamente en el laboratorio.</w:t>
      </w:r>
    </w:p>
    <w:p w14:paraId="263CB963" w14:textId="77777777" w:rsidR="001C6744" w:rsidRPr="00932F6E" w:rsidRDefault="001C6744" w:rsidP="001C6744">
      <w:pPr>
        <w:pStyle w:val="NormalWeb"/>
        <w:spacing w:before="120" w:after="120" w:line="360" w:lineRule="auto"/>
        <w:rPr>
          <w:lang w:val="es-ES_tradnl"/>
        </w:rPr>
      </w:pPr>
      <w:r w:rsidRPr="00932F6E">
        <w:rPr>
          <w:lang w:val="es-ES_tradnl"/>
        </w:rPr>
        <w:t>En cuanto a eficiencia, el módulo permite completar el análisis de una estructura media en cuestión de segundos o pocos minutos, dependiendo del número de cadenas y la complejidad de la proteína. Esto supone una mejora sustancial frente al proceso manual, que requiere una intervención prolongada y repetitiva para medir ángulos, evaluar geometría y comprobar interacciones. Esta ganancia en tiempo es especialmente relevante cuando se trabaja con múltiples estructuras o se necesita repetir el análisis con diferentes configuraciones de parámetros.</w:t>
      </w:r>
    </w:p>
    <w:p w14:paraId="02A0E34F" w14:textId="77777777" w:rsidR="001C6744" w:rsidRPr="00932F6E" w:rsidRDefault="001C6744" w:rsidP="001C6744">
      <w:pPr>
        <w:pStyle w:val="NormalWeb"/>
        <w:spacing w:before="120" w:after="120" w:line="360" w:lineRule="auto"/>
        <w:rPr>
          <w:lang w:val="es-ES_tradnl"/>
        </w:rPr>
      </w:pPr>
      <w:r w:rsidRPr="00932F6E">
        <w:rPr>
          <w:lang w:val="es-ES_tradnl"/>
        </w:rPr>
        <w:t>Además, el sistema permite configurar umbrales de tolerancia y criterios de detección, lo que amplía su flexibilidad y adaptabilidad a distintos contextos de investigación. Esta capacidad de ajuste, junto con la automatización del análisis y la generación de salidas exportables, convierte al módulo en una herramienta útil tanto para estudios exploratorios como para análisis sistemáticos de grandes volúmenes de datos estructurales.</w:t>
      </w:r>
    </w:p>
    <w:p w14:paraId="713D0717" w14:textId="77777777" w:rsidR="001C6744" w:rsidRPr="00932F6E" w:rsidRDefault="001C6744" w:rsidP="001C6744">
      <w:pPr>
        <w:pStyle w:val="NormalWeb"/>
        <w:spacing w:before="120" w:after="120" w:line="360" w:lineRule="auto"/>
        <w:rPr>
          <w:lang w:val="es-ES_tradnl"/>
        </w:rPr>
      </w:pPr>
      <w:r w:rsidRPr="00932F6E">
        <w:rPr>
          <w:lang w:val="es-ES_tradnl"/>
        </w:rPr>
        <w:t>Desde el punto de vista de la reproducibilidad, el módulo garantiza resultados consistentes independientemente del usuario que lo ejecute, eliminando así la variabilidad subjetiva del análisis visual. Esta estandarización es clave en entornos de investigación donde se requiere comparar resultados entre distintos experimentos o equipos.</w:t>
      </w:r>
    </w:p>
    <w:p w14:paraId="4D4602CE" w14:textId="53EA1B91" w:rsidR="001C6744" w:rsidRDefault="001C6744" w:rsidP="001C6744">
      <w:pPr>
        <w:pStyle w:val="NormalWeb"/>
        <w:spacing w:before="120" w:after="120" w:line="360" w:lineRule="auto"/>
        <w:rPr>
          <w:lang w:val="es-ES_tradnl"/>
        </w:rPr>
      </w:pPr>
      <w:r w:rsidRPr="00932F6E">
        <w:rPr>
          <w:lang w:val="es-ES_tradnl"/>
        </w:rPr>
        <w:t>En conjunto, el sistema desarrollado destaca por su equilibrio entre precisión geométrica, eficiencia operativa y facilidad de uso, consolidándose como una solución práctica y escalable para la detección de hélices PPII en estructuras proteicas.</w:t>
      </w:r>
    </w:p>
    <w:p w14:paraId="57307379" w14:textId="4100E9F2" w:rsidR="001F3A87" w:rsidRDefault="001F3A87" w:rsidP="001C6744">
      <w:pPr>
        <w:pStyle w:val="NormalWeb"/>
        <w:spacing w:before="120" w:after="120" w:line="360" w:lineRule="auto"/>
        <w:rPr>
          <w:lang w:val="es-ES_tradnl"/>
        </w:rPr>
      </w:pPr>
    </w:p>
    <w:p w14:paraId="5B1BBF4E" w14:textId="77777777" w:rsidR="001F3A87" w:rsidRPr="00932F6E" w:rsidRDefault="001F3A87" w:rsidP="001C6744">
      <w:pPr>
        <w:pStyle w:val="NormalWeb"/>
        <w:spacing w:before="120" w:after="120" w:line="360" w:lineRule="auto"/>
        <w:rPr>
          <w:lang w:val="es-ES_tradnl"/>
        </w:rPr>
      </w:pPr>
    </w:p>
    <w:p w14:paraId="0E1838AD" w14:textId="5D91A1E9" w:rsidR="00547D1A" w:rsidRPr="00932F6E" w:rsidRDefault="005B2456" w:rsidP="001C6744">
      <w:pPr>
        <w:pStyle w:val="NormalWeb"/>
        <w:spacing w:before="120" w:after="120" w:line="360" w:lineRule="auto"/>
        <w:rPr>
          <w:rFonts w:asciiTheme="majorHAnsi" w:hAnsiTheme="majorHAnsi" w:cs="Arial"/>
          <w:bCs/>
          <w:iCs/>
          <w:color w:val="0098CD"/>
          <w:sz w:val="28"/>
          <w:szCs w:val="28"/>
          <w:lang w:val="es-ES_tradnl" w:eastAsia="es-ES"/>
        </w:rPr>
      </w:pPr>
      <w:r>
        <w:rPr>
          <w:rFonts w:asciiTheme="majorHAnsi" w:hAnsiTheme="majorHAnsi" w:cs="Arial"/>
          <w:bCs/>
          <w:iCs/>
          <w:color w:val="0098CD"/>
          <w:sz w:val="28"/>
          <w:szCs w:val="28"/>
          <w:lang w:val="es-ES_tradnl" w:eastAsia="es-ES"/>
        </w:rPr>
        <w:lastRenderedPageBreak/>
        <w:t>6</w:t>
      </w:r>
      <w:r w:rsidR="00312028" w:rsidRPr="00932F6E">
        <w:rPr>
          <w:rFonts w:asciiTheme="majorHAnsi" w:hAnsiTheme="majorHAnsi" w:cs="Arial"/>
          <w:bCs/>
          <w:iCs/>
          <w:color w:val="0098CD"/>
          <w:sz w:val="28"/>
          <w:szCs w:val="28"/>
          <w:lang w:val="es-ES_tradnl" w:eastAsia="es-ES"/>
        </w:rPr>
        <w:t>.4. Limitaciones identificadas</w:t>
      </w:r>
    </w:p>
    <w:p w14:paraId="5CEB40FA" w14:textId="77777777" w:rsidR="008A685B" w:rsidRPr="00932F6E" w:rsidRDefault="008A685B" w:rsidP="008A685B">
      <w:pPr>
        <w:pStyle w:val="NormalWeb"/>
        <w:spacing w:before="120" w:after="120" w:line="360" w:lineRule="auto"/>
        <w:rPr>
          <w:lang w:val="es-ES_tradnl"/>
        </w:rPr>
      </w:pPr>
      <w:r w:rsidRPr="00932F6E">
        <w:rPr>
          <w:lang w:val="es-ES_tradnl"/>
        </w:rPr>
        <w:t>Aunque el módulo desarrollado ha demostrado ser eficaz para la detección de hélices de tipo poliprolina II (PPII) en proteínas modelo, también presenta algunas limitaciones que conviene tener en cuenta, especialmente si se desea aplicarlo en contextos más amplios o sobre estructuras menos conocidas.</w:t>
      </w:r>
    </w:p>
    <w:p w14:paraId="48289F45" w14:textId="77777777" w:rsidR="008A685B" w:rsidRPr="00932F6E" w:rsidRDefault="008A685B" w:rsidP="008A685B">
      <w:pPr>
        <w:pStyle w:val="NormalWeb"/>
        <w:spacing w:before="120" w:after="120" w:line="360" w:lineRule="auto"/>
        <w:rPr>
          <w:lang w:val="es-ES_tradnl"/>
        </w:rPr>
      </w:pPr>
      <w:r w:rsidRPr="00932F6E">
        <w:rPr>
          <w:lang w:val="es-ES_tradnl"/>
        </w:rPr>
        <w:t>En primer lugar, la herramienta depende de la calidad del archivo PDB y de la correcta anotación de los átomos implicados. En estructuras incompletas, con residuos no estandarizados o carentes de hidrógenos, algunos cálculos pueden verse afectados o ser inviables. Aunque el módulo incorpora funciones para añadir hidrógenos y limpiar la estructura, estos procesos siguen dependiendo de la correcta interpretación del modelo original.</w:t>
      </w:r>
    </w:p>
    <w:p w14:paraId="5972FBD9" w14:textId="77777777" w:rsidR="008A685B" w:rsidRPr="00932F6E" w:rsidRDefault="008A685B" w:rsidP="008A685B">
      <w:pPr>
        <w:pStyle w:val="NormalWeb"/>
        <w:spacing w:before="120" w:after="120" w:line="360" w:lineRule="auto"/>
        <w:rPr>
          <w:lang w:val="es-ES_tradnl"/>
        </w:rPr>
      </w:pPr>
      <w:r w:rsidRPr="00932F6E">
        <w:rPr>
          <w:lang w:val="es-ES_tradnl"/>
        </w:rPr>
        <w:t>En segundo lugar, el algoritmo utiliza rangos fijos (aunque configurables) para los valores de φ y ψ característicos de la conformación PPII. Esto implica que conformaciones atípicas, que no se ajustan exactamente a esos márgenes pero que podrían ser funcionalmente equivalentes, pueden quedar fuera de la detección. Por esta razón, el sistema no sustituye la interpretación del investigador, sino que debe entenderse como una herramienta de apoyo al análisis.</w:t>
      </w:r>
    </w:p>
    <w:p w14:paraId="2B348F3F" w14:textId="77777777" w:rsidR="008A685B" w:rsidRPr="00932F6E" w:rsidRDefault="008A685B" w:rsidP="008A685B">
      <w:pPr>
        <w:pStyle w:val="NormalWeb"/>
        <w:spacing w:before="120" w:after="120" w:line="360" w:lineRule="auto"/>
        <w:rPr>
          <w:lang w:val="es-ES_tradnl"/>
        </w:rPr>
      </w:pPr>
      <w:r w:rsidRPr="00932F6E">
        <w:rPr>
          <w:lang w:val="es-ES_tradnl"/>
        </w:rPr>
        <w:t>Además, el módulo está optimizado para estructuras relativamente simples, como 3BOG. Aunque puede ejecutarse sobre proteínas de mayor tamaño, el tiempo de procesamiento y la claridad de visualización pueden verse afectados si no se adapta previamente la selección de regiones o se optimizan los comandos de representación. El sistema también requiere que el usuario tenga conocimientos básicos de PyMOL y entienda cómo interactuar con la interfaz del visor, aunque se ha intentado reducir al mínimo la complejidad de uso.</w:t>
      </w:r>
    </w:p>
    <w:p w14:paraId="1A682E71" w14:textId="77777777" w:rsidR="008A685B" w:rsidRPr="00932F6E" w:rsidRDefault="008A685B" w:rsidP="008A685B">
      <w:pPr>
        <w:pStyle w:val="NormalWeb"/>
        <w:spacing w:before="120" w:after="120" w:line="360" w:lineRule="auto"/>
        <w:rPr>
          <w:lang w:val="es-ES_tradnl"/>
        </w:rPr>
      </w:pPr>
      <w:r w:rsidRPr="00932F6E">
        <w:rPr>
          <w:lang w:val="es-ES_tradnl"/>
        </w:rPr>
        <w:t>Por último, la detección de enlaces de hidrógeno no canónicos sigue siendo parcial. Aunque el módulo permite calcular distancias y ángulos relevantes, la interpretación de qué interacciones son estructuralmente significativas sigue dependiendo del criterio experto. No existe todavía un consenso claro sobre cuántos enlaces son necesarios para validar una hélice PPII, lo que deja abierta cierta ambigüedad que el software no puede resolver por sí solo.</w:t>
      </w:r>
    </w:p>
    <w:p w14:paraId="29CA74A0" w14:textId="77777777" w:rsidR="008A685B" w:rsidRPr="00932F6E" w:rsidRDefault="008A685B" w:rsidP="008A685B">
      <w:pPr>
        <w:pStyle w:val="NormalWeb"/>
        <w:spacing w:before="120" w:after="120" w:line="360" w:lineRule="auto"/>
        <w:rPr>
          <w:lang w:val="es-ES_tradnl"/>
        </w:rPr>
      </w:pPr>
      <w:r w:rsidRPr="00932F6E">
        <w:rPr>
          <w:lang w:val="es-ES_tradnl"/>
        </w:rPr>
        <w:lastRenderedPageBreak/>
        <w:t>Estas limitaciones no restan utilidad al sistema, pero sí marcan el camino para futuras mejoras, especialmente en lo que respecta a su robustez frente a diferentes tipos de entrada, la interpretación automática de patrones estructurales más sutiles y la incorporación de criterios energéticos o estadísticos en la evaluación.</w:t>
      </w:r>
    </w:p>
    <w:p w14:paraId="22EFAC50" w14:textId="5F54214A" w:rsidR="00312028" w:rsidRPr="00932F6E" w:rsidRDefault="005B2456" w:rsidP="00095CCD">
      <w:pPr>
        <w:rPr>
          <w:rFonts w:asciiTheme="majorHAnsi" w:hAnsiTheme="majorHAnsi" w:cs="Arial"/>
          <w:bCs/>
          <w:iCs/>
          <w:color w:val="0098CD"/>
          <w:sz w:val="28"/>
          <w:szCs w:val="28"/>
        </w:rPr>
      </w:pPr>
      <w:r>
        <w:rPr>
          <w:rFonts w:asciiTheme="majorHAnsi" w:hAnsiTheme="majorHAnsi" w:cs="Arial"/>
          <w:bCs/>
          <w:iCs/>
          <w:color w:val="0098CD"/>
          <w:sz w:val="28"/>
          <w:szCs w:val="28"/>
        </w:rPr>
        <w:t>6</w:t>
      </w:r>
      <w:r w:rsidR="00312028" w:rsidRPr="00932F6E">
        <w:rPr>
          <w:rFonts w:asciiTheme="majorHAnsi" w:hAnsiTheme="majorHAnsi" w:cs="Arial"/>
          <w:bCs/>
          <w:iCs/>
          <w:color w:val="0098CD"/>
          <w:sz w:val="28"/>
          <w:szCs w:val="28"/>
        </w:rPr>
        <w:t>.5. Aplicabilidad en otros modelos estructurales</w:t>
      </w:r>
    </w:p>
    <w:p w14:paraId="04A4D88D" w14:textId="77777777" w:rsidR="008A685B" w:rsidRPr="00932F6E" w:rsidRDefault="008A685B" w:rsidP="008A685B">
      <w:pPr>
        <w:pStyle w:val="NormalWeb"/>
        <w:spacing w:before="120" w:after="120" w:line="360" w:lineRule="auto"/>
        <w:rPr>
          <w:lang w:val="es-ES_tradnl"/>
        </w:rPr>
      </w:pPr>
      <w:r w:rsidRPr="00932F6E">
        <w:rPr>
          <w:lang w:val="es-ES_tradnl"/>
        </w:rPr>
        <w:t>Aunque la validación del módulo se ha centrado en la proteína modelo 3BOG, su diseño permite su aplicación directa sobre cualquier estructura proteica disponible en formato PDB. Gracias a su arquitectura modular y a la posibilidad de ajustar los parámetros de detección, el sistema es capaz de adaptarse a proteínas de distinto tamaño, complejidad y nivel de anotación estructural.</w:t>
      </w:r>
    </w:p>
    <w:p w14:paraId="43145145" w14:textId="77777777" w:rsidR="008A685B" w:rsidRPr="00932F6E" w:rsidRDefault="008A685B" w:rsidP="008A685B">
      <w:pPr>
        <w:pStyle w:val="NormalWeb"/>
        <w:spacing w:before="120" w:after="120" w:line="360" w:lineRule="auto"/>
        <w:rPr>
          <w:lang w:val="es-ES_tradnl"/>
        </w:rPr>
      </w:pPr>
      <w:r w:rsidRPr="00932F6E">
        <w:rPr>
          <w:lang w:val="es-ES_tradnl"/>
        </w:rPr>
        <w:t>Esta versatilidad resulta especialmente útil en el contexto de estudios que exploran regiones desordenadas, dominios ricos en glicina y prolina o secuencias peptídicas no estructuradas que podrían adoptar conformaciones PPII bajo ciertas condiciones. En estos casos, donde las herramientas convencionales tienden a clasificar estas regiones como “coil” o desorden, el módulo proporciona un enfoque alternativo basado en criterios geométricos objetivos.</w:t>
      </w:r>
    </w:p>
    <w:p w14:paraId="7D7E98CF" w14:textId="77777777" w:rsidR="008A685B" w:rsidRPr="00932F6E" w:rsidRDefault="008A685B" w:rsidP="008A685B">
      <w:pPr>
        <w:pStyle w:val="NormalWeb"/>
        <w:spacing w:before="120" w:after="120" w:line="360" w:lineRule="auto"/>
        <w:rPr>
          <w:lang w:val="es-ES_tradnl"/>
        </w:rPr>
      </w:pPr>
      <w:r w:rsidRPr="00932F6E">
        <w:rPr>
          <w:lang w:val="es-ES_tradnl"/>
        </w:rPr>
        <w:t>Además, el sistema permite realizar análisis masivos de bases de datos estructurales, ya que puede integrarse en scripts externos para el procesamiento automatizado de múltiples archivos. Esta capacidad es particularmente valiosa en proyectos de cribado estructural o en investigaciones orientadas al diseño racional de péptidos con conformaciones específicas.</w:t>
      </w:r>
    </w:p>
    <w:p w14:paraId="7CB927BE" w14:textId="77777777" w:rsidR="008A685B" w:rsidRPr="00932F6E" w:rsidRDefault="008A685B" w:rsidP="008A685B">
      <w:pPr>
        <w:pStyle w:val="NormalWeb"/>
        <w:spacing w:before="120" w:after="120" w:line="360" w:lineRule="auto"/>
        <w:rPr>
          <w:lang w:val="es-ES_tradnl"/>
        </w:rPr>
      </w:pPr>
      <w:r w:rsidRPr="00932F6E">
        <w:rPr>
          <w:lang w:val="es-ES_tradnl"/>
        </w:rPr>
        <w:t>También puede resultar de interés en estudios evolutivos o comparativos, donde se analicen familias de proteínas con variaciones sutiles en su plegamiento. El uso del módulo en diferentes estructuras permite detectar patrones comunes de conformación PPII o identificar mutaciones que alteran dicha conformación.</w:t>
      </w:r>
    </w:p>
    <w:p w14:paraId="6636AF9D" w14:textId="77777777" w:rsidR="008A685B" w:rsidRPr="00932F6E" w:rsidRDefault="008A685B" w:rsidP="008A685B">
      <w:pPr>
        <w:pStyle w:val="NormalWeb"/>
        <w:spacing w:before="120" w:after="120" w:line="360" w:lineRule="auto"/>
        <w:rPr>
          <w:lang w:val="es-ES_tradnl"/>
        </w:rPr>
      </w:pPr>
      <w:r w:rsidRPr="00932F6E">
        <w:rPr>
          <w:lang w:val="es-ES_tradnl"/>
        </w:rPr>
        <w:t>Por último, dado que el sistema no depende de una base de datos concreta ni de herramientas externas, puede utilizarse con estructuras obtenidas por cristalografía, RMN o predicción mediante inteligencia artificial, siempre que estén disponibles en el formato adecuado. Esto lo convierte en una herramienta flexible y de amplio alcance dentro del análisis estructural.</w:t>
      </w:r>
    </w:p>
    <w:p w14:paraId="72E87302" w14:textId="64671EFE" w:rsidR="00CE78E9" w:rsidRDefault="008A685B" w:rsidP="008A685B">
      <w:pPr>
        <w:pStyle w:val="NormalWeb"/>
        <w:spacing w:before="120" w:after="120" w:line="360" w:lineRule="auto"/>
        <w:rPr>
          <w:lang w:val="es-ES_tradnl"/>
        </w:rPr>
      </w:pPr>
      <w:r w:rsidRPr="00932F6E">
        <w:rPr>
          <w:lang w:val="es-ES_tradnl"/>
        </w:rPr>
        <w:lastRenderedPageBreak/>
        <w:t>En conjunto, el módulo no solo es válido como apoyo al estudio de 3BOG, sino que tiene potencial para integrarse en flujos de trabajo más amplios en el ámbito de la biología estructural, la bioinformática y el diseño de biomoléculas.</w:t>
      </w:r>
      <w:r w:rsidR="00CE78E9">
        <w:rPr>
          <w:lang w:val="es-ES_tradnl"/>
        </w:rPr>
        <w:br w:type="page"/>
      </w:r>
    </w:p>
    <w:p w14:paraId="34E30CED" w14:textId="7E91090F" w:rsidR="00CB74A8" w:rsidRPr="00932F6E" w:rsidRDefault="00CB74A8" w:rsidP="00E353E2">
      <w:pPr>
        <w:pStyle w:val="Ttulo1"/>
        <w:numPr>
          <w:ilvl w:val="0"/>
          <w:numId w:val="24"/>
        </w:numPr>
      </w:pPr>
      <w:bookmarkStart w:id="138" w:name="_Toc197625506"/>
      <w:r w:rsidRPr="00932F6E">
        <w:lastRenderedPageBreak/>
        <w:t>Conclusiones y trabajo futuro</w:t>
      </w:r>
      <w:bookmarkEnd w:id="138"/>
    </w:p>
    <w:p w14:paraId="0573B273" w14:textId="77777777" w:rsidR="00CB74A8" w:rsidRPr="00932F6E" w:rsidRDefault="00CB74A8" w:rsidP="00CB74A8">
      <w:pPr>
        <w:spacing w:before="100" w:beforeAutospacing="1" w:after="100" w:afterAutospacing="1"/>
      </w:pPr>
      <w:r w:rsidRPr="00932F6E">
        <w:t>Este capítulo recoge las conclusiones obtenidas tras el desarrollo del proyecto, evaluando el grado de cumplimiento de los objetivos planteados inicialmente. Asimismo, se proponen posibles líneas de trabajo futuro que podrían mejorar, ampliar o profundizar en los resultados alcanzados.</w:t>
      </w:r>
    </w:p>
    <w:p w14:paraId="777EDE24" w14:textId="0E9BB196" w:rsidR="00095CCD" w:rsidRPr="00932F6E" w:rsidRDefault="005B2456" w:rsidP="00095CCD">
      <w:pPr>
        <w:pStyle w:val="Ttulo2"/>
        <w:tabs>
          <w:tab w:val="clear" w:pos="0"/>
        </w:tabs>
        <w:ind w:left="0" w:firstLine="0"/>
        <w:jc w:val="left"/>
      </w:pPr>
      <w:bookmarkStart w:id="139" w:name="_Toc197625507"/>
      <w:r>
        <w:t>7</w:t>
      </w:r>
      <w:r w:rsidR="00095CCD" w:rsidRPr="00932F6E">
        <w:t>.1. Conclusiones del trabajo</w:t>
      </w:r>
      <w:bookmarkEnd w:id="139"/>
    </w:p>
    <w:p w14:paraId="7A328A6D" w14:textId="77777777" w:rsidR="00711527" w:rsidRPr="00711527" w:rsidRDefault="00711527" w:rsidP="00711527">
      <w:pPr>
        <w:rPr>
          <w:lang w:val="es-ES"/>
        </w:rPr>
      </w:pPr>
      <w:bookmarkStart w:id="140" w:name="_Toc197625508"/>
      <w:r w:rsidRPr="00711527">
        <w:rPr>
          <w:lang w:val="es-ES"/>
        </w:rPr>
        <w:t>El objetivo general de este proyecto consistía en desarrollar un módulo integrado en PyMOL capaz de automatizar la detección de hélices de tipo poliprolina II (PPII) a partir de estructuras proteicas en formato PDB. A lo largo del trabajo, se han abordado y cumplido los distintos objetivos específicos planteados para alcanzar dicha meta.</w:t>
      </w:r>
    </w:p>
    <w:p w14:paraId="7FF570FA" w14:textId="77777777" w:rsidR="00711527" w:rsidRPr="00711527" w:rsidRDefault="00711527" w:rsidP="00711527">
      <w:pPr>
        <w:rPr>
          <w:lang w:val="es-ES"/>
        </w:rPr>
      </w:pPr>
      <w:r w:rsidRPr="00711527">
        <w:rPr>
          <w:lang w:val="es-ES"/>
        </w:rPr>
        <w:t>En primer lugar, se llevó a cabo un análisis exhaustivo de la problemática asociada a la identificación manual de hélices PPII, recogiendo tanto los criterios geométricos descritos en la literatura como el protocolo utilizado en el laboratorio de referencia. Esta fase permitió definir con claridad los parámetros estructurales clave para la detección.</w:t>
      </w:r>
    </w:p>
    <w:p w14:paraId="05FC30EB" w14:textId="77777777" w:rsidR="00711527" w:rsidRPr="00711527" w:rsidRDefault="00711527" w:rsidP="00711527">
      <w:pPr>
        <w:rPr>
          <w:lang w:val="es-ES"/>
        </w:rPr>
      </w:pPr>
      <w:r w:rsidRPr="00711527">
        <w:rPr>
          <w:lang w:val="es-ES"/>
        </w:rPr>
        <w:t>Posteriormente, se diseñó un algoritmo capaz de identificar de forma automática segmentos compatibles con la conformación PPII, mediante el análisis de los ángulos diedros φ y ψ, así como la evaluación de posibles enlaces de hidrógeno no canónicos entre hélices colindantes. El algoritmo fue implementado en Python y adaptado al entorno PyMOL mediante una interfaz gráfica sencilla que permite su uso sin conocimientos avanzados de programación.</w:t>
      </w:r>
    </w:p>
    <w:p w14:paraId="36ED51DB" w14:textId="77777777" w:rsidR="00711527" w:rsidRPr="00711527" w:rsidRDefault="00711527" w:rsidP="00711527">
      <w:pPr>
        <w:rPr>
          <w:lang w:val="es-ES"/>
        </w:rPr>
      </w:pPr>
      <w:r w:rsidRPr="00711527">
        <w:rPr>
          <w:lang w:val="es-ES"/>
        </w:rPr>
        <w:t>La validación experimental, realizada sobre la proteína modelo 3BOG, confirmó que el sistema desarrollado reproduce con precisión los resultados obtenidos mediante análisis manual, reduciendo significativamente el tiempo de ejecución y eliminando la subjetividad inherente a los métodos visuales. El módulo permite detectar, visualizar y documentar regiones candidatas a hélices PPII de forma clara y reproducible, lo que refuerza su utilidad como herramienta de apoyo a la investigación estructural.</w:t>
      </w:r>
    </w:p>
    <w:p w14:paraId="496A1806" w14:textId="77777777" w:rsidR="00711527" w:rsidRPr="00711527" w:rsidRDefault="00711527" w:rsidP="00711527">
      <w:pPr>
        <w:rPr>
          <w:lang w:val="es-ES"/>
        </w:rPr>
      </w:pPr>
      <w:r w:rsidRPr="00711527">
        <w:rPr>
          <w:lang w:val="es-ES"/>
        </w:rPr>
        <w:t xml:space="preserve">En conjunto, puede concluirse que el trabajo ha alcanzado satisfactoriamente sus objetivos, aportando una solución técnica que automatiza un proceso complejo y facilitando su </w:t>
      </w:r>
      <w:r w:rsidRPr="00711527">
        <w:rPr>
          <w:lang w:val="es-ES"/>
        </w:rPr>
        <w:lastRenderedPageBreak/>
        <w:t>integración en flujos de trabajo reales en entornos científicos. Además, sienta las bases para futuras ampliaciones orientadas al análisis masivo de estructuras y al desarrollo de herramientas más avanzadas en el campo de la bioinformática estructural.</w:t>
      </w:r>
    </w:p>
    <w:p w14:paraId="79EA8518" w14:textId="4E7B4A28" w:rsidR="00095CCD" w:rsidRPr="00932F6E" w:rsidRDefault="005B2456" w:rsidP="00095CCD">
      <w:pPr>
        <w:pStyle w:val="Ttulo2"/>
        <w:tabs>
          <w:tab w:val="clear" w:pos="0"/>
        </w:tabs>
        <w:ind w:left="0" w:firstLine="0"/>
        <w:jc w:val="left"/>
      </w:pPr>
      <w:r>
        <w:t>7</w:t>
      </w:r>
      <w:r w:rsidR="00095CCD" w:rsidRPr="00932F6E">
        <w:t>.2. Aportaciones del módulo</w:t>
      </w:r>
      <w:bookmarkEnd w:id="140"/>
    </w:p>
    <w:p w14:paraId="2A58473C" w14:textId="77777777" w:rsidR="00711527" w:rsidRPr="00711527" w:rsidRDefault="00711527" w:rsidP="00711527">
      <w:pPr>
        <w:rPr>
          <w:lang w:val="es-ES"/>
        </w:rPr>
      </w:pPr>
      <w:r w:rsidRPr="00711527">
        <w:rPr>
          <w:lang w:val="es-ES"/>
        </w:rPr>
        <w:t>El módulo desarrollado en este trabajo constituye una aportación técnica y funcional relevante en el ámbito del análisis estructural de proteínas, al automatizar la detección de hélices de tipo poliprolina II (PPII) mediante criterios geométricos. Su implementación permite ejecutar un proceso hasta ahora manual de forma reproducible, rápida y objetiva, eliminando la dependencia del análisis visual y reduciendo el margen de error humano.</w:t>
      </w:r>
    </w:p>
    <w:p w14:paraId="17B19C6B" w14:textId="77777777" w:rsidR="00711527" w:rsidRPr="00711527" w:rsidRDefault="00711527" w:rsidP="00711527">
      <w:pPr>
        <w:rPr>
          <w:lang w:val="es-ES"/>
        </w:rPr>
      </w:pPr>
      <w:r w:rsidRPr="00711527">
        <w:rPr>
          <w:lang w:val="es-ES"/>
        </w:rPr>
        <w:t>Desde el punto de vista práctico, la principal aportación del módulo radica en su capacidad para calcular automáticamente los ángulos diedros φ y ψ en cada residuo, filtrar aquellos que cumplen con los criterios de conformación PPII y representar visualmente los segmentos detectados directamente sobre el modelo tridimensional en PyMOL. Además, incorpora una funcionalidad opcional para detectar posibles enlaces de hidrógeno no canónicos entre hélices colindantes, lo que refuerza la validación estructural de los resultados obtenidos.</w:t>
      </w:r>
    </w:p>
    <w:p w14:paraId="13CA83A0" w14:textId="77777777" w:rsidR="00711527" w:rsidRPr="00711527" w:rsidRDefault="00711527" w:rsidP="00711527">
      <w:pPr>
        <w:rPr>
          <w:lang w:val="es-ES"/>
        </w:rPr>
      </w:pPr>
      <w:r w:rsidRPr="00711527">
        <w:rPr>
          <w:lang w:val="es-ES"/>
        </w:rPr>
        <w:t>Otra aportación destacable es la integración del sistema en un entorno ya familiar para investigadores en bioinformática estructural, como es PyMOL. Esto permite su adopción inmediata en flujos de trabajo reales, sin necesidad de herramientas externas ni conocimientos avanzados en programación. La interfaz gráfica desarrollada facilita su uso incluso por parte de usuarios no expertos, lo que amplía el alcance de la herramienta.</w:t>
      </w:r>
    </w:p>
    <w:p w14:paraId="5B2840EE" w14:textId="77777777" w:rsidR="00711527" w:rsidRPr="00711527" w:rsidRDefault="00711527" w:rsidP="00711527">
      <w:pPr>
        <w:rPr>
          <w:lang w:val="es-ES"/>
        </w:rPr>
      </w:pPr>
      <w:r w:rsidRPr="00711527">
        <w:rPr>
          <w:lang w:val="es-ES"/>
        </w:rPr>
        <w:t>Finalmente, la publicación del código en un repositorio abierto garantiza su accesibilidad, fomenta su reutilización por otros grupos de investigación y abre la puerta a futuras mejoras colaborativas. En conjunto, el módulo constituye una herramienta útil, versátil y alineada con los principios de la ciencia abierta, con potencial para integrarse en análisis estructurales de mayor escala o en líneas de investigación orientadas al diseño racional de péptidos con estructura PPII.</w:t>
      </w:r>
    </w:p>
    <w:p w14:paraId="433938AD" w14:textId="16C58E01" w:rsidR="00095CCD" w:rsidRPr="00932F6E" w:rsidRDefault="005B2456" w:rsidP="00095CCD">
      <w:pPr>
        <w:pStyle w:val="Ttulo2"/>
        <w:tabs>
          <w:tab w:val="clear" w:pos="0"/>
        </w:tabs>
        <w:ind w:left="0" w:firstLine="0"/>
        <w:jc w:val="left"/>
      </w:pPr>
      <w:bookmarkStart w:id="141" w:name="_Toc197625509"/>
      <w:r>
        <w:lastRenderedPageBreak/>
        <w:t>7</w:t>
      </w:r>
      <w:r w:rsidR="00095CCD" w:rsidRPr="00932F6E">
        <w:t>.3. Propuestas de mejora y líneas futuras</w:t>
      </w:r>
      <w:bookmarkEnd w:id="141"/>
    </w:p>
    <w:p w14:paraId="5243C29E" w14:textId="77777777" w:rsidR="00711527" w:rsidRPr="00711527" w:rsidRDefault="00711527" w:rsidP="00711527">
      <w:pPr>
        <w:rPr>
          <w:rFonts w:ascii="Calibri" w:hAnsi="Calibri"/>
          <w:lang w:val="es-ES"/>
        </w:rPr>
      </w:pPr>
      <w:r w:rsidRPr="00711527">
        <w:rPr>
          <w:rFonts w:ascii="Calibri" w:hAnsi="Calibri"/>
          <w:lang w:val="es-ES"/>
        </w:rPr>
        <w:t>A partir del trabajo desarrollado, se identifican diversas líneas de mejora que podrían abordarse en proyectos posteriores para ampliar el alcance y la utilidad del módulo.</w:t>
      </w:r>
    </w:p>
    <w:p w14:paraId="0C8E006B" w14:textId="77777777" w:rsidR="00711527" w:rsidRPr="00711527" w:rsidRDefault="00711527" w:rsidP="00711527">
      <w:pPr>
        <w:rPr>
          <w:rFonts w:ascii="Calibri" w:hAnsi="Calibri"/>
          <w:lang w:val="es-ES"/>
        </w:rPr>
      </w:pPr>
      <w:r w:rsidRPr="00711527">
        <w:rPr>
          <w:rFonts w:ascii="Calibri" w:hAnsi="Calibri"/>
          <w:lang w:val="es-ES"/>
        </w:rPr>
        <w:t>En primer lugar, convendría mejorar la precisión del algoritmo mediante la incorporación de modelos estadísticos o técnicas de aprendizaje automático, que permitan clasificar automáticamente las hélices con mayor fiabilidad, incluso en estructuras no canónicas. Asimismo, sería pertinente extender el análisis a interacciones entre hélices PPII y otras regiones estructurales no-PPII, que no han sido consideradas en el alcance del presente proyecto.</w:t>
      </w:r>
    </w:p>
    <w:p w14:paraId="3EB2B441" w14:textId="77777777" w:rsidR="00711527" w:rsidRPr="00711527" w:rsidRDefault="00711527" w:rsidP="00711527">
      <w:pPr>
        <w:rPr>
          <w:rFonts w:ascii="Calibri" w:hAnsi="Calibri"/>
          <w:lang w:val="es-ES"/>
        </w:rPr>
      </w:pPr>
      <w:r w:rsidRPr="00711527">
        <w:rPr>
          <w:rFonts w:ascii="Calibri" w:hAnsi="Calibri"/>
          <w:lang w:val="es-ES"/>
        </w:rPr>
        <w:t>Desde el punto de vista de la usabilidad, podría desarrollarse una interfaz gráfica integrada directamente en PyMOL, que facilite la ejecución del módulo por parte de usuarios sin experiencia en scripting. También se contempla la posibilidad de integrarlo en otros visores o entornos bioinformáticos complementarios, lo que ampliaría su aplicabilidad en distintos contextos de análisis estructural.</w:t>
      </w:r>
    </w:p>
    <w:p w14:paraId="68BA01F8" w14:textId="77777777" w:rsidR="00711527" w:rsidRPr="00711527" w:rsidRDefault="00711527" w:rsidP="00711527">
      <w:pPr>
        <w:rPr>
          <w:rFonts w:ascii="Calibri" w:hAnsi="Calibri"/>
          <w:lang w:val="es-ES"/>
        </w:rPr>
      </w:pPr>
      <w:r w:rsidRPr="00711527">
        <w:rPr>
          <w:rFonts w:ascii="Calibri" w:hAnsi="Calibri"/>
          <w:lang w:val="es-ES"/>
        </w:rPr>
        <w:t>Finalmente, la creación de una base de datos con estructuras confirmadas de hélices PPII permitiría validar el módulo a mayor escala y reforzar su valor como herramienta de investigación. Este recurso facilitaría la evaluación sistemática de su rendimiento y fomentaría su uso en áreas como el diseño racional de proteínas o el estudio de interacciones moleculares complejas.</w:t>
      </w:r>
    </w:p>
    <w:p w14:paraId="098EDC46" w14:textId="77777777" w:rsidR="00CB74A8" w:rsidRPr="00711527" w:rsidRDefault="00CB74A8" w:rsidP="00711527">
      <w:pPr>
        <w:rPr>
          <w:rFonts w:ascii="Calibri" w:hAnsi="Calibri"/>
          <w:lang w:val="es-ES"/>
        </w:rPr>
      </w:pPr>
    </w:p>
    <w:p w14:paraId="470CF236" w14:textId="77777777" w:rsidR="00A8276A" w:rsidRPr="00711527" w:rsidRDefault="00A8276A" w:rsidP="00711527">
      <w:pPr>
        <w:rPr>
          <w:rFonts w:ascii="Calibri" w:hAnsi="Calibri"/>
        </w:rPr>
      </w:pPr>
    </w:p>
    <w:p w14:paraId="53CE19FC" w14:textId="77777777" w:rsidR="00A8276A" w:rsidRPr="00711527" w:rsidRDefault="00A8276A" w:rsidP="00711527">
      <w:pPr>
        <w:rPr>
          <w:rFonts w:ascii="Calibri" w:hAnsi="Calibri"/>
        </w:rPr>
      </w:pPr>
    </w:p>
    <w:p w14:paraId="26FD1782" w14:textId="77777777" w:rsidR="00A8276A" w:rsidRPr="00711527" w:rsidRDefault="00A8276A" w:rsidP="00711527">
      <w:pPr>
        <w:rPr>
          <w:rFonts w:ascii="Calibri" w:hAnsi="Calibri"/>
        </w:rPr>
      </w:pPr>
    </w:p>
    <w:p w14:paraId="215E3601" w14:textId="77777777" w:rsidR="00A8276A" w:rsidRPr="00932F6E" w:rsidRDefault="00A8276A"/>
    <w:p w14:paraId="68E013ED" w14:textId="77777777" w:rsidR="00A8276A" w:rsidRPr="00932F6E" w:rsidRDefault="00A8276A"/>
    <w:p w14:paraId="77D4D3C6" w14:textId="6FA7B861" w:rsidR="00A8276A" w:rsidRDefault="00A8276A"/>
    <w:p w14:paraId="10595C0D" w14:textId="4110DF3D" w:rsidR="00711527" w:rsidRDefault="00711527"/>
    <w:p w14:paraId="3F50FF6D" w14:textId="3C3426CE" w:rsidR="00711527" w:rsidRDefault="00711527"/>
    <w:p w14:paraId="37C1766B" w14:textId="77777777" w:rsidR="00711527" w:rsidRPr="00932F6E" w:rsidRDefault="00711527"/>
    <w:p w14:paraId="53585F21" w14:textId="305BD921" w:rsidR="00A8276A" w:rsidRDefault="00A8276A"/>
    <w:p w14:paraId="4EA58554" w14:textId="2A72685F" w:rsidR="001F3A87" w:rsidRDefault="001F3A87"/>
    <w:p w14:paraId="021ABC30" w14:textId="207FA182" w:rsidR="001F3A87" w:rsidRDefault="001F3A87"/>
    <w:p w14:paraId="5B63A987" w14:textId="2A333C9C" w:rsidR="001F3A87" w:rsidRDefault="001F3A87"/>
    <w:p w14:paraId="0AA8F954" w14:textId="1D7EECD5" w:rsidR="001F3A87" w:rsidRDefault="001F3A87"/>
    <w:p w14:paraId="29507143" w14:textId="7CD67C01" w:rsidR="001F3A87" w:rsidRDefault="001F3A87"/>
    <w:p w14:paraId="4B601FD5" w14:textId="52FA4C0A" w:rsidR="001F3A87" w:rsidRDefault="001F3A87"/>
    <w:p w14:paraId="6743FC37" w14:textId="43E786B1" w:rsidR="001F3A87" w:rsidRDefault="001F3A87"/>
    <w:p w14:paraId="2427000E" w14:textId="47B4A32A" w:rsidR="001F3A87" w:rsidRDefault="001F3A87"/>
    <w:p w14:paraId="77E4556D" w14:textId="62DB7315" w:rsidR="001F3A87" w:rsidRDefault="001F3A87"/>
    <w:p w14:paraId="17DAEB09" w14:textId="4A34DEEA" w:rsidR="001F3A87" w:rsidRDefault="001F3A87"/>
    <w:p w14:paraId="695898A3" w14:textId="7DF485EC" w:rsidR="001F3A87" w:rsidRDefault="001F3A87"/>
    <w:p w14:paraId="28C2AC3E" w14:textId="27323D9C" w:rsidR="001F3A87" w:rsidRDefault="001F3A87"/>
    <w:p w14:paraId="4D724F34" w14:textId="75EDCD0D" w:rsidR="001F3A87" w:rsidRDefault="001F3A87"/>
    <w:p w14:paraId="3EE058D2" w14:textId="693D58A6" w:rsidR="001F3A87" w:rsidRDefault="001F3A87"/>
    <w:p w14:paraId="717EC686" w14:textId="26C82DCB" w:rsidR="001F3A87" w:rsidRDefault="001F3A87"/>
    <w:p w14:paraId="68917ED0" w14:textId="1046CE27" w:rsidR="001F3A87" w:rsidRDefault="001F3A87"/>
    <w:p w14:paraId="075F7475" w14:textId="272B0809" w:rsidR="001F3A87" w:rsidRDefault="001F3A87"/>
    <w:p w14:paraId="38E01005" w14:textId="056769DA" w:rsidR="001F3A87" w:rsidRDefault="001F3A87"/>
    <w:p w14:paraId="6B547415" w14:textId="387E3A2E" w:rsidR="001F3A87" w:rsidRDefault="001F3A87"/>
    <w:p w14:paraId="5D8AD4E5" w14:textId="77777777" w:rsidR="001F3A87" w:rsidRPr="00932F6E" w:rsidRDefault="001F3A87"/>
    <w:p w14:paraId="7828D29F" w14:textId="77777777" w:rsidR="00A8276A" w:rsidRPr="00932F6E" w:rsidRDefault="00A8276A"/>
    <w:p w14:paraId="17B05658" w14:textId="77777777" w:rsidR="00A8276A" w:rsidRPr="00932F6E" w:rsidRDefault="00A8276A" w:rsidP="00A8276A">
      <w:pPr>
        <w:spacing w:before="100" w:beforeAutospacing="1" w:after="100" w:afterAutospacing="1" w:line="240" w:lineRule="auto"/>
        <w:jc w:val="left"/>
        <w:rPr>
          <w:rFonts w:ascii="Times New Roman" w:hAnsi="Times New Roman"/>
        </w:rPr>
      </w:pPr>
      <w:r w:rsidRPr="00932F6E">
        <w:lastRenderedPageBreak/>
        <w:t>Este capítulo presenta el desarrollo técnico del módulo creado para la detección semiautomática de hélices de poliprolina II (PPII) en estructuras proteicas, detallando las decisiones de diseño, las funcionalidades implementadas y el proceso de automatización llevado a cabo.</w:t>
      </w:r>
    </w:p>
    <w:p w14:paraId="62ED3406" w14:textId="51777EB7" w:rsidR="00A8276A" w:rsidRPr="00932F6E" w:rsidRDefault="00A8276A" w:rsidP="00A8276A">
      <w:pPr>
        <w:spacing w:before="100" w:beforeAutospacing="1" w:after="100" w:afterAutospacing="1"/>
      </w:pPr>
      <w:r w:rsidRPr="00932F6E">
        <w:t>El desarrollo del módulo ha sido concebido como una respuesta directa a la necesidad, identificada en el laboratorio, de automatizar un procedimiento que hasta el momento se realiza de forma manual mediante herramientas visuales como PyMOL. Si bien este análisis manual ha sido útil para el estudio de determinadas proteínas, resulta limitado en términos de escalabilidad, r</w:t>
      </w:r>
      <w:r w:rsidR="00104BC7" w:rsidRPr="00932F6E">
        <w:t>eproducibilidad</w:t>
      </w:r>
      <w:r w:rsidRPr="00932F6E">
        <w:t xml:space="preserve"> y objetividad. El presente trabajo introduce una solución computacional que incorpora los criterios utilizados en el laboratorio, formalizándolos en un algoritmo programable y aplicable de forma sistemática.</w:t>
      </w:r>
    </w:p>
    <w:p w14:paraId="40F1C403" w14:textId="77777777" w:rsidR="00A8276A" w:rsidRPr="00932F6E" w:rsidRDefault="00A8276A" w:rsidP="00A8276A">
      <w:pPr>
        <w:rPr>
          <w:rFonts w:cstheme="minorHAnsi"/>
        </w:rPr>
      </w:pPr>
      <w:r w:rsidRPr="00932F6E">
        <w:rPr>
          <w:rFonts w:cstheme="minorHAnsi"/>
        </w:rPr>
        <w:t>El proceso de diseño e implementación ha incluido las siguientes tareas:</w:t>
      </w:r>
    </w:p>
    <w:p w14:paraId="15F98E45" w14:textId="77777777" w:rsidR="00A8276A" w:rsidRPr="00932F6E" w:rsidRDefault="00A8276A" w:rsidP="00E353E2">
      <w:pPr>
        <w:numPr>
          <w:ilvl w:val="0"/>
          <w:numId w:val="13"/>
        </w:numPr>
        <w:jc w:val="left"/>
        <w:rPr>
          <w:rFonts w:cstheme="minorHAnsi"/>
        </w:rPr>
      </w:pPr>
      <w:r w:rsidRPr="00932F6E">
        <w:rPr>
          <w:rStyle w:val="Textoennegrita"/>
          <w:rFonts w:cstheme="minorHAnsi"/>
        </w:rPr>
        <w:t>Automatización completa del proceso de identificación de hélices PPII</w:t>
      </w:r>
      <w:r w:rsidRPr="00932F6E">
        <w:rPr>
          <w:rFonts w:cstheme="minorHAnsi"/>
        </w:rPr>
        <w:t>, mediante el diseño de un sistema que reduce la intervención manual y permite obtener resultados consistentes, reproducibles y escalables a un gran número de estructuras proteicas.</w:t>
      </w:r>
    </w:p>
    <w:p w14:paraId="21D3A51D" w14:textId="77777777" w:rsidR="00A8276A" w:rsidRPr="00932F6E" w:rsidRDefault="00A8276A" w:rsidP="00E353E2">
      <w:pPr>
        <w:numPr>
          <w:ilvl w:val="0"/>
          <w:numId w:val="13"/>
        </w:numPr>
        <w:jc w:val="left"/>
        <w:rPr>
          <w:rFonts w:cstheme="minorHAnsi"/>
        </w:rPr>
      </w:pPr>
      <w:r w:rsidRPr="00932F6E">
        <w:rPr>
          <w:rStyle w:val="Textoennegrita"/>
          <w:rFonts w:cstheme="minorHAnsi"/>
        </w:rPr>
        <w:t>Análisis y formalización del procedimiento manual empleado por el grupo de investigación</w:t>
      </w:r>
      <w:r w:rsidRPr="00932F6E">
        <w:rPr>
          <w:rFonts w:cstheme="minorHAnsi"/>
        </w:rPr>
        <w:t>, que ha servido como base para traducir los pasos heurísticos en reglas computacionales claras. Esta tarea implicó la revisión de protocolos internos, la observación directa del uso de PyMOL en el laboratorio y la sistematización de criterios basados en la literatura científica.</w:t>
      </w:r>
    </w:p>
    <w:p w14:paraId="4F721E47" w14:textId="77777777" w:rsidR="00A8276A" w:rsidRPr="00932F6E" w:rsidRDefault="00A8276A" w:rsidP="00E353E2">
      <w:pPr>
        <w:numPr>
          <w:ilvl w:val="0"/>
          <w:numId w:val="13"/>
        </w:numPr>
        <w:jc w:val="left"/>
        <w:rPr>
          <w:rFonts w:cstheme="minorHAnsi"/>
        </w:rPr>
      </w:pPr>
      <w:r w:rsidRPr="00932F6E">
        <w:rPr>
          <w:rStyle w:val="Textoennegrita"/>
          <w:rFonts w:cstheme="minorHAnsi"/>
        </w:rPr>
        <w:t>Diseño e implementación del algoritmo de detección</w:t>
      </w:r>
      <w:r w:rsidRPr="00932F6E">
        <w:rPr>
          <w:rFonts w:cstheme="minorHAnsi"/>
        </w:rPr>
        <w:t>, incluyendo la definición de umbrales de ángulos diédricos (φ y ψ), la creación de filtros para eliminar estructuras secundarias no deseadas y la evaluación de enlaces de hidrógeno no canónicos. Esta lógica fue implementada en Python, empleando el API de PyMOL para interactuar directamente con las estructuras proteicas cargadas.</w:t>
      </w:r>
    </w:p>
    <w:p w14:paraId="68007457" w14:textId="77777777" w:rsidR="00A8276A" w:rsidRPr="00932F6E" w:rsidRDefault="00A8276A" w:rsidP="00E353E2">
      <w:pPr>
        <w:numPr>
          <w:ilvl w:val="0"/>
          <w:numId w:val="13"/>
        </w:numPr>
        <w:jc w:val="left"/>
        <w:rPr>
          <w:rFonts w:cstheme="minorHAnsi"/>
        </w:rPr>
      </w:pPr>
      <w:r w:rsidRPr="00932F6E">
        <w:rPr>
          <w:rStyle w:val="Textoennegrita"/>
          <w:rFonts w:cstheme="minorHAnsi"/>
        </w:rPr>
        <w:t>Desarrollo de una interfaz de uso dentro de PyMOL</w:t>
      </w:r>
      <w:r w:rsidRPr="00932F6E">
        <w:rPr>
          <w:rFonts w:cstheme="minorHAnsi"/>
        </w:rPr>
        <w:t>, accesible mediante comandos personalizados, que permite lanzar el análisis de forma intuitiva para el usuario. Esta funcionalidad fue diseñada para integrarse sin alterar el flujo de trabajo habitual del laboratorio.</w:t>
      </w:r>
    </w:p>
    <w:p w14:paraId="747C12AE" w14:textId="77777777" w:rsidR="00A8276A" w:rsidRPr="00932F6E" w:rsidRDefault="00A8276A" w:rsidP="00E353E2">
      <w:pPr>
        <w:numPr>
          <w:ilvl w:val="0"/>
          <w:numId w:val="13"/>
        </w:numPr>
        <w:jc w:val="left"/>
        <w:rPr>
          <w:rFonts w:cstheme="minorHAnsi"/>
        </w:rPr>
      </w:pPr>
      <w:r w:rsidRPr="00932F6E">
        <w:rPr>
          <w:rStyle w:val="Textoennegrita"/>
          <w:rFonts w:cstheme="minorHAnsi"/>
        </w:rPr>
        <w:lastRenderedPageBreak/>
        <w:t>Validación experimental del módulo</w:t>
      </w:r>
      <w:r w:rsidRPr="00932F6E">
        <w:rPr>
          <w:rFonts w:cstheme="minorHAnsi"/>
        </w:rPr>
        <w:t>, utilizando como prueba proteínas reales analizadas previamente, lo que permitió contrastar los resultados obtenidos automáticamente con los resultados manuales de referencia.</w:t>
      </w:r>
    </w:p>
    <w:p w14:paraId="56E59EB0" w14:textId="77777777" w:rsidR="00A8276A" w:rsidRPr="00932F6E" w:rsidRDefault="00A8276A" w:rsidP="00E353E2">
      <w:pPr>
        <w:numPr>
          <w:ilvl w:val="0"/>
          <w:numId w:val="13"/>
        </w:numPr>
        <w:jc w:val="left"/>
        <w:rPr>
          <w:rFonts w:cstheme="minorHAnsi"/>
        </w:rPr>
      </w:pPr>
      <w:r w:rsidRPr="00932F6E">
        <w:rPr>
          <w:rStyle w:val="Textoennegrita"/>
          <w:rFonts w:cstheme="minorHAnsi"/>
        </w:rPr>
        <w:t>Elaboración de la documentación técnica y guía de uso</w:t>
      </w:r>
      <w:r w:rsidRPr="00932F6E">
        <w:rPr>
          <w:rFonts w:cstheme="minorHAnsi"/>
        </w:rPr>
        <w:t>, orientada a facilitar la adopción de la herramienta por parte de otros miembros del grupo de investigación y de la comunidad científica en general.</w:t>
      </w:r>
    </w:p>
    <w:p w14:paraId="42059AFB" w14:textId="77777777" w:rsidR="00A8276A" w:rsidRPr="00932F6E" w:rsidRDefault="00A8276A" w:rsidP="00A8276A">
      <w:pPr>
        <w:rPr>
          <w:rFonts w:cstheme="minorHAnsi"/>
        </w:rPr>
      </w:pPr>
      <w:r w:rsidRPr="00932F6E">
        <w:rPr>
          <w:rFonts w:cstheme="minorHAnsi"/>
        </w:rPr>
        <w:t>Aunque el diseño conceptual del algoritmo parte de una necesidad identificada conjuntamente con el equipo investigador, el desarrollo técnico, las decisiones de implementación y la programación del módulo han sido responsabilidad exclusiva de la autora. El trabajo ha sido supervisado por la dirección académica del TFG, así como con el apoyo ocasional del equipo del laboratorio en cuestiones puntuales de interpretación estructural.</w:t>
      </w:r>
    </w:p>
    <w:p w14:paraId="6C176F3D" w14:textId="77777777" w:rsidR="00A8276A" w:rsidRPr="00932F6E" w:rsidRDefault="00A8276A" w:rsidP="00A8276A">
      <w:pPr>
        <w:rPr>
          <w:rFonts w:cstheme="minorHAnsi"/>
        </w:rPr>
      </w:pPr>
      <w:r w:rsidRPr="00932F6E">
        <w:rPr>
          <w:rFonts w:cstheme="minorHAnsi"/>
        </w:rPr>
        <w:t>Este capítulo define, por tanto, el marco técnico del trabajo y detalla la aportación desarrollada, distinguiendo claramente entre los recursos existentes que han sido utilizados (como PyMOL o estructuras PDB públicas) y las soluciones originales creadas específicamente para este proyecto.</w:t>
      </w:r>
    </w:p>
    <w:p w14:paraId="5A13721E" w14:textId="77777777" w:rsidR="00A8276A" w:rsidRPr="00932F6E" w:rsidRDefault="00A8276A" w:rsidP="00A8276A">
      <w:pPr>
        <w:pStyle w:val="Ttulo3"/>
        <w:rPr>
          <w:rFonts w:asciiTheme="minorHAnsi" w:hAnsiTheme="minorHAnsi" w:cstheme="minorHAnsi"/>
        </w:rPr>
      </w:pPr>
      <w:bookmarkStart w:id="142" w:name="_Toc197625510"/>
      <w:r w:rsidRPr="00932F6E">
        <w:rPr>
          <w:rFonts w:asciiTheme="minorHAnsi" w:hAnsiTheme="minorHAnsi" w:cstheme="minorHAnsi"/>
        </w:rPr>
        <w:t>Tabla resumen de tareas</w:t>
      </w:r>
      <w:bookmarkEnd w:id="14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257"/>
        <w:gridCol w:w="1421"/>
      </w:tblGrid>
      <w:tr w:rsidR="00A8276A" w:rsidRPr="00932F6E" w14:paraId="12DEB41E" w14:textId="77777777" w:rsidTr="002A099A">
        <w:trPr>
          <w:tblHeader/>
          <w:tblCellSpacing w:w="15" w:type="dxa"/>
        </w:trPr>
        <w:tc>
          <w:tcPr>
            <w:tcW w:w="0" w:type="auto"/>
            <w:vAlign w:val="center"/>
            <w:hideMark/>
          </w:tcPr>
          <w:p w14:paraId="370DC596" w14:textId="77777777" w:rsidR="00A8276A" w:rsidRPr="00932F6E" w:rsidRDefault="00A8276A" w:rsidP="002A099A">
            <w:pPr>
              <w:jc w:val="center"/>
              <w:rPr>
                <w:rFonts w:cstheme="minorHAnsi"/>
                <w:b/>
                <w:bCs/>
              </w:rPr>
            </w:pPr>
            <w:r w:rsidRPr="00932F6E">
              <w:rPr>
                <w:rFonts w:cstheme="minorHAnsi"/>
                <w:b/>
                <w:bCs/>
              </w:rPr>
              <w:t>Tarea principal</w:t>
            </w:r>
          </w:p>
        </w:tc>
        <w:tc>
          <w:tcPr>
            <w:tcW w:w="0" w:type="auto"/>
            <w:vAlign w:val="center"/>
            <w:hideMark/>
          </w:tcPr>
          <w:p w14:paraId="2661D96B" w14:textId="77777777" w:rsidR="00A8276A" w:rsidRPr="00932F6E" w:rsidRDefault="00A8276A" w:rsidP="002A099A">
            <w:pPr>
              <w:jc w:val="center"/>
              <w:rPr>
                <w:rFonts w:cstheme="minorHAnsi"/>
                <w:b/>
                <w:bCs/>
              </w:rPr>
            </w:pPr>
            <w:r w:rsidRPr="00932F6E">
              <w:rPr>
                <w:rFonts w:cstheme="minorHAnsi"/>
                <w:b/>
                <w:bCs/>
              </w:rPr>
              <w:t>Responsable</w:t>
            </w:r>
          </w:p>
        </w:tc>
      </w:tr>
      <w:tr w:rsidR="00A8276A" w:rsidRPr="00932F6E" w14:paraId="08BFF86D" w14:textId="77777777" w:rsidTr="002A099A">
        <w:trPr>
          <w:tblCellSpacing w:w="15" w:type="dxa"/>
        </w:trPr>
        <w:tc>
          <w:tcPr>
            <w:tcW w:w="0" w:type="auto"/>
            <w:vAlign w:val="center"/>
            <w:hideMark/>
          </w:tcPr>
          <w:p w14:paraId="04B09900" w14:textId="77777777" w:rsidR="00A8276A" w:rsidRPr="00932F6E" w:rsidRDefault="00A8276A" w:rsidP="002A099A">
            <w:pPr>
              <w:jc w:val="left"/>
              <w:rPr>
                <w:rFonts w:cstheme="minorHAnsi"/>
              </w:rPr>
            </w:pPr>
            <w:r w:rsidRPr="00932F6E">
              <w:rPr>
                <w:rFonts w:cstheme="minorHAnsi"/>
              </w:rPr>
              <w:t>Análisis del procedimiento manual y sistematización</w:t>
            </w:r>
          </w:p>
        </w:tc>
        <w:tc>
          <w:tcPr>
            <w:tcW w:w="0" w:type="auto"/>
            <w:vAlign w:val="center"/>
            <w:hideMark/>
          </w:tcPr>
          <w:p w14:paraId="05EA4E06" w14:textId="77777777" w:rsidR="00A8276A" w:rsidRPr="00932F6E" w:rsidRDefault="00A8276A" w:rsidP="002A099A">
            <w:pPr>
              <w:rPr>
                <w:rFonts w:cstheme="minorHAnsi"/>
              </w:rPr>
            </w:pPr>
            <w:r w:rsidRPr="00932F6E">
              <w:rPr>
                <w:rFonts w:cstheme="minorHAnsi"/>
              </w:rPr>
              <w:t>Silvia (autora)</w:t>
            </w:r>
          </w:p>
        </w:tc>
      </w:tr>
      <w:tr w:rsidR="00A8276A" w:rsidRPr="00932F6E" w14:paraId="5E80D19B" w14:textId="77777777" w:rsidTr="002A099A">
        <w:trPr>
          <w:tblCellSpacing w:w="15" w:type="dxa"/>
        </w:trPr>
        <w:tc>
          <w:tcPr>
            <w:tcW w:w="0" w:type="auto"/>
            <w:vAlign w:val="center"/>
            <w:hideMark/>
          </w:tcPr>
          <w:p w14:paraId="47AA2292" w14:textId="77777777" w:rsidR="00A8276A" w:rsidRPr="00932F6E" w:rsidRDefault="00A8276A" w:rsidP="002A099A">
            <w:pPr>
              <w:rPr>
                <w:rFonts w:cstheme="minorHAnsi"/>
              </w:rPr>
            </w:pPr>
            <w:r w:rsidRPr="00932F6E">
              <w:rPr>
                <w:rFonts w:cstheme="minorHAnsi"/>
              </w:rPr>
              <w:t>Diseño e implementación del algoritmo en Python</w:t>
            </w:r>
          </w:p>
        </w:tc>
        <w:tc>
          <w:tcPr>
            <w:tcW w:w="0" w:type="auto"/>
            <w:vAlign w:val="center"/>
            <w:hideMark/>
          </w:tcPr>
          <w:p w14:paraId="64FD24FC" w14:textId="77777777" w:rsidR="00A8276A" w:rsidRPr="00932F6E" w:rsidRDefault="00A8276A" w:rsidP="002A099A">
            <w:pPr>
              <w:rPr>
                <w:rFonts w:cstheme="minorHAnsi"/>
              </w:rPr>
            </w:pPr>
            <w:r w:rsidRPr="00932F6E">
              <w:rPr>
                <w:rFonts w:cstheme="minorHAnsi"/>
              </w:rPr>
              <w:t>Silvia (autora)</w:t>
            </w:r>
          </w:p>
        </w:tc>
      </w:tr>
      <w:tr w:rsidR="00A8276A" w:rsidRPr="00932F6E" w14:paraId="1C0DC1BA" w14:textId="77777777" w:rsidTr="002A099A">
        <w:trPr>
          <w:tblCellSpacing w:w="15" w:type="dxa"/>
        </w:trPr>
        <w:tc>
          <w:tcPr>
            <w:tcW w:w="0" w:type="auto"/>
            <w:vAlign w:val="center"/>
            <w:hideMark/>
          </w:tcPr>
          <w:p w14:paraId="0EF5FD08" w14:textId="77777777" w:rsidR="00A8276A" w:rsidRPr="00932F6E" w:rsidRDefault="00A8276A" w:rsidP="002A099A">
            <w:pPr>
              <w:rPr>
                <w:rFonts w:cstheme="minorHAnsi"/>
              </w:rPr>
            </w:pPr>
            <w:r w:rsidRPr="00932F6E">
              <w:rPr>
                <w:rFonts w:cstheme="minorHAnsi"/>
              </w:rPr>
              <w:t>Automatización del proceso de detección en PyMOL</w:t>
            </w:r>
          </w:p>
        </w:tc>
        <w:tc>
          <w:tcPr>
            <w:tcW w:w="0" w:type="auto"/>
            <w:vAlign w:val="center"/>
            <w:hideMark/>
          </w:tcPr>
          <w:p w14:paraId="0DF8C798" w14:textId="77777777" w:rsidR="00A8276A" w:rsidRPr="00932F6E" w:rsidRDefault="00A8276A" w:rsidP="002A099A">
            <w:pPr>
              <w:rPr>
                <w:rFonts w:cstheme="minorHAnsi"/>
              </w:rPr>
            </w:pPr>
            <w:r w:rsidRPr="00932F6E">
              <w:rPr>
                <w:rFonts w:cstheme="minorHAnsi"/>
              </w:rPr>
              <w:t>Silvia (autora)</w:t>
            </w:r>
          </w:p>
        </w:tc>
      </w:tr>
      <w:tr w:rsidR="00A8276A" w:rsidRPr="00932F6E" w14:paraId="3FCE8D55" w14:textId="77777777" w:rsidTr="002A099A">
        <w:trPr>
          <w:tblCellSpacing w:w="15" w:type="dxa"/>
        </w:trPr>
        <w:tc>
          <w:tcPr>
            <w:tcW w:w="0" w:type="auto"/>
            <w:vAlign w:val="center"/>
            <w:hideMark/>
          </w:tcPr>
          <w:p w14:paraId="56CDB630" w14:textId="77777777" w:rsidR="00A8276A" w:rsidRPr="00932F6E" w:rsidRDefault="00A8276A" w:rsidP="002A099A">
            <w:pPr>
              <w:rPr>
                <w:rFonts w:cstheme="minorHAnsi"/>
              </w:rPr>
            </w:pPr>
            <w:r w:rsidRPr="00932F6E">
              <w:rPr>
                <w:rFonts w:cstheme="minorHAnsi"/>
              </w:rPr>
              <w:t>Integración con la interfaz de PyMOL</w:t>
            </w:r>
          </w:p>
        </w:tc>
        <w:tc>
          <w:tcPr>
            <w:tcW w:w="0" w:type="auto"/>
            <w:vAlign w:val="center"/>
            <w:hideMark/>
          </w:tcPr>
          <w:p w14:paraId="2CD3436E" w14:textId="77777777" w:rsidR="00A8276A" w:rsidRPr="00932F6E" w:rsidRDefault="00A8276A" w:rsidP="002A099A">
            <w:pPr>
              <w:rPr>
                <w:rFonts w:cstheme="minorHAnsi"/>
              </w:rPr>
            </w:pPr>
            <w:r w:rsidRPr="00932F6E">
              <w:rPr>
                <w:rFonts w:cstheme="minorHAnsi"/>
              </w:rPr>
              <w:t>Silvia (autora)</w:t>
            </w:r>
          </w:p>
        </w:tc>
      </w:tr>
      <w:tr w:rsidR="00A8276A" w:rsidRPr="00932F6E" w14:paraId="2BFA2E85" w14:textId="77777777" w:rsidTr="002A099A">
        <w:trPr>
          <w:tblCellSpacing w:w="15" w:type="dxa"/>
        </w:trPr>
        <w:tc>
          <w:tcPr>
            <w:tcW w:w="0" w:type="auto"/>
            <w:vAlign w:val="center"/>
            <w:hideMark/>
          </w:tcPr>
          <w:p w14:paraId="7210BC75" w14:textId="77777777" w:rsidR="00A8276A" w:rsidRPr="00932F6E" w:rsidRDefault="00A8276A" w:rsidP="002A099A">
            <w:pPr>
              <w:rPr>
                <w:rFonts w:cstheme="minorHAnsi"/>
              </w:rPr>
            </w:pPr>
            <w:r w:rsidRPr="00932F6E">
              <w:rPr>
                <w:rFonts w:cstheme="minorHAnsi"/>
              </w:rPr>
              <w:t>Pruebas y validación con proteínas reales</w:t>
            </w:r>
          </w:p>
        </w:tc>
        <w:tc>
          <w:tcPr>
            <w:tcW w:w="0" w:type="auto"/>
            <w:vAlign w:val="center"/>
            <w:hideMark/>
          </w:tcPr>
          <w:p w14:paraId="071AD8C2" w14:textId="77777777" w:rsidR="00A8276A" w:rsidRPr="00932F6E" w:rsidRDefault="00A8276A" w:rsidP="002A099A">
            <w:pPr>
              <w:rPr>
                <w:rFonts w:cstheme="minorHAnsi"/>
              </w:rPr>
            </w:pPr>
            <w:r w:rsidRPr="00932F6E">
              <w:rPr>
                <w:rFonts w:cstheme="minorHAnsi"/>
              </w:rPr>
              <w:t>Silvia (autora)</w:t>
            </w:r>
          </w:p>
        </w:tc>
      </w:tr>
      <w:tr w:rsidR="00A8276A" w:rsidRPr="00932F6E" w14:paraId="0B2A8799" w14:textId="77777777" w:rsidTr="002A099A">
        <w:trPr>
          <w:tblCellSpacing w:w="15" w:type="dxa"/>
        </w:trPr>
        <w:tc>
          <w:tcPr>
            <w:tcW w:w="0" w:type="auto"/>
            <w:vAlign w:val="center"/>
            <w:hideMark/>
          </w:tcPr>
          <w:p w14:paraId="37D765F4" w14:textId="77777777" w:rsidR="00A8276A" w:rsidRPr="00932F6E" w:rsidRDefault="00A8276A" w:rsidP="002A099A">
            <w:pPr>
              <w:rPr>
                <w:rFonts w:cstheme="minorHAnsi"/>
              </w:rPr>
            </w:pPr>
            <w:r w:rsidRPr="00932F6E">
              <w:rPr>
                <w:rFonts w:cstheme="minorHAnsi"/>
              </w:rPr>
              <w:t>Redacción de la guía de uso y documentación técnica</w:t>
            </w:r>
          </w:p>
        </w:tc>
        <w:tc>
          <w:tcPr>
            <w:tcW w:w="0" w:type="auto"/>
            <w:vAlign w:val="center"/>
            <w:hideMark/>
          </w:tcPr>
          <w:p w14:paraId="5D6F1FF9" w14:textId="77777777" w:rsidR="00A8276A" w:rsidRPr="00932F6E" w:rsidRDefault="00A8276A" w:rsidP="002A099A">
            <w:pPr>
              <w:rPr>
                <w:rFonts w:cstheme="minorHAnsi"/>
              </w:rPr>
            </w:pPr>
            <w:r w:rsidRPr="00932F6E">
              <w:rPr>
                <w:rFonts w:cstheme="minorHAnsi"/>
              </w:rPr>
              <w:t>Silvia (autora)</w:t>
            </w:r>
          </w:p>
        </w:tc>
      </w:tr>
    </w:tbl>
    <w:p w14:paraId="6D28E25F" w14:textId="192D4124" w:rsidR="00F86806" w:rsidRPr="00932F6E" w:rsidRDefault="00A71113">
      <w:r w:rsidRPr="00932F6E">
        <w:lastRenderedPageBreak/>
        <w:br w:type="page"/>
      </w:r>
    </w:p>
    <w:p w14:paraId="548153CA" w14:textId="77777777" w:rsidR="00F86806" w:rsidRPr="00932F6E" w:rsidRDefault="00A71113" w:rsidP="00E353E2">
      <w:pPr>
        <w:pStyle w:val="Ttulo1"/>
        <w:numPr>
          <w:ilvl w:val="0"/>
          <w:numId w:val="25"/>
        </w:numPr>
        <w:spacing w:before="0"/>
      </w:pPr>
      <w:bookmarkStart w:id="143" w:name="_Toc197625511"/>
      <w:r w:rsidRPr="00932F6E">
        <w:lastRenderedPageBreak/>
        <w:t>Conclusiones y trabajo futuro</w:t>
      </w:r>
      <w:bookmarkEnd w:id="143"/>
    </w:p>
    <w:p w14:paraId="00786133" w14:textId="77777777" w:rsidR="00F86806" w:rsidRPr="00932F6E" w:rsidRDefault="00A71113">
      <w:r w:rsidRPr="00932F6E">
        <w:t xml:space="preserve">Recuerda escribir siempre al menos un párrafo de introducción al comienzo de cada capítulo. En este capítulo final debes explicar las conclusiones de tu trabajo e indicar algunas posibles líneas de trabajo futuro. </w:t>
      </w:r>
    </w:p>
    <w:p w14:paraId="25359BD3" w14:textId="77777777" w:rsidR="00F86806" w:rsidRPr="00932F6E" w:rsidRDefault="00A71113">
      <w:r w:rsidRPr="00932F6E">
        <w:t xml:space="preserve">Las </w:t>
      </w:r>
      <w:r w:rsidRPr="00932F6E">
        <w:rPr>
          <w:b/>
          <w:bCs/>
        </w:rPr>
        <w:t>conclusiones</w:t>
      </w:r>
      <w:r w:rsidRPr="00932F6E">
        <w:t xml:space="preserve"> evalúan en qué medida consideras alcanzados tus objetivos iniciales. Se trata de hacer una valoración global de tus resultados, pero siempre puestos en relación con los objetivos que inicialmente te habías planteado.</w:t>
      </w:r>
    </w:p>
    <w:p w14:paraId="14A7AD45" w14:textId="77777777" w:rsidR="00F86806" w:rsidRPr="00932F6E" w:rsidRDefault="00A71113">
      <w:r w:rsidRPr="00932F6E">
        <w:t xml:space="preserve">En las </w:t>
      </w:r>
      <w:r w:rsidRPr="00932F6E">
        <w:rPr>
          <w:b/>
          <w:bCs/>
        </w:rPr>
        <w:t>líneas de trabajo futuro</w:t>
      </w:r>
      <w:r w:rsidRPr="00932F6E">
        <w:t xml:space="preserve"> puedes explicar cómo se podría mejorar o continuar el trabajo que has presentado y finalizado. Puedes aprovechar aquí para explicar cómo se podría mejorar algún objetivo que consideras no haber podido alcanzar del todo. las líneas de trabajo futuro serían posibles objetivos de un nuevo trabajo que vendría como continuación de este.</w:t>
      </w:r>
    </w:p>
    <w:p w14:paraId="7FAEF735" w14:textId="77777777" w:rsidR="00F86806" w:rsidRPr="00932F6E" w:rsidRDefault="00A71113" w:rsidP="00E353E2">
      <w:pPr>
        <w:pStyle w:val="Ttulo2"/>
        <w:numPr>
          <w:ilvl w:val="1"/>
          <w:numId w:val="25"/>
        </w:numPr>
        <w:ind w:left="567" w:hanging="567"/>
      </w:pPr>
      <w:bookmarkStart w:id="144" w:name="_Toc197625512"/>
      <w:r w:rsidRPr="00932F6E">
        <w:t>Conclusiones del trabajo</w:t>
      </w:r>
      <w:bookmarkEnd w:id="144"/>
    </w:p>
    <w:p w14:paraId="764EAB38" w14:textId="77777777" w:rsidR="00F86806" w:rsidRPr="00932F6E" w:rsidRDefault="00A71113">
      <w:r w:rsidRPr="00932F6E">
        <w:t>Tras una breve introducción de esta sección, dedica al menos un párrafo a analizar cómo has intentado alcanzar cada uno de los objetivos que te habías planteado, y en qué medida lo consideras cumplido. Se trata de recordar cómo los diferentes contenidos y resultados de los capítulos anteriores materializan tu nivel de cumplimiento de estos objetivos.</w:t>
      </w:r>
    </w:p>
    <w:p w14:paraId="430B686C" w14:textId="77777777" w:rsidR="00F86806" w:rsidRPr="00932F6E" w:rsidRDefault="00A71113" w:rsidP="00E353E2">
      <w:pPr>
        <w:pStyle w:val="Ttulo2"/>
        <w:numPr>
          <w:ilvl w:val="1"/>
          <w:numId w:val="25"/>
        </w:numPr>
        <w:ind w:left="567" w:hanging="567"/>
      </w:pPr>
      <w:bookmarkStart w:id="145" w:name="_Toc197625513"/>
      <w:r w:rsidRPr="00932F6E">
        <w:t>Líneas de trabajo futuro</w:t>
      </w:r>
      <w:bookmarkEnd w:id="145"/>
    </w:p>
    <w:p w14:paraId="27B1D26D" w14:textId="77777777" w:rsidR="00F86806" w:rsidRPr="00932F6E" w:rsidRDefault="00A71113">
      <w:r w:rsidRPr="00932F6E">
        <w:t>Explica aquí posibles objetivos o líneas de acción que podrían ser continuación del trabajo que has presentado.</w:t>
      </w:r>
    </w:p>
    <w:p w14:paraId="6BE2553E" w14:textId="77777777" w:rsidR="00F86806" w:rsidRPr="00932F6E" w:rsidRDefault="00A71113">
      <w:pPr>
        <w:spacing w:before="0" w:after="0" w:line="240" w:lineRule="auto"/>
        <w:jc w:val="left"/>
      </w:pPr>
      <w:r w:rsidRPr="00932F6E">
        <w:br w:type="page"/>
      </w:r>
    </w:p>
    <w:p w14:paraId="64ED2DD2" w14:textId="743FB434" w:rsidR="00F86806" w:rsidRPr="00932F6E" w:rsidRDefault="00A71113">
      <w:pPr>
        <w:pStyle w:val="Ttulo1sinnumerar"/>
        <w:spacing w:before="0"/>
      </w:pPr>
      <w:bookmarkStart w:id="146" w:name="_Toc197625514"/>
      <w:r w:rsidRPr="00932F6E">
        <w:lastRenderedPageBreak/>
        <w:t>Referencias bibliográficas</w:t>
      </w:r>
      <w:bookmarkEnd w:id="146"/>
    </w:p>
    <w:p w14:paraId="7A03CCB1" w14:textId="77777777" w:rsidR="00B300B3" w:rsidRPr="00932F6E" w:rsidRDefault="00B300B3" w:rsidP="005612CE">
      <w:pPr>
        <w:ind w:left="709" w:hanging="709"/>
      </w:pPr>
      <w:r w:rsidRPr="00932F6E">
        <w:t xml:space="preserve">Segura Rodríguez, C. M., &amp; Laurents, D. V. (2024). </w:t>
      </w:r>
      <w:r w:rsidRPr="00932F6E">
        <w:rPr>
          <w:rStyle w:val="nfasis"/>
          <w:i w:val="0"/>
        </w:rPr>
        <w:t>Architectonic principles of polyproline II helix bundle protein domains</w:t>
      </w:r>
      <w:r w:rsidRPr="00932F6E">
        <w:rPr>
          <w:i/>
        </w:rPr>
        <w:t>.</w:t>
      </w:r>
      <w:r w:rsidRPr="00932F6E">
        <w:t xml:space="preserve"> </w:t>
      </w:r>
      <w:r w:rsidRPr="00932F6E">
        <w:rPr>
          <w:i/>
        </w:rPr>
        <w:t>Archives of Biochemistry and Biophysics, 741</w:t>
      </w:r>
      <w:r w:rsidRPr="00932F6E">
        <w:t xml:space="preserve">, 109981. </w:t>
      </w:r>
      <w:hyperlink r:id="rId52" w:tgtFrame="_new" w:history="1">
        <w:r w:rsidRPr="00932F6E">
          <w:rPr>
            <w:rStyle w:val="Hipervnculo"/>
          </w:rPr>
          <w:t>https://doi.org/10.1016/j.abb.2024.109981</w:t>
        </w:r>
      </w:hyperlink>
    </w:p>
    <w:p w14:paraId="0DBAC7B5" w14:textId="2E2713C5" w:rsidR="005612CE" w:rsidRPr="00932F6E" w:rsidRDefault="0091693B" w:rsidP="005612CE">
      <w:pPr>
        <w:ind w:left="709" w:hanging="709"/>
        <w:jc w:val="left"/>
      </w:pPr>
      <w:r w:rsidRPr="00932F6E">
        <w:t xml:space="preserve">Broz, M., Jukič, M., &amp; Bren, U. (2023). Naive Prediction of Protein Backbone Phi and Psi </w:t>
      </w:r>
    </w:p>
    <w:p w14:paraId="2C2E25D0" w14:textId="6EE18337" w:rsidR="0075782B" w:rsidRPr="00932F6E" w:rsidRDefault="005612CE" w:rsidP="0075782B">
      <w:pPr>
        <w:ind w:left="709" w:hanging="1"/>
        <w:jc w:val="left"/>
      </w:pPr>
      <w:r w:rsidRPr="00932F6E">
        <w:t xml:space="preserve">dihedral angles using deep learning. </w:t>
      </w:r>
      <w:r w:rsidRPr="00932F6E">
        <w:rPr>
          <w:i/>
        </w:rPr>
        <w:t>Molecules, 28</w:t>
      </w:r>
      <w:r w:rsidRPr="00932F6E">
        <w:t xml:space="preserve"> (20), 7046. </w:t>
      </w:r>
    </w:p>
    <w:p w14:paraId="7ED0A8B8" w14:textId="7737DF7F" w:rsidR="0091693B" w:rsidRPr="00932F6E" w:rsidRDefault="00FC67DF" w:rsidP="005612CE">
      <w:pPr>
        <w:ind w:left="709" w:hanging="1"/>
        <w:jc w:val="left"/>
      </w:pPr>
      <w:hyperlink r:id="rId53" w:history="1">
        <w:r w:rsidR="0091693B" w:rsidRPr="00932F6E">
          <w:rPr>
            <w:rStyle w:val="Hipervnculo"/>
          </w:rPr>
          <w:t>https://doi.org/10.3390/molecules28207046</w:t>
        </w:r>
      </w:hyperlink>
    </w:p>
    <w:p w14:paraId="102F326F" w14:textId="76BF539F" w:rsidR="005612CE" w:rsidRPr="00932F6E" w:rsidRDefault="005612CE" w:rsidP="005612CE">
      <w:pPr>
        <w:ind w:left="709" w:hanging="709"/>
        <w:jc w:val="left"/>
      </w:pPr>
      <w:r w:rsidRPr="00932F6E">
        <w:t xml:space="preserve">Blanquel, E., Blanquel, C., &amp; Luna-García, R. (2019). Hybrid evolutionary algorithm for molecular geometric optimization. </w:t>
      </w:r>
      <w:r w:rsidRPr="00932F6E">
        <w:rPr>
          <w:i/>
        </w:rPr>
        <w:t>Computación y Sistemas, 23</w:t>
      </w:r>
      <w:r w:rsidRPr="00932F6E">
        <w:t xml:space="preserve"> (2), 291–300. </w:t>
      </w:r>
      <w:hyperlink r:id="rId54" w:history="1">
        <w:r w:rsidRPr="00932F6E">
          <w:rPr>
            <w:rStyle w:val="Hipervnculo"/>
          </w:rPr>
          <w:t>https://doi.org/10.13053/cys-23-2-2541</w:t>
        </w:r>
      </w:hyperlink>
    </w:p>
    <w:p w14:paraId="706A744C" w14:textId="7DC69AB1" w:rsidR="005612CE" w:rsidRPr="00932F6E" w:rsidRDefault="00CE770D" w:rsidP="005612CE">
      <w:pPr>
        <w:ind w:left="709" w:hanging="709"/>
        <w:jc w:val="left"/>
      </w:pPr>
      <w:r w:rsidRPr="00932F6E">
        <w:t xml:space="preserve">brooksj4. (2020, July 16). </w:t>
      </w:r>
      <w:r w:rsidRPr="00932F6E">
        <w:rPr>
          <w:rStyle w:val="nfasis"/>
        </w:rPr>
        <w:t>Practical course: Calculate phi, psi and omega angles of proteins in PyMOL</w:t>
      </w:r>
      <w:r w:rsidRPr="00932F6E">
        <w:t xml:space="preserve"> [Video]. YouTube. </w:t>
      </w:r>
      <w:hyperlink r:id="rId55" w:tgtFrame="_new" w:history="1">
        <w:r w:rsidRPr="00932F6E">
          <w:rPr>
            <w:rStyle w:val="Hipervnculo"/>
          </w:rPr>
          <w:t>https://www.youtube.com/watch?v=1wzVbIzqA2M</w:t>
        </w:r>
      </w:hyperlink>
    </w:p>
    <w:p w14:paraId="3A429259" w14:textId="341B56D8" w:rsidR="00471F6B" w:rsidRPr="00932F6E" w:rsidRDefault="000A49F3" w:rsidP="002B1C2D">
      <w:pPr>
        <w:ind w:left="709" w:hanging="709"/>
        <w:jc w:val="left"/>
      </w:pPr>
      <w:r w:rsidRPr="00932F6E">
        <w:t xml:space="preserve">PyMOLWiki. (s.f.). </w:t>
      </w:r>
      <w:r w:rsidRPr="00932F6E">
        <w:rPr>
          <w:rStyle w:val="nfasis"/>
        </w:rPr>
        <w:t>Distance</w:t>
      </w:r>
      <w:r w:rsidRPr="00932F6E">
        <w:t xml:space="preserve">. Retrieved 22 de marzo de 2025, from </w:t>
      </w:r>
      <w:hyperlink r:id="rId56" w:history="1">
        <w:r w:rsidR="002B1C2D" w:rsidRPr="00932F6E">
          <w:rPr>
            <w:rStyle w:val="Hipervnculo"/>
          </w:rPr>
          <w:t>https://pymolwiki.org/index.php/Distance</w:t>
        </w:r>
      </w:hyperlink>
    </w:p>
    <w:p w14:paraId="1361D2E2" w14:textId="77777777" w:rsidR="002F21BE" w:rsidRPr="00932F6E" w:rsidRDefault="008B4339" w:rsidP="002F21BE">
      <w:pPr>
        <w:pStyle w:val="Bibliografa"/>
        <w:rPr>
          <w:rFonts w:ascii="Calibri" w:hAnsi="Calibri" w:cs="Calibri"/>
        </w:rPr>
      </w:pPr>
      <w:r w:rsidRPr="00932F6E">
        <w:rPr>
          <w:rFonts w:cstheme="minorHAnsi"/>
        </w:rPr>
        <w:fldChar w:fldCharType="begin"/>
      </w:r>
      <w:r w:rsidR="002F21BE" w:rsidRPr="00932F6E">
        <w:rPr>
          <w:rFonts w:cstheme="minorHAnsi"/>
        </w:rPr>
        <w:instrText xml:space="preserve"> ADDIN ZOTERO_BIBL {"uncited":[],"omitted":[],"custom":[]} CSL_BIBLIOGRAPHY </w:instrText>
      </w:r>
      <w:r w:rsidRPr="00932F6E">
        <w:rPr>
          <w:rFonts w:cstheme="minorHAnsi"/>
        </w:rPr>
        <w:fldChar w:fldCharType="separate"/>
      </w:r>
      <w:r w:rsidR="002F21BE" w:rsidRPr="00932F6E">
        <w:rPr>
          <w:rFonts w:ascii="Calibri" w:hAnsi="Calibri" w:cs="Calibri"/>
        </w:rPr>
        <w:t xml:space="preserve">Jmol Development Team. (2025). </w:t>
      </w:r>
      <w:r w:rsidR="002F21BE" w:rsidRPr="00932F6E">
        <w:rPr>
          <w:rFonts w:ascii="Calibri" w:hAnsi="Calibri" w:cs="Calibri"/>
          <w:i/>
          <w:iCs/>
        </w:rPr>
        <w:t>Jmol: An open-source Java viewer for chemical structures in 3D</w:t>
      </w:r>
      <w:r w:rsidR="002F21BE" w:rsidRPr="00932F6E">
        <w:rPr>
          <w:rFonts w:ascii="Calibri" w:hAnsi="Calibri" w:cs="Calibri"/>
        </w:rPr>
        <w:t>. http://www.jmol.org/</w:t>
      </w:r>
    </w:p>
    <w:p w14:paraId="2AE3F175" w14:textId="77777777" w:rsidR="002F21BE" w:rsidRPr="00932F6E" w:rsidRDefault="002F21BE" w:rsidP="002F21BE">
      <w:pPr>
        <w:pStyle w:val="Bibliografa"/>
        <w:rPr>
          <w:rFonts w:ascii="Calibri" w:hAnsi="Calibri" w:cs="Calibri"/>
        </w:rPr>
      </w:pPr>
      <w:r w:rsidRPr="00932F6E">
        <w:rPr>
          <w:rFonts w:ascii="Calibri" w:hAnsi="Calibri" w:cs="Calibri"/>
        </w:rPr>
        <w:t xml:space="preserve">Open Babel. (2025). </w:t>
      </w:r>
      <w:r w:rsidRPr="00932F6E">
        <w:rPr>
          <w:rFonts w:ascii="Calibri" w:hAnsi="Calibri" w:cs="Calibri"/>
          <w:i/>
          <w:iCs/>
        </w:rPr>
        <w:t>Avogadro</w:t>
      </w:r>
      <w:r w:rsidRPr="00932F6E">
        <w:rPr>
          <w:rFonts w:ascii="Calibri" w:hAnsi="Calibri" w:cs="Calibri"/>
        </w:rPr>
        <w:t>. https://avogadro.cc/</w:t>
      </w:r>
    </w:p>
    <w:p w14:paraId="05B2E8AE" w14:textId="77777777" w:rsidR="002F21BE" w:rsidRPr="00932F6E" w:rsidRDefault="002F21BE" w:rsidP="002F21BE">
      <w:pPr>
        <w:pStyle w:val="Bibliografa"/>
        <w:rPr>
          <w:rFonts w:ascii="Calibri" w:hAnsi="Calibri" w:cs="Calibri"/>
        </w:rPr>
      </w:pPr>
      <w:r w:rsidRPr="00932F6E">
        <w:rPr>
          <w:rFonts w:ascii="Calibri" w:hAnsi="Calibri" w:cs="Calibri"/>
        </w:rPr>
        <w:t xml:space="preserve">Sayle, R. A. and Milner-White, E. J. (2025). </w:t>
      </w:r>
      <w:r w:rsidRPr="00932F6E">
        <w:rPr>
          <w:rFonts w:ascii="Calibri" w:hAnsi="Calibri" w:cs="Calibri"/>
          <w:i/>
          <w:iCs/>
        </w:rPr>
        <w:t>RasMol: Molecular Graphics Program</w:t>
      </w:r>
      <w:r w:rsidRPr="00932F6E">
        <w:rPr>
          <w:rFonts w:ascii="Calibri" w:hAnsi="Calibri" w:cs="Calibri"/>
        </w:rPr>
        <w:t>. http://www.rasmol.org</w:t>
      </w:r>
    </w:p>
    <w:p w14:paraId="3B950027" w14:textId="77777777" w:rsidR="002F21BE" w:rsidRPr="00932F6E" w:rsidRDefault="002F21BE" w:rsidP="002F21BE">
      <w:pPr>
        <w:pStyle w:val="Bibliografa"/>
        <w:rPr>
          <w:rFonts w:ascii="Calibri" w:hAnsi="Calibri" w:cs="Calibri"/>
        </w:rPr>
      </w:pPr>
      <w:r w:rsidRPr="00932F6E">
        <w:rPr>
          <w:rFonts w:ascii="Calibri" w:hAnsi="Calibri" w:cs="Calibri"/>
        </w:rPr>
        <w:t xml:space="preserve">Theoretical and Computational Biophysics Group. (2025). </w:t>
      </w:r>
      <w:r w:rsidRPr="00932F6E">
        <w:rPr>
          <w:rFonts w:ascii="Calibri" w:hAnsi="Calibri" w:cs="Calibri"/>
          <w:i/>
          <w:iCs/>
        </w:rPr>
        <w:t>VMD - Visual Molecular Dynamics</w:t>
      </w:r>
      <w:r w:rsidRPr="00932F6E">
        <w:rPr>
          <w:rFonts w:ascii="Calibri" w:hAnsi="Calibri" w:cs="Calibri"/>
        </w:rPr>
        <w:t>. https://www.ks.uiuc.edu/Research/vmd/</w:t>
      </w:r>
    </w:p>
    <w:p w14:paraId="5E33A0B2" w14:textId="77777777" w:rsidR="002F21BE" w:rsidRPr="00932F6E" w:rsidRDefault="002F21BE" w:rsidP="002F21BE">
      <w:pPr>
        <w:pStyle w:val="Bibliografa"/>
        <w:rPr>
          <w:rFonts w:ascii="Calibri" w:hAnsi="Calibri" w:cs="Calibri"/>
        </w:rPr>
      </w:pPr>
      <w:r w:rsidRPr="00932F6E">
        <w:rPr>
          <w:rFonts w:ascii="Calibri" w:hAnsi="Calibri" w:cs="Calibri"/>
        </w:rPr>
        <w:t xml:space="preserve">University of California, San Francisco. (2025a). </w:t>
      </w:r>
      <w:r w:rsidRPr="00932F6E">
        <w:rPr>
          <w:rFonts w:ascii="Calibri" w:hAnsi="Calibri" w:cs="Calibri"/>
          <w:i/>
          <w:iCs/>
        </w:rPr>
        <w:t>ChimeraX</w:t>
      </w:r>
      <w:r w:rsidRPr="00932F6E">
        <w:rPr>
          <w:rFonts w:ascii="Calibri" w:hAnsi="Calibri" w:cs="Calibri"/>
        </w:rPr>
        <w:t>. https://www.cgl.ucsf.edu/chimerax/</w:t>
      </w:r>
    </w:p>
    <w:p w14:paraId="7DA8C645" w14:textId="77777777" w:rsidR="002F21BE" w:rsidRPr="00932F6E" w:rsidRDefault="002F21BE" w:rsidP="002F21BE">
      <w:pPr>
        <w:pStyle w:val="Bibliografa"/>
        <w:rPr>
          <w:rFonts w:ascii="Calibri" w:hAnsi="Calibri" w:cs="Calibri"/>
        </w:rPr>
      </w:pPr>
      <w:r w:rsidRPr="00932F6E">
        <w:rPr>
          <w:rFonts w:ascii="Calibri" w:hAnsi="Calibri" w:cs="Calibri"/>
        </w:rPr>
        <w:lastRenderedPageBreak/>
        <w:t xml:space="preserve">University of California, San Francisco. (2025b). </w:t>
      </w:r>
      <w:r w:rsidRPr="00932F6E">
        <w:rPr>
          <w:rFonts w:ascii="Calibri" w:hAnsi="Calibri" w:cs="Calibri"/>
          <w:i/>
          <w:iCs/>
        </w:rPr>
        <w:t>UCSF Chimera</w:t>
      </w:r>
      <w:r w:rsidRPr="00932F6E">
        <w:rPr>
          <w:rFonts w:ascii="Calibri" w:hAnsi="Calibri" w:cs="Calibri"/>
        </w:rPr>
        <w:t>. https://www.cgl.ucsf.edu/chimera/</w:t>
      </w:r>
    </w:p>
    <w:p w14:paraId="38A3DF5B" w14:textId="165F954D" w:rsidR="002B1C2D" w:rsidRPr="00932F6E" w:rsidRDefault="008B4339" w:rsidP="002B1C2D">
      <w:pPr>
        <w:ind w:left="709" w:hanging="709"/>
        <w:jc w:val="left"/>
        <w:rPr>
          <w:rFonts w:cstheme="minorHAnsi"/>
        </w:rPr>
      </w:pPr>
      <w:r w:rsidRPr="00932F6E">
        <w:rPr>
          <w:rFonts w:cstheme="minorHAnsi"/>
        </w:rPr>
        <w:fldChar w:fldCharType="end"/>
      </w:r>
      <w:r w:rsidR="001244B6" w:rsidRPr="00932F6E">
        <w:rPr>
          <w:rFonts w:cstheme="minorHAnsi"/>
        </w:rPr>
        <w:t>__</w:t>
      </w:r>
    </w:p>
    <w:p w14:paraId="75B88D4F" w14:textId="79626825" w:rsidR="001244B6" w:rsidRPr="00932F6E" w:rsidRDefault="001244B6" w:rsidP="001244B6">
      <w:pPr>
        <w:ind w:left="709" w:hanging="709"/>
        <w:jc w:val="left"/>
      </w:pPr>
      <w:r w:rsidRPr="00932F6E">
        <w:t xml:space="preserve">Chemical Computing Group. (2025). </w:t>
      </w:r>
      <w:r w:rsidRPr="00932F6E">
        <w:rPr>
          <w:i/>
          <w:iCs/>
        </w:rPr>
        <w:t>MOE: Molecular Operating Environment</w:t>
      </w:r>
      <w:r w:rsidRPr="00932F6E">
        <w:t>. https://www.chemcomp.com/MOE-Molecular_Operating_Environment.htm</w:t>
      </w:r>
    </w:p>
    <w:p w14:paraId="441211B3" w14:textId="311B7474" w:rsidR="001244B6" w:rsidRPr="00932F6E" w:rsidRDefault="001244B6" w:rsidP="001244B6">
      <w:pPr>
        <w:ind w:left="709" w:hanging="709"/>
        <w:jc w:val="left"/>
      </w:pPr>
      <w:r w:rsidRPr="00932F6E">
        <w:t xml:space="preserve">Dassault Systèmes. (2025). </w:t>
      </w:r>
      <w:r w:rsidRPr="00932F6E">
        <w:rPr>
          <w:i/>
          <w:iCs/>
        </w:rPr>
        <w:t>BIOVIA Discovery Studio</w:t>
      </w:r>
      <w:r w:rsidRPr="00932F6E">
        <w:t>. https://www.3ds.com/products-services/biovia/products/molecular-modeling-simulation/biovia-discovery-studio/</w:t>
      </w:r>
    </w:p>
    <w:p w14:paraId="043DDF91" w14:textId="77F19BB6" w:rsidR="001244B6" w:rsidRPr="00932F6E" w:rsidRDefault="001244B6" w:rsidP="001244B6">
      <w:pPr>
        <w:ind w:left="709" w:hanging="709"/>
        <w:jc w:val="left"/>
      </w:pPr>
      <w:r w:rsidRPr="00932F6E">
        <w:t xml:space="preserve">Jmol Development Team. (2025). </w:t>
      </w:r>
      <w:r w:rsidRPr="00932F6E">
        <w:rPr>
          <w:i/>
          <w:iCs/>
        </w:rPr>
        <w:t>Jmol: An open-source Java viewer for chemical structures in 3D</w:t>
      </w:r>
      <w:r w:rsidRPr="00932F6E">
        <w:t xml:space="preserve">. </w:t>
      </w:r>
      <w:hyperlink r:id="rId57" w:tgtFrame="_new" w:history="1">
        <w:r w:rsidRPr="00932F6E">
          <w:t>http://www.jmol.org/</w:t>
        </w:r>
      </w:hyperlink>
    </w:p>
    <w:p w14:paraId="54B6617E" w14:textId="2AB546C1" w:rsidR="001244B6" w:rsidRPr="00932F6E" w:rsidRDefault="001244B6" w:rsidP="001244B6">
      <w:pPr>
        <w:ind w:left="709" w:hanging="709"/>
        <w:jc w:val="left"/>
      </w:pPr>
      <w:r w:rsidRPr="00932F6E">
        <w:t xml:space="preserve">Open Babel. (2025). </w:t>
      </w:r>
      <w:r w:rsidRPr="00932F6E">
        <w:rPr>
          <w:i/>
          <w:iCs/>
        </w:rPr>
        <w:t>Avogadro</w:t>
      </w:r>
      <w:r w:rsidRPr="00932F6E">
        <w:t xml:space="preserve">. </w:t>
      </w:r>
      <w:hyperlink r:id="rId58" w:tgtFrame="_new" w:history="1">
        <w:r w:rsidRPr="00932F6E">
          <w:t>https://avogadro.cc/</w:t>
        </w:r>
      </w:hyperlink>
    </w:p>
    <w:p w14:paraId="73C6F1DE" w14:textId="6D730AA0" w:rsidR="001244B6" w:rsidRPr="00932F6E" w:rsidRDefault="001244B6" w:rsidP="001244B6">
      <w:pPr>
        <w:ind w:left="709" w:hanging="709"/>
        <w:jc w:val="left"/>
      </w:pPr>
      <w:r w:rsidRPr="00932F6E">
        <w:t xml:space="preserve">PyMOLWiki. (s.f.). </w:t>
      </w:r>
      <w:r w:rsidRPr="00932F6E">
        <w:rPr>
          <w:i/>
          <w:iCs/>
        </w:rPr>
        <w:t>PyMOL</w:t>
      </w:r>
      <w:r w:rsidRPr="00932F6E">
        <w:t>. Recuperado el 22 de marzo de 2025, de https://pymolwiki.org/index.php/Main_Page</w:t>
      </w:r>
    </w:p>
    <w:p w14:paraId="3239BC59" w14:textId="7D6A57D6" w:rsidR="001244B6" w:rsidRPr="00932F6E" w:rsidRDefault="001244B6" w:rsidP="001244B6">
      <w:pPr>
        <w:ind w:left="709" w:hanging="709"/>
        <w:jc w:val="left"/>
      </w:pPr>
      <w:r w:rsidRPr="00932F6E">
        <w:t xml:space="preserve">Sayle, R. A., &amp; Milner-White, E. J. (2025). </w:t>
      </w:r>
      <w:r w:rsidRPr="00932F6E">
        <w:rPr>
          <w:i/>
          <w:iCs/>
        </w:rPr>
        <w:t>RasMol: Molecular Graphics Program</w:t>
      </w:r>
      <w:r w:rsidRPr="00932F6E">
        <w:t xml:space="preserve">. </w:t>
      </w:r>
      <w:hyperlink r:id="rId59" w:tgtFrame="_new" w:history="1">
        <w:r w:rsidRPr="00932F6E">
          <w:t>http://www.rasmol.org</w:t>
        </w:r>
      </w:hyperlink>
    </w:p>
    <w:p w14:paraId="6BFB6EFB" w14:textId="58689F78" w:rsidR="001244B6" w:rsidRPr="00932F6E" w:rsidRDefault="001244B6" w:rsidP="001244B6">
      <w:pPr>
        <w:ind w:left="709" w:hanging="709"/>
        <w:jc w:val="left"/>
      </w:pPr>
      <w:r w:rsidRPr="00932F6E">
        <w:t xml:space="preserve">Schrödinger, LLC. (2025). </w:t>
      </w:r>
      <w:r w:rsidRPr="00932F6E">
        <w:rPr>
          <w:i/>
          <w:iCs/>
        </w:rPr>
        <w:t>Maestro</w:t>
      </w:r>
      <w:r w:rsidRPr="00932F6E">
        <w:t>. https://www.schrodinger.com/maestro</w:t>
      </w:r>
    </w:p>
    <w:p w14:paraId="27DD8C6B" w14:textId="461FF515" w:rsidR="001244B6" w:rsidRPr="00932F6E" w:rsidRDefault="001244B6" w:rsidP="001244B6">
      <w:pPr>
        <w:ind w:left="709" w:hanging="709"/>
        <w:jc w:val="left"/>
      </w:pPr>
      <w:r w:rsidRPr="00932F6E">
        <w:t xml:space="preserve">Theoretical and Computational Biophysics Group. (2025). </w:t>
      </w:r>
      <w:r w:rsidRPr="00932F6E">
        <w:rPr>
          <w:i/>
          <w:iCs/>
        </w:rPr>
        <w:t>VMD - Visual Molecular Dynamics</w:t>
      </w:r>
      <w:r w:rsidRPr="00932F6E">
        <w:t>. https://www.ks.uiuc.edu/Research/vmd/</w:t>
      </w:r>
    </w:p>
    <w:p w14:paraId="7960BAD0" w14:textId="6C071EC7" w:rsidR="001244B6" w:rsidRPr="00932F6E" w:rsidRDefault="001244B6" w:rsidP="001244B6">
      <w:pPr>
        <w:ind w:left="709" w:hanging="709"/>
        <w:jc w:val="left"/>
      </w:pPr>
      <w:r w:rsidRPr="00932F6E">
        <w:t xml:space="preserve">University of California, San Francisco. (2025a). </w:t>
      </w:r>
      <w:r w:rsidRPr="00932F6E">
        <w:rPr>
          <w:i/>
          <w:iCs/>
        </w:rPr>
        <w:t>UCSF ChimeraX</w:t>
      </w:r>
      <w:r w:rsidRPr="00932F6E">
        <w:t>. https://www.cgl.ucsf.edu/chimerax/</w:t>
      </w:r>
    </w:p>
    <w:p w14:paraId="0EEBA484" w14:textId="31CA03BB" w:rsidR="001244B6" w:rsidRPr="00932F6E" w:rsidRDefault="001244B6" w:rsidP="001244B6">
      <w:pPr>
        <w:ind w:left="709" w:hanging="709"/>
        <w:jc w:val="left"/>
      </w:pPr>
      <w:r w:rsidRPr="00932F6E">
        <w:t xml:space="preserve">University of California, San Francisco. (2025b). </w:t>
      </w:r>
      <w:r w:rsidRPr="00932F6E">
        <w:rPr>
          <w:i/>
          <w:iCs/>
        </w:rPr>
        <w:t>UCSF Chimera</w:t>
      </w:r>
      <w:r w:rsidRPr="00932F6E">
        <w:t>. https://www.cgl.ucsf.edu/chimera/</w:t>
      </w:r>
    </w:p>
    <w:p w14:paraId="26F534A1" w14:textId="5C3AA54E" w:rsidR="00471F6B" w:rsidRPr="00932F6E" w:rsidRDefault="001244B6" w:rsidP="001244B6">
      <w:pPr>
        <w:ind w:left="709" w:hanging="709"/>
        <w:jc w:val="left"/>
      </w:pPr>
      <w:r w:rsidRPr="00932F6E">
        <w:t>__</w:t>
      </w:r>
    </w:p>
    <w:p w14:paraId="27F0C53A" w14:textId="77777777" w:rsidR="00471F6B" w:rsidRPr="00932F6E" w:rsidRDefault="00471F6B" w:rsidP="001244B6">
      <w:pPr>
        <w:ind w:left="709" w:hanging="709"/>
        <w:jc w:val="left"/>
      </w:pPr>
    </w:p>
    <w:p w14:paraId="001E149D" w14:textId="77777777" w:rsidR="00E244E9" w:rsidRPr="00932F6E" w:rsidRDefault="00E244E9" w:rsidP="00E244E9">
      <w:pPr>
        <w:spacing w:before="100" w:beforeAutospacing="1" w:after="100" w:afterAutospacing="1" w:line="240" w:lineRule="auto"/>
        <w:jc w:val="left"/>
        <w:rPr>
          <w:rFonts w:ascii="Times New Roman" w:hAnsi="Times New Roman"/>
        </w:rPr>
      </w:pPr>
      <w:r w:rsidRPr="00932F6E">
        <w:t>Aquí tienes la referencia de PyMOL en formato APA 7ª edición, actualizada y lista para usar en tu gestor (como Zotero):</w:t>
      </w:r>
    </w:p>
    <w:p w14:paraId="1D097539" w14:textId="77777777" w:rsidR="00E244E9" w:rsidRPr="00932F6E" w:rsidRDefault="00E244E9" w:rsidP="00E244E9">
      <w:pPr>
        <w:spacing w:before="100" w:beforeAutospacing="1" w:after="100" w:afterAutospacing="1"/>
      </w:pPr>
      <w:r w:rsidRPr="00932F6E">
        <w:lastRenderedPageBreak/>
        <w:t xml:space="preserve">Schrödinger, LLC. (2015). </w:t>
      </w:r>
      <w:r w:rsidRPr="00932F6E">
        <w:rPr>
          <w:rStyle w:val="nfasis"/>
        </w:rPr>
        <w:t>The PyMOL molecular graphics system</w:t>
      </w:r>
      <w:r w:rsidRPr="00932F6E">
        <w:t xml:space="preserve"> (Version 2.0) [Software]. </w:t>
      </w:r>
      <w:hyperlink r:id="rId60" w:tgtFrame="_new" w:history="1">
        <w:r w:rsidRPr="00932F6E">
          <w:rPr>
            <w:rStyle w:val="Hipervnculo"/>
          </w:rPr>
          <w:t>https://pymol.org/</w:t>
        </w:r>
      </w:hyperlink>
    </w:p>
    <w:p w14:paraId="0EE2C94E" w14:textId="77777777" w:rsidR="00E244E9" w:rsidRPr="00932F6E" w:rsidRDefault="00E244E9" w:rsidP="00E244E9">
      <w:pPr>
        <w:spacing w:before="100" w:beforeAutospacing="1" w:after="100" w:afterAutospacing="1"/>
      </w:pPr>
      <w:r w:rsidRPr="00932F6E">
        <w:t>También puedes, si prefieres enfatizar el carácter de código abierto, usar esta versión citando el desarrollador original:</w:t>
      </w:r>
    </w:p>
    <w:p w14:paraId="2D515CAD" w14:textId="77777777" w:rsidR="00E244E9" w:rsidRPr="00932F6E" w:rsidRDefault="00E244E9" w:rsidP="00E244E9">
      <w:pPr>
        <w:spacing w:before="100" w:beforeAutospacing="1" w:after="100" w:afterAutospacing="1"/>
      </w:pPr>
      <w:r w:rsidRPr="00932F6E">
        <w:t xml:space="preserve">DeLano, W. L. (2002). </w:t>
      </w:r>
      <w:r w:rsidRPr="00932F6E">
        <w:rPr>
          <w:rStyle w:val="nfasis"/>
        </w:rPr>
        <w:t>The PyMOL molecular graphics system</w:t>
      </w:r>
      <w:r w:rsidRPr="00932F6E">
        <w:t xml:space="preserve"> [Software]. DeLano Scientific. </w:t>
      </w:r>
      <w:hyperlink r:id="rId61" w:tgtFrame="_new" w:history="1">
        <w:r w:rsidRPr="00932F6E">
          <w:rPr>
            <w:rStyle w:val="Hipervnculo"/>
          </w:rPr>
          <w:t>https://pymol.org/</w:t>
        </w:r>
      </w:hyperlink>
    </w:p>
    <w:p w14:paraId="255D1A30" w14:textId="77777777" w:rsidR="00E244E9" w:rsidRPr="00932F6E" w:rsidRDefault="00E244E9" w:rsidP="00E244E9">
      <w:pPr>
        <w:spacing w:before="100" w:beforeAutospacing="1" w:after="100" w:afterAutospacing="1"/>
      </w:pPr>
      <w:r w:rsidRPr="00932F6E">
        <w:t>Ambas son aceptadas; si tu enfoque está más ligado al desarrollo con código abierto y al uso académico, la segunda (DeLano) es más adecuada. Si estás usando la versión moderna mantenida por Schrödinger, usa la primera.</w:t>
      </w:r>
    </w:p>
    <w:p w14:paraId="5ACB1983" w14:textId="5E6FF465" w:rsidR="00471F6B" w:rsidRPr="00932F6E" w:rsidRDefault="002A7C57" w:rsidP="001244B6">
      <w:r w:rsidRPr="00932F6E">
        <w:t>Las de la tabla del artículo son</w:t>
      </w:r>
    </w:p>
    <w:p w14:paraId="103953F6" w14:textId="77777777" w:rsidR="002A7C57" w:rsidRPr="00932F6E" w:rsidRDefault="002A7C57" w:rsidP="002A7C57">
      <w:pPr>
        <w:ind w:left="709" w:hanging="709"/>
        <w:jc w:val="left"/>
      </w:pPr>
      <w:r w:rsidRPr="00932F6E">
        <w:t>  Buglino, J. A., Shen, V., Hakimian, P., &amp; Lima, C. D. (2002). Structural and biochemical analysis of the Obg GTP binding protein. Structure, 10(11), 1581–1591. https://doi.org/10.1016/S0969-2126(02)00878-5</w:t>
      </w:r>
    </w:p>
    <w:p w14:paraId="0256D0F3" w14:textId="77777777" w:rsidR="002A7C57" w:rsidRPr="00932F6E" w:rsidRDefault="002A7C57" w:rsidP="002A7C57">
      <w:pPr>
        <w:ind w:left="709" w:hanging="709"/>
        <w:jc w:val="left"/>
      </w:pPr>
      <w:r w:rsidRPr="00932F6E">
        <w:t>  Dunne, M., Rupf, B., Tala, M., Qabrati, X., Ernst, P., Shen, Y., ... &amp; van Raaij, M. J. (2018). Salmonella phage S16 encodes a long tail fiber that recognizes OmpC. Nature Microbiology, 3(11), 1174–1182. https://doi.org/10.1038/s41564-018-0246-0</w:t>
      </w:r>
    </w:p>
    <w:p w14:paraId="579A9FD1" w14:textId="77777777" w:rsidR="002A7C57" w:rsidRPr="00932F6E" w:rsidRDefault="002A7C57" w:rsidP="002A7C57">
      <w:pPr>
        <w:ind w:left="709" w:hanging="709"/>
        <w:jc w:val="left"/>
      </w:pPr>
      <w:r w:rsidRPr="00932F6E">
        <w:t>  Gkekas, C., Garg, J., Sakuraba, H., &amp; Ohshima, T. (2017). Crystal structure of E. coli Obg in complex with GDP. Biochemical and Biophysical Research Communications, 484(3), 537–542. https://doi.org/10.1016/j.bbrc.2017.01.095</w:t>
      </w:r>
    </w:p>
    <w:p w14:paraId="61F1EED7" w14:textId="77777777" w:rsidR="002A7C57" w:rsidRPr="00932F6E" w:rsidRDefault="002A7C57" w:rsidP="002A7C57">
      <w:pPr>
        <w:ind w:left="709" w:hanging="709"/>
        <w:jc w:val="left"/>
      </w:pPr>
      <w:r w:rsidRPr="00932F6E">
        <w:t>  Kukimoto-Niino, M., Murayama, K., Inoue, M., Terada, T., Tame, J. R. H., Kuramitsu, S., &amp; Yokoyama, S. (2004). Crystal structure of the GTP-binding protein Obg from Thermus thermophilus. Structure, 12(7), 1223–1230. https://doi.org/10.1016/j.str.2004.04.015</w:t>
      </w:r>
    </w:p>
    <w:p w14:paraId="19649DC0" w14:textId="77777777" w:rsidR="002A7C57" w:rsidRPr="00932F6E" w:rsidRDefault="002A7C57" w:rsidP="002A7C57">
      <w:pPr>
        <w:ind w:left="709" w:hanging="709"/>
        <w:jc w:val="left"/>
      </w:pPr>
      <w:r w:rsidRPr="00932F6E">
        <w:t>  Mus, F., Woyke, T., Kirton, E., Ivanova, N., Lykidis, A., &amp; McInerney, M. J. (2017). Comparative genomics and functional analysis of acetone carboxylase. Environmental Microbiology, 19(12), 5072–5088. https://doi.org/10.1111/1462-2920.13928</w:t>
      </w:r>
    </w:p>
    <w:p w14:paraId="44049AF4" w14:textId="77777777" w:rsidR="002A7C57" w:rsidRPr="00932F6E" w:rsidRDefault="002A7C57" w:rsidP="002A7C57">
      <w:pPr>
        <w:ind w:left="709" w:hanging="709"/>
        <w:jc w:val="left"/>
      </w:pPr>
      <w:r w:rsidRPr="00932F6E">
        <w:lastRenderedPageBreak/>
        <w:t>  Pentelute, B. L., Gates, Z. P., Tereshko, V., Dashnau, J. L., Vanderkooi, J. M., Kossiakoff, A. A., &amp; Kent, S. B. H. (2008). X-ray structure of snow flea antifreeze protein determined by racemic crystallization of synthetic protein enantiomers. Journal of the American Chemical Society, 130(30), 9695–9701. https://doi.org/10.1021/ja802980u</w:t>
      </w:r>
    </w:p>
    <w:p w14:paraId="7FB95210" w14:textId="77777777" w:rsidR="002A7C57" w:rsidRPr="00932F6E" w:rsidRDefault="002A7C57" w:rsidP="002A7C57">
      <w:pPr>
        <w:ind w:left="709" w:hanging="709"/>
        <w:jc w:val="left"/>
      </w:pPr>
      <w:r w:rsidRPr="00932F6E">
        <w:t>  Reshetnyak, A. V., Murray, P. B., Shi, X., Mo, E. S., Mohanty, J., Tome, F., ... &amp; Nicolis di Robilant, B. (2021). Augmented structural dynamics of anaplastic lymphoma kinase underlie the mechanism of activation. Nature Communications, 12(1), 2083. https://doi.org/10.1038/s41467-021-22322-1</w:t>
      </w:r>
    </w:p>
    <w:p w14:paraId="038E1E56" w14:textId="77777777" w:rsidR="002A7C57" w:rsidRPr="00932F6E" w:rsidRDefault="002A7C57" w:rsidP="002A7C57">
      <w:pPr>
        <w:ind w:left="709" w:hanging="709"/>
        <w:jc w:val="left"/>
      </w:pPr>
      <w:r w:rsidRPr="00932F6E">
        <w:t>  Scholl, J. P., Yang, F., Marsili, E., &amp; Liu, Y. (2021). Structure of antifreeze protein from Granisotoma rainieri. Journal of Structural Biology, 213(4), 107749. https://doi.org/10.1016/j.jsb.2021.107749</w:t>
      </w:r>
    </w:p>
    <w:p w14:paraId="7E2E79B8" w14:textId="77777777" w:rsidR="002A7C57" w:rsidRPr="00932F6E" w:rsidRDefault="002A7C57" w:rsidP="002A7C57">
      <w:pPr>
        <w:ind w:left="709" w:hanging="709"/>
        <w:jc w:val="left"/>
      </w:pPr>
      <w:r w:rsidRPr="00932F6E">
        <w:t>  Warkentin, E., Müh, U., Demmer, U., Moll, J., Stöckigt, J., &amp; Ermler, U. (2017). Structure and function of an acetophenone carboxylase. Proceedings of the National Academy of Sciences, 114(5), E413–E420. https://doi.org/10.1073/pnas.1619885114</w:t>
      </w:r>
    </w:p>
    <w:p w14:paraId="07FFA781" w14:textId="77777777" w:rsidR="002A7C57" w:rsidRPr="00932F6E" w:rsidRDefault="002A7C57" w:rsidP="002A7C57">
      <w:pPr>
        <w:ind w:left="709" w:hanging="709"/>
        <w:jc w:val="left"/>
      </w:pPr>
    </w:p>
    <w:p w14:paraId="3C9E8F75" w14:textId="77777777" w:rsidR="00471F6B" w:rsidRPr="00932F6E" w:rsidRDefault="00471F6B" w:rsidP="002A7C57">
      <w:pPr>
        <w:ind w:left="709" w:hanging="709"/>
        <w:jc w:val="left"/>
      </w:pPr>
    </w:p>
    <w:p w14:paraId="29F23F51" w14:textId="77777777" w:rsidR="00471F6B" w:rsidRPr="00932F6E" w:rsidRDefault="00471F6B" w:rsidP="002A7C57">
      <w:pPr>
        <w:ind w:left="709" w:hanging="709"/>
        <w:jc w:val="left"/>
      </w:pPr>
    </w:p>
    <w:p w14:paraId="4D73C8A9" w14:textId="77777777" w:rsidR="00471F6B" w:rsidRPr="00932F6E" w:rsidRDefault="00471F6B" w:rsidP="002A7C57">
      <w:pPr>
        <w:ind w:left="709" w:hanging="709"/>
        <w:jc w:val="left"/>
      </w:pPr>
    </w:p>
    <w:p w14:paraId="6DE5EB1C" w14:textId="77777777" w:rsidR="00471F6B" w:rsidRPr="00932F6E" w:rsidRDefault="00471F6B" w:rsidP="002A7C57">
      <w:pPr>
        <w:ind w:left="709" w:hanging="709"/>
        <w:jc w:val="left"/>
      </w:pPr>
    </w:p>
    <w:p w14:paraId="28798AB5" w14:textId="77777777" w:rsidR="00471F6B" w:rsidRPr="00932F6E" w:rsidRDefault="00471F6B" w:rsidP="00322357"/>
    <w:p w14:paraId="59CB0D35" w14:textId="77777777" w:rsidR="00471F6B" w:rsidRPr="00932F6E" w:rsidRDefault="00471F6B" w:rsidP="00322357"/>
    <w:p w14:paraId="5DC680B8" w14:textId="77777777" w:rsidR="00471F6B" w:rsidRPr="00932F6E" w:rsidRDefault="00471F6B" w:rsidP="00322357"/>
    <w:p w14:paraId="23450436" w14:textId="77777777" w:rsidR="00471F6B" w:rsidRPr="00932F6E" w:rsidRDefault="00471F6B" w:rsidP="00322357"/>
    <w:p w14:paraId="29BF5EA4" w14:textId="77777777" w:rsidR="00471F6B" w:rsidRPr="00932F6E" w:rsidRDefault="00471F6B" w:rsidP="00322357"/>
    <w:p w14:paraId="2D9E76F2" w14:textId="77777777" w:rsidR="00471F6B" w:rsidRPr="00932F6E" w:rsidRDefault="00471F6B" w:rsidP="00322357"/>
    <w:p w14:paraId="3345F2B0" w14:textId="23FA54F1" w:rsidR="00F86806" w:rsidRPr="00932F6E" w:rsidRDefault="001F3A87" w:rsidP="00E353E2">
      <w:pPr>
        <w:pStyle w:val="Anexo"/>
        <w:numPr>
          <w:ilvl w:val="0"/>
          <w:numId w:val="2"/>
        </w:numPr>
        <w:spacing w:before="0"/>
      </w:pPr>
      <w:r>
        <w:lastRenderedPageBreak/>
        <w:t>Fragmentos de código relevantes del módulp</w:t>
      </w:r>
    </w:p>
    <w:p w14:paraId="287ACC87" w14:textId="77777777" w:rsidR="001F3A87" w:rsidRDefault="001F3A87">
      <w:r>
        <w:t>A continuación, se presentan fragmentos seleccionados del código desarrollado para el módulo de detección de hélices PPII. Estos extractos representan las funciones principales que componen la lógica del sistema.</w:t>
      </w:r>
    </w:p>
    <w:p w14:paraId="4C449B94" w14:textId="77777777" w:rsidR="001F3A87" w:rsidRPr="001F3A87" w:rsidRDefault="001F3A87" w:rsidP="001F3A87">
      <w:pPr>
        <w:rPr>
          <w:lang w:val="es-ES"/>
        </w:rPr>
      </w:pPr>
      <w:r w:rsidRPr="001F3A87">
        <w:rPr>
          <w:b/>
          <w:bCs/>
          <w:lang w:val="es-ES"/>
        </w:rPr>
        <w:t xml:space="preserve">Función: </w:t>
      </w:r>
      <w:r w:rsidRPr="001F3A87">
        <w:rPr>
          <w:rFonts w:cs="Courier New"/>
          <w:b/>
          <w:bCs/>
          <w:lang w:val="es-ES"/>
        </w:rPr>
        <w:t>seleccionar_archivo()</w:t>
      </w:r>
    </w:p>
    <w:p w14:paraId="72ACBFA2" w14:textId="77777777" w:rsidR="001F3A87" w:rsidRPr="001F3A87" w:rsidRDefault="001F3A87" w:rsidP="001F3A87">
      <w:r w:rsidRPr="001F3A87">
        <w:t>def seleccionar_archivo():</w:t>
      </w:r>
    </w:p>
    <w:p w14:paraId="6840A089" w14:textId="77777777" w:rsidR="001F3A87" w:rsidRPr="001F3A87" w:rsidRDefault="001F3A87" w:rsidP="001F3A87">
      <w:pPr>
        <w:rPr>
          <w:lang w:val="en-GB"/>
        </w:rPr>
      </w:pPr>
      <w:r w:rsidRPr="001F3A87">
        <w:t xml:space="preserve">    </w:t>
      </w:r>
      <w:r w:rsidRPr="001F3A87">
        <w:rPr>
          <w:lang w:val="en-GB"/>
        </w:rPr>
        <w:t>archivo = filedialog.askopenfilename(filetypes=[("Archivos PDB", "*.pdb")])</w:t>
      </w:r>
    </w:p>
    <w:p w14:paraId="125B9D2F" w14:textId="77777777" w:rsidR="001F3A87" w:rsidRPr="001F3A87" w:rsidRDefault="001F3A87" w:rsidP="001F3A87">
      <w:pPr>
        <w:rPr>
          <w:lang w:val="en-GB"/>
        </w:rPr>
      </w:pPr>
      <w:r w:rsidRPr="001F3A87">
        <w:rPr>
          <w:lang w:val="en-GB"/>
        </w:rPr>
        <w:t xml:space="preserve">    if archivo:</w:t>
      </w:r>
    </w:p>
    <w:p w14:paraId="5FA9DFC0" w14:textId="77777777" w:rsidR="001F3A87" w:rsidRPr="001F3A87" w:rsidRDefault="001F3A87" w:rsidP="001F3A87">
      <w:pPr>
        <w:rPr>
          <w:lang w:val="en-GB"/>
        </w:rPr>
      </w:pPr>
      <w:r w:rsidRPr="001F3A87">
        <w:rPr>
          <w:lang w:val="en-GB"/>
        </w:rPr>
        <w:t xml:space="preserve">        cmd.load(archivo, "proteina")</w:t>
      </w:r>
    </w:p>
    <w:p w14:paraId="70DC63DC" w14:textId="77777777" w:rsidR="001F3A87" w:rsidRPr="001F3A87" w:rsidRDefault="001F3A87" w:rsidP="001F3A87">
      <w:r w:rsidRPr="001F3A87">
        <w:rPr>
          <w:lang w:val="en-GB"/>
        </w:rPr>
        <w:t xml:space="preserve">        </w:t>
      </w:r>
      <w:r w:rsidRPr="001F3A87">
        <w:t>cmd.show("licorice", "proteina")</w:t>
      </w:r>
    </w:p>
    <w:p w14:paraId="40802FB9" w14:textId="77777777" w:rsidR="001F3A87" w:rsidRPr="001F3A87" w:rsidRDefault="001F3A87" w:rsidP="001F3A87">
      <w:pPr>
        <w:rPr>
          <w:lang w:val="es-ES"/>
        </w:rPr>
      </w:pPr>
      <w:r w:rsidRPr="001F3A87">
        <w:rPr>
          <w:b/>
          <w:bCs/>
          <w:lang w:val="es-ES"/>
        </w:rPr>
        <w:t xml:space="preserve">Función: </w:t>
      </w:r>
      <w:r w:rsidRPr="001F3A87">
        <w:rPr>
          <w:rFonts w:cs="Courier New"/>
          <w:b/>
          <w:bCs/>
          <w:lang w:val="es-ES"/>
        </w:rPr>
        <w:t>guardar_angulos_phi_psi()</w:t>
      </w:r>
    </w:p>
    <w:p w14:paraId="644F4E11" w14:textId="77777777" w:rsidR="001F3A87" w:rsidRPr="001F3A87" w:rsidRDefault="001F3A87" w:rsidP="001F3A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lang w:val="es-ES"/>
        </w:rPr>
      </w:pPr>
      <w:r w:rsidRPr="001F3A87">
        <w:rPr>
          <w:rFonts w:cs="Courier New"/>
          <w:lang w:val="es-ES"/>
        </w:rPr>
        <w:t>def guardar_angulos_phi_psi():</w:t>
      </w:r>
    </w:p>
    <w:p w14:paraId="5172CF58" w14:textId="77777777" w:rsidR="001F3A87" w:rsidRPr="001F3A87" w:rsidRDefault="001F3A87" w:rsidP="001F3A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lang w:val="en-GB"/>
        </w:rPr>
      </w:pPr>
      <w:r w:rsidRPr="001F3A87">
        <w:rPr>
          <w:rFonts w:cs="Courier New"/>
          <w:lang w:val="es-ES"/>
        </w:rPr>
        <w:t xml:space="preserve">    </w:t>
      </w:r>
      <w:r w:rsidRPr="001F3A87">
        <w:rPr>
          <w:rFonts w:cs="Courier New"/>
          <w:lang w:val="en-GB"/>
        </w:rPr>
        <w:t>with open("angulos_phi_psi.txt", "w") as archivo:</w:t>
      </w:r>
    </w:p>
    <w:p w14:paraId="3C8955C2" w14:textId="77777777" w:rsidR="001F3A87" w:rsidRPr="001F3A87" w:rsidRDefault="001F3A87" w:rsidP="001F3A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lang w:val="es-ES"/>
        </w:rPr>
      </w:pPr>
      <w:r w:rsidRPr="001F3A87">
        <w:rPr>
          <w:rFonts w:cs="Courier New"/>
          <w:lang w:val="en-GB"/>
        </w:rPr>
        <w:t xml:space="preserve">        </w:t>
      </w:r>
      <w:r w:rsidRPr="001F3A87">
        <w:rPr>
          <w:rFonts w:cs="Courier New"/>
          <w:lang w:val="es-ES"/>
        </w:rPr>
        <w:t>cadenas = cmd.get_chains("proteina")</w:t>
      </w:r>
    </w:p>
    <w:p w14:paraId="7BABD7CD" w14:textId="77777777" w:rsidR="001F3A87" w:rsidRPr="001F3A87" w:rsidRDefault="001F3A87" w:rsidP="001F3A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lang w:val="es-ES"/>
        </w:rPr>
      </w:pPr>
      <w:r w:rsidRPr="001F3A87">
        <w:rPr>
          <w:rFonts w:cs="Courier New"/>
          <w:lang w:val="es-ES"/>
        </w:rPr>
        <w:t xml:space="preserve">        for cadena in cadenas:</w:t>
      </w:r>
    </w:p>
    <w:p w14:paraId="0A82DBFF" w14:textId="77777777" w:rsidR="001F3A87" w:rsidRPr="001F3A87" w:rsidRDefault="001F3A87" w:rsidP="001F3A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lang w:val="en-GB"/>
        </w:rPr>
      </w:pPr>
      <w:r w:rsidRPr="001F3A87">
        <w:rPr>
          <w:rFonts w:cs="Courier New"/>
          <w:lang w:val="es-ES"/>
        </w:rPr>
        <w:t xml:space="preserve">            </w:t>
      </w:r>
      <w:r w:rsidRPr="001F3A87">
        <w:rPr>
          <w:rFonts w:cs="Courier New"/>
          <w:lang w:val="en-GB"/>
        </w:rPr>
        <w:t>angulos = cmd.get_phipsi(f"proteina and chain {cadena}")</w:t>
      </w:r>
    </w:p>
    <w:p w14:paraId="593E7750" w14:textId="77777777" w:rsidR="001F3A87" w:rsidRPr="001F3A87" w:rsidRDefault="001F3A87" w:rsidP="001F3A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lang w:val="en-GB"/>
        </w:rPr>
      </w:pPr>
      <w:r w:rsidRPr="001F3A87">
        <w:rPr>
          <w:rFonts w:cs="Courier New"/>
          <w:lang w:val="en-GB"/>
        </w:rPr>
        <w:t xml:space="preserve">            for residuo, valores in angulos.items():</w:t>
      </w:r>
    </w:p>
    <w:p w14:paraId="4C74224F" w14:textId="77777777" w:rsidR="001F3A87" w:rsidRPr="001F3A87" w:rsidRDefault="001F3A87" w:rsidP="001F3A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lang w:val="es-ES"/>
        </w:rPr>
      </w:pPr>
      <w:r w:rsidRPr="001F3A87">
        <w:rPr>
          <w:rFonts w:cs="Courier New"/>
          <w:lang w:val="en-GB"/>
        </w:rPr>
        <w:t xml:space="preserve">                </w:t>
      </w:r>
      <w:r w:rsidRPr="001F3A87">
        <w:rPr>
          <w:rFonts w:cs="Courier New"/>
          <w:lang w:val="es-ES"/>
        </w:rPr>
        <w:t>archivo.write(f"{cadena},{residuo[1]},{valores[0]},{valores[1]}\n")</w:t>
      </w:r>
    </w:p>
    <w:p w14:paraId="42C3BC4D" w14:textId="467F7161" w:rsidR="001F3A87" w:rsidRDefault="001F3A87" w:rsidP="001F3A87">
      <w:pPr>
        <w:rPr>
          <w:rFonts w:cs="Courier New"/>
          <w:b/>
          <w:bCs/>
          <w:lang w:val="es-ES"/>
        </w:rPr>
      </w:pPr>
      <w:r w:rsidRPr="001F3A87">
        <w:rPr>
          <w:b/>
          <w:bCs/>
          <w:lang w:val="es-ES"/>
        </w:rPr>
        <w:t xml:space="preserve">Función: </w:t>
      </w:r>
      <w:r w:rsidRPr="001F3A87">
        <w:rPr>
          <w:rFonts w:cs="Courier New"/>
          <w:b/>
          <w:bCs/>
          <w:lang w:val="es-ES"/>
        </w:rPr>
        <w:t>eliminar_solventes()</w:t>
      </w:r>
    </w:p>
    <w:p w14:paraId="59241601" w14:textId="77777777" w:rsidR="001F3A87" w:rsidRPr="001F3A87" w:rsidRDefault="001F3A87" w:rsidP="001F3A87">
      <w:pPr>
        <w:rPr>
          <w:lang w:val="es-ES"/>
        </w:rPr>
      </w:pPr>
      <w:r w:rsidRPr="001F3A87">
        <w:rPr>
          <w:lang w:val="es-ES"/>
        </w:rPr>
        <w:t>def eliminar_solventes():</w:t>
      </w:r>
    </w:p>
    <w:p w14:paraId="222D80B7" w14:textId="05FF3D7B" w:rsidR="001F3A87" w:rsidRDefault="001F3A87" w:rsidP="001F3A87">
      <w:pPr>
        <w:rPr>
          <w:lang w:val="es-ES"/>
        </w:rPr>
      </w:pPr>
      <w:r w:rsidRPr="001F3A87">
        <w:rPr>
          <w:lang w:val="es-ES"/>
        </w:rPr>
        <w:t xml:space="preserve">    cmd.remove("solvent")</w:t>
      </w:r>
    </w:p>
    <w:p w14:paraId="2BE6447E" w14:textId="717E0446" w:rsidR="001F3A87" w:rsidRDefault="001F3A87" w:rsidP="001F3A87">
      <w:pPr>
        <w:rPr>
          <w:b/>
          <w:bCs/>
          <w:lang w:val="es-ES"/>
        </w:rPr>
      </w:pPr>
      <w:r w:rsidRPr="001F3A87">
        <w:rPr>
          <w:b/>
          <w:bCs/>
          <w:lang w:val="es-ES"/>
        </w:rPr>
        <w:t xml:space="preserve">Función: </w:t>
      </w:r>
      <w:r w:rsidRPr="001F3A87">
        <w:rPr>
          <w:b/>
          <w:bCs/>
          <w:lang w:val="es-ES"/>
        </w:rPr>
        <w:t>anadir_hidrogenos()</w:t>
      </w:r>
    </w:p>
    <w:p w14:paraId="639096DC" w14:textId="77777777" w:rsidR="001F3A87" w:rsidRPr="001F3A87" w:rsidRDefault="001F3A87" w:rsidP="001F3A87">
      <w:pPr>
        <w:rPr>
          <w:bCs/>
          <w:lang w:val="es-ES"/>
        </w:rPr>
      </w:pPr>
      <w:r w:rsidRPr="001F3A87">
        <w:rPr>
          <w:bCs/>
          <w:lang w:val="es-ES"/>
        </w:rPr>
        <w:t>def anadir_hidrogenos():</w:t>
      </w:r>
    </w:p>
    <w:p w14:paraId="0A76EE44" w14:textId="27099325" w:rsidR="001F3A87" w:rsidRDefault="001F3A87" w:rsidP="001F3A87">
      <w:pPr>
        <w:rPr>
          <w:bCs/>
          <w:lang w:val="es-ES"/>
        </w:rPr>
      </w:pPr>
      <w:r w:rsidRPr="001F3A87">
        <w:rPr>
          <w:bCs/>
          <w:lang w:val="es-ES"/>
        </w:rPr>
        <w:t xml:space="preserve">    cmd.h_add()</w:t>
      </w:r>
    </w:p>
    <w:p w14:paraId="355EC1A4" w14:textId="303AF70D" w:rsidR="001F3A87" w:rsidRPr="001F3A87" w:rsidRDefault="001F3A87" w:rsidP="001F3A87">
      <w:pPr>
        <w:rPr>
          <w:bCs/>
          <w:lang w:val="es-ES"/>
        </w:rPr>
      </w:pPr>
      <w:r>
        <w:lastRenderedPageBreak/>
        <w:t>El código completo, junto con la guía de uso y el archivo ejecutable, se encuentra disponible en el repositorio público del proyecto en GitHub: [</w:t>
      </w:r>
      <w:r w:rsidR="006D5EB8" w:rsidRPr="006D5EB8">
        <w:t>https:/</w:t>
      </w:r>
      <w:bookmarkStart w:id="147" w:name="_GoBack"/>
      <w:bookmarkEnd w:id="147"/>
      <w:r w:rsidR="006D5EB8" w:rsidRPr="006D5EB8">
        <w:t>/github.com/silviaenma/ppii-detector-pymol</w:t>
      </w:r>
      <w:r>
        <w:t>]</w:t>
      </w:r>
    </w:p>
    <w:p w14:paraId="1D7C1C70" w14:textId="6C3964C9" w:rsidR="00F86806" w:rsidRPr="00932F6E" w:rsidRDefault="00A71113" w:rsidP="001F3A87">
      <w:pPr>
        <w:rPr>
          <w:rFonts w:asciiTheme="majorHAnsi" w:hAnsiTheme="majorHAnsi"/>
          <w:bCs/>
          <w:color w:val="0098CD"/>
          <w:kern w:val="2"/>
          <w:sz w:val="36"/>
          <w:szCs w:val="32"/>
        </w:rPr>
      </w:pPr>
      <w:r w:rsidRPr="00932F6E">
        <w:br w:type="page"/>
      </w:r>
    </w:p>
    <w:p w14:paraId="3D5BA7A4" w14:textId="77777777" w:rsidR="00F86806" w:rsidRPr="00932F6E" w:rsidRDefault="00A71113">
      <w:pPr>
        <w:pStyle w:val="Ttulo1sinnumerar"/>
        <w:spacing w:before="0"/>
      </w:pPr>
      <w:bookmarkStart w:id="148" w:name="_Toc197625516"/>
      <w:r w:rsidRPr="00932F6E">
        <w:lastRenderedPageBreak/>
        <w:t>Índice de acrónimos</w:t>
      </w:r>
      <w:bookmarkEnd w:id="148"/>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6547"/>
      </w:tblGrid>
      <w:tr w:rsidR="00083726" w:rsidRPr="00932F6E" w14:paraId="1FE02301" w14:textId="77777777" w:rsidTr="00083726">
        <w:tc>
          <w:tcPr>
            <w:tcW w:w="2093" w:type="dxa"/>
            <w:tcBorders>
              <w:bottom w:val="single" w:sz="4" w:space="0" w:color="auto"/>
            </w:tcBorders>
          </w:tcPr>
          <w:p w14:paraId="003B05D7" w14:textId="77777777" w:rsidR="00083726" w:rsidRPr="00932F6E" w:rsidRDefault="00083726" w:rsidP="00EE2188">
            <w:pPr>
              <w:rPr>
                <w:b/>
              </w:rPr>
            </w:pPr>
            <w:r w:rsidRPr="00932F6E">
              <w:rPr>
                <w:b/>
              </w:rPr>
              <w:t>Acrónimo</w:t>
            </w:r>
          </w:p>
        </w:tc>
        <w:tc>
          <w:tcPr>
            <w:tcW w:w="6547" w:type="dxa"/>
            <w:tcBorders>
              <w:bottom w:val="single" w:sz="4" w:space="0" w:color="auto"/>
            </w:tcBorders>
          </w:tcPr>
          <w:p w14:paraId="735BB29D" w14:textId="77777777" w:rsidR="00083726" w:rsidRPr="00932F6E" w:rsidRDefault="00083726" w:rsidP="00EE2188">
            <w:pPr>
              <w:rPr>
                <w:b/>
              </w:rPr>
            </w:pPr>
            <w:r w:rsidRPr="00932F6E">
              <w:rPr>
                <w:b/>
              </w:rPr>
              <w:t>Significado</w:t>
            </w:r>
          </w:p>
        </w:tc>
      </w:tr>
      <w:tr w:rsidR="00083726" w:rsidRPr="00932F6E" w14:paraId="3DBF282A" w14:textId="77777777" w:rsidTr="00083726">
        <w:tc>
          <w:tcPr>
            <w:tcW w:w="2093" w:type="dxa"/>
            <w:tcBorders>
              <w:top w:val="single" w:sz="4" w:space="0" w:color="auto"/>
            </w:tcBorders>
          </w:tcPr>
          <w:p w14:paraId="74ABA9DD" w14:textId="77777777" w:rsidR="00083726" w:rsidRPr="00932F6E" w:rsidRDefault="00083726" w:rsidP="00EE2188">
            <w:r w:rsidRPr="00932F6E">
              <w:t>CSIC</w:t>
            </w:r>
          </w:p>
        </w:tc>
        <w:tc>
          <w:tcPr>
            <w:tcW w:w="6547" w:type="dxa"/>
            <w:tcBorders>
              <w:top w:val="single" w:sz="4" w:space="0" w:color="auto"/>
            </w:tcBorders>
          </w:tcPr>
          <w:p w14:paraId="78A06E94" w14:textId="77777777" w:rsidR="00083726" w:rsidRPr="00932F6E" w:rsidRDefault="00083726" w:rsidP="00EE2188">
            <w:r w:rsidRPr="00932F6E">
              <w:t>Consejo Superior de Investigaciones Científicas</w:t>
            </w:r>
          </w:p>
        </w:tc>
      </w:tr>
      <w:tr w:rsidR="00083726" w:rsidRPr="00932F6E" w14:paraId="4B62A4B0" w14:textId="77777777" w:rsidTr="00083726">
        <w:trPr>
          <w:trHeight w:val="383"/>
        </w:trPr>
        <w:tc>
          <w:tcPr>
            <w:tcW w:w="2093" w:type="dxa"/>
          </w:tcPr>
          <w:p w14:paraId="6974AB99" w14:textId="77777777" w:rsidR="00083726" w:rsidRPr="00932F6E" w:rsidRDefault="00083726" w:rsidP="00EE2188">
            <w:r w:rsidRPr="00932F6E">
              <w:t>DSSP</w:t>
            </w:r>
          </w:p>
        </w:tc>
        <w:tc>
          <w:tcPr>
            <w:tcW w:w="6547" w:type="dxa"/>
          </w:tcPr>
          <w:p w14:paraId="3BE7EC57" w14:textId="77777777" w:rsidR="00083726" w:rsidRPr="00932F6E" w:rsidRDefault="00083726" w:rsidP="00EE2188">
            <w:r w:rsidRPr="00932F6E">
              <w:t>Define Secondary Structure of Proteins</w:t>
            </w:r>
          </w:p>
        </w:tc>
      </w:tr>
      <w:tr w:rsidR="00083726" w:rsidRPr="00932F6E" w14:paraId="057F5706" w14:textId="77777777" w:rsidTr="00083726">
        <w:tc>
          <w:tcPr>
            <w:tcW w:w="2093" w:type="dxa"/>
          </w:tcPr>
          <w:p w14:paraId="2254E109" w14:textId="77777777" w:rsidR="00083726" w:rsidRPr="00932F6E" w:rsidRDefault="00083726" w:rsidP="00EE2188">
            <w:r w:rsidRPr="00932F6E">
              <w:t>PDB</w:t>
            </w:r>
          </w:p>
        </w:tc>
        <w:tc>
          <w:tcPr>
            <w:tcW w:w="6547" w:type="dxa"/>
          </w:tcPr>
          <w:p w14:paraId="2D49DBBB" w14:textId="77777777" w:rsidR="00083726" w:rsidRPr="00932F6E" w:rsidRDefault="00083726" w:rsidP="00EE2188">
            <w:r w:rsidRPr="00932F6E">
              <w:t>Protein Data Bank</w:t>
            </w:r>
          </w:p>
        </w:tc>
      </w:tr>
      <w:tr w:rsidR="00083726" w:rsidRPr="00932F6E" w14:paraId="7FE7C530" w14:textId="77777777" w:rsidTr="00083726">
        <w:tc>
          <w:tcPr>
            <w:tcW w:w="2093" w:type="dxa"/>
          </w:tcPr>
          <w:p w14:paraId="013A3C9A" w14:textId="77777777" w:rsidR="00083726" w:rsidRPr="00932F6E" w:rsidRDefault="00083726" w:rsidP="00EE2188">
            <w:r w:rsidRPr="00932F6E">
              <w:t>PPII</w:t>
            </w:r>
          </w:p>
        </w:tc>
        <w:tc>
          <w:tcPr>
            <w:tcW w:w="6547" w:type="dxa"/>
          </w:tcPr>
          <w:p w14:paraId="323394FF" w14:textId="77777777" w:rsidR="00083726" w:rsidRPr="00932F6E" w:rsidRDefault="00083726" w:rsidP="00EE2188">
            <w:r w:rsidRPr="00932F6E">
              <w:t>Hélice de poliprolina tipo II</w:t>
            </w:r>
          </w:p>
        </w:tc>
      </w:tr>
      <w:tr w:rsidR="00083726" w:rsidRPr="00932F6E" w14:paraId="4AABB6D8" w14:textId="77777777" w:rsidTr="00083726">
        <w:tc>
          <w:tcPr>
            <w:tcW w:w="2093" w:type="dxa"/>
          </w:tcPr>
          <w:p w14:paraId="7984C3DF" w14:textId="77777777" w:rsidR="00083726" w:rsidRPr="00932F6E" w:rsidRDefault="00083726" w:rsidP="00EE2188">
            <w:r w:rsidRPr="00932F6E">
              <w:t>PyMOL</w:t>
            </w:r>
          </w:p>
        </w:tc>
        <w:tc>
          <w:tcPr>
            <w:tcW w:w="6547" w:type="dxa"/>
          </w:tcPr>
          <w:p w14:paraId="755B4D27" w14:textId="77777777" w:rsidR="00083726" w:rsidRPr="00932F6E" w:rsidRDefault="00083726" w:rsidP="00EE2188">
            <w:r w:rsidRPr="00932F6E">
              <w:t>Python Molecular Graphics Tool</w:t>
            </w:r>
          </w:p>
        </w:tc>
      </w:tr>
      <w:tr w:rsidR="00083726" w:rsidRPr="00932F6E" w14:paraId="6B270C91" w14:textId="77777777" w:rsidTr="00083726">
        <w:tc>
          <w:tcPr>
            <w:tcW w:w="2093" w:type="dxa"/>
          </w:tcPr>
          <w:p w14:paraId="3892690A" w14:textId="77777777" w:rsidR="00083726" w:rsidRPr="00932F6E" w:rsidRDefault="00083726" w:rsidP="00EE2188">
            <w:r w:rsidRPr="00932F6E">
              <w:t>TFG</w:t>
            </w:r>
          </w:p>
        </w:tc>
        <w:tc>
          <w:tcPr>
            <w:tcW w:w="6547" w:type="dxa"/>
          </w:tcPr>
          <w:p w14:paraId="63D4860A" w14:textId="77777777" w:rsidR="00083726" w:rsidRPr="00932F6E" w:rsidRDefault="00083726" w:rsidP="00EE2188">
            <w:r w:rsidRPr="00932F6E">
              <w:t>Trabajo de Fin de Grado</w:t>
            </w:r>
          </w:p>
        </w:tc>
      </w:tr>
      <w:tr w:rsidR="00083726" w:rsidRPr="00932F6E" w14:paraId="20CCF67F" w14:textId="77777777" w:rsidTr="00083726">
        <w:tc>
          <w:tcPr>
            <w:tcW w:w="2093" w:type="dxa"/>
          </w:tcPr>
          <w:p w14:paraId="5419F5D5" w14:textId="77777777" w:rsidR="00083726" w:rsidRPr="00932F6E" w:rsidRDefault="00083726" w:rsidP="00EE2188">
            <w:r w:rsidRPr="00932F6E">
              <w:t>UCSF</w:t>
            </w:r>
          </w:p>
        </w:tc>
        <w:tc>
          <w:tcPr>
            <w:tcW w:w="6547" w:type="dxa"/>
          </w:tcPr>
          <w:p w14:paraId="02F8E099" w14:textId="77777777" w:rsidR="00083726" w:rsidRPr="00932F6E" w:rsidRDefault="00083726" w:rsidP="00EE2188">
            <w:r w:rsidRPr="00932F6E">
              <w:t>University of California, San Francisco</w:t>
            </w:r>
          </w:p>
        </w:tc>
      </w:tr>
      <w:tr w:rsidR="00083726" w:rsidRPr="00932F6E" w14:paraId="68C944AC" w14:textId="77777777" w:rsidTr="00083726">
        <w:tc>
          <w:tcPr>
            <w:tcW w:w="2093" w:type="dxa"/>
          </w:tcPr>
          <w:p w14:paraId="7219205B" w14:textId="77777777" w:rsidR="00083726" w:rsidRPr="00932F6E" w:rsidRDefault="00083726" w:rsidP="00EE2188">
            <w:r w:rsidRPr="00932F6E">
              <w:t>VMD</w:t>
            </w:r>
          </w:p>
        </w:tc>
        <w:tc>
          <w:tcPr>
            <w:tcW w:w="6547" w:type="dxa"/>
          </w:tcPr>
          <w:p w14:paraId="48FB3912" w14:textId="77777777" w:rsidR="00083726" w:rsidRPr="00932F6E" w:rsidRDefault="00083726" w:rsidP="00EE2188">
            <w:r w:rsidRPr="00932F6E">
              <w:t>Visual Molecular Dynamics</w:t>
            </w:r>
          </w:p>
        </w:tc>
      </w:tr>
      <w:tr w:rsidR="00083726" w:rsidRPr="00932F6E" w14:paraId="1D40136B" w14:textId="77777777" w:rsidTr="00083726">
        <w:tc>
          <w:tcPr>
            <w:tcW w:w="2093" w:type="dxa"/>
          </w:tcPr>
          <w:p w14:paraId="0C5C7239" w14:textId="77777777" w:rsidR="00083726" w:rsidRPr="00932F6E" w:rsidRDefault="00083726" w:rsidP="00EE2188">
            <w:r w:rsidRPr="00932F6E">
              <w:t>VS Code</w:t>
            </w:r>
          </w:p>
        </w:tc>
        <w:tc>
          <w:tcPr>
            <w:tcW w:w="6547" w:type="dxa"/>
          </w:tcPr>
          <w:p w14:paraId="5196B239" w14:textId="77777777" w:rsidR="00083726" w:rsidRPr="00932F6E" w:rsidRDefault="00083726" w:rsidP="00EE2188">
            <w:r w:rsidRPr="00932F6E">
              <w:t>Visual Studio Code</w:t>
            </w:r>
          </w:p>
        </w:tc>
      </w:tr>
    </w:tbl>
    <w:p w14:paraId="2A426762" w14:textId="15CC9AC7" w:rsidR="000D7A17" w:rsidRPr="00932F6E" w:rsidRDefault="000D7A17" w:rsidP="0097439C">
      <w:pPr>
        <w:pStyle w:val="Ttulo1sinnumerar"/>
      </w:pPr>
    </w:p>
    <w:p w14:paraId="655A6EA0" w14:textId="0E3B9FCD" w:rsidR="00181D8F" w:rsidRPr="00932F6E" w:rsidRDefault="00181D8F" w:rsidP="0097439C">
      <w:pPr>
        <w:pStyle w:val="Ttulo1sinnumerar"/>
      </w:pPr>
    </w:p>
    <w:p w14:paraId="206E37A4" w14:textId="3858311E" w:rsidR="00181D8F" w:rsidRPr="00932F6E" w:rsidRDefault="00181D8F" w:rsidP="0097439C">
      <w:pPr>
        <w:pStyle w:val="Ttulo1sinnumerar"/>
      </w:pPr>
    </w:p>
    <w:p w14:paraId="2A611FE5" w14:textId="7396B82A" w:rsidR="00181D8F" w:rsidRPr="00932F6E" w:rsidRDefault="00181D8F" w:rsidP="0097439C">
      <w:pPr>
        <w:pStyle w:val="Ttulo1sinnumerar"/>
      </w:pPr>
    </w:p>
    <w:p w14:paraId="78240BDB" w14:textId="1E8D2DAA" w:rsidR="00181D8F" w:rsidRPr="00932F6E" w:rsidRDefault="00181D8F" w:rsidP="0097439C">
      <w:pPr>
        <w:pStyle w:val="Ttulo1sinnumerar"/>
      </w:pPr>
    </w:p>
    <w:p w14:paraId="7F4D9F20" w14:textId="31A3CCB1" w:rsidR="00181D8F" w:rsidRPr="00932F6E" w:rsidRDefault="00181D8F" w:rsidP="0097439C">
      <w:pPr>
        <w:pStyle w:val="Ttulo1sinnumerar"/>
      </w:pPr>
    </w:p>
    <w:p w14:paraId="73F07A1D" w14:textId="216AFDF4" w:rsidR="00181D8F" w:rsidRPr="00932F6E" w:rsidRDefault="00181D8F" w:rsidP="0097439C">
      <w:pPr>
        <w:pStyle w:val="Ttulo1sinnumerar"/>
      </w:pPr>
    </w:p>
    <w:p w14:paraId="209D4B2A" w14:textId="2C966F22" w:rsidR="00181D8F" w:rsidRPr="00932F6E" w:rsidRDefault="00181D8F" w:rsidP="0097439C">
      <w:pPr>
        <w:pStyle w:val="Ttulo1sinnumerar"/>
      </w:pPr>
    </w:p>
    <w:p w14:paraId="4F36153E" w14:textId="77777777" w:rsidR="00181D8F" w:rsidRPr="00932F6E" w:rsidRDefault="00181D8F" w:rsidP="00181D8F">
      <w:pPr>
        <w:contextualSpacing/>
        <w:jc w:val="left"/>
        <w:rPr>
          <w:rFonts w:cstheme="minorHAnsi"/>
        </w:rPr>
      </w:pPr>
      <w:r w:rsidRPr="00932F6E">
        <w:t>. Antes de describir en detalle las fases, resulta fundamental presentar PyMOL, la herramienta principal sobre la cual se ha desarrollado la solución propuesta</w:t>
      </w:r>
      <w:r w:rsidRPr="00932F6E">
        <w:rPr>
          <w:rFonts w:cstheme="minorHAnsi"/>
        </w:rPr>
        <w:t>.</w:t>
      </w:r>
    </w:p>
    <w:p w14:paraId="68D9D9E4" w14:textId="77777777" w:rsidR="00181D8F" w:rsidRPr="00932F6E" w:rsidRDefault="00181D8F" w:rsidP="00181D8F">
      <w:pPr>
        <w:pStyle w:val="Ttulo4"/>
        <w:rPr>
          <w:rFonts w:cstheme="minorHAnsi"/>
          <w:b/>
        </w:rPr>
      </w:pPr>
      <w:r w:rsidRPr="00932F6E">
        <w:rPr>
          <w:rFonts w:cstheme="minorHAnsi"/>
          <w:b/>
        </w:rPr>
        <w:t>Uso de PyMOL y sus funcionalidades</w:t>
      </w:r>
    </w:p>
    <w:p w14:paraId="0888EF07" w14:textId="77777777" w:rsidR="00181D8F" w:rsidRPr="00932F6E" w:rsidRDefault="00181D8F" w:rsidP="00181D8F">
      <w:pPr>
        <w:contextualSpacing/>
        <w:rPr>
          <w:rFonts w:cstheme="minorHAnsi"/>
        </w:rPr>
      </w:pPr>
      <w:r w:rsidRPr="00932F6E">
        <w:t>PyMOL es un programa de visualización molecular de código abierto ampliamente utilizado en el ámbito de la bioinformática y la biología estructural. Permite representar, analizar y manipular estructuras tridimensionales de macromoléculas, como proteínas, ácidos nucleicos o complejos moleculares, a partir de archivos estructurales en formato PDB (Protein Data Bank)</w:t>
      </w:r>
      <w:r w:rsidRPr="00932F6E">
        <w:rPr>
          <w:rFonts w:cstheme="minorHAnsi"/>
        </w:rPr>
        <w:t>.</w:t>
      </w:r>
    </w:p>
    <w:p w14:paraId="084681F0" w14:textId="77777777" w:rsidR="00181D8F" w:rsidRPr="00932F6E" w:rsidRDefault="00181D8F" w:rsidP="00181D8F">
      <w:pPr>
        <w:contextualSpacing/>
        <w:rPr>
          <w:rFonts w:cstheme="minorHAnsi"/>
        </w:rPr>
      </w:pPr>
      <w:r w:rsidRPr="00932F6E">
        <w:rPr>
          <w:rFonts w:cstheme="minorHAnsi"/>
        </w:rPr>
        <w:t>Entre las funcionalidades de PyMOL que resultan relevantes para este proyecto destacan:</w:t>
      </w:r>
    </w:p>
    <w:p w14:paraId="13F395FA" w14:textId="77777777" w:rsidR="00181D8F" w:rsidRPr="00932F6E" w:rsidRDefault="00181D8F" w:rsidP="00E353E2">
      <w:pPr>
        <w:numPr>
          <w:ilvl w:val="0"/>
          <w:numId w:val="15"/>
        </w:numPr>
        <w:contextualSpacing/>
        <w:jc w:val="left"/>
        <w:rPr>
          <w:rFonts w:cstheme="minorHAnsi"/>
        </w:rPr>
      </w:pPr>
      <w:r w:rsidRPr="00932F6E">
        <w:rPr>
          <w:rStyle w:val="Textoennegrita"/>
          <w:rFonts w:cstheme="minorHAnsi"/>
        </w:rPr>
        <w:t>Carga y visualización de estructuras</w:t>
      </w:r>
      <w:r w:rsidRPr="00932F6E">
        <w:rPr>
          <w:rFonts w:cstheme="minorHAnsi"/>
        </w:rPr>
        <w:t xml:space="preserve">: </w:t>
      </w:r>
      <w:r w:rsidRPr="00932F6E">
        <w:t>PyMOL permite importar archivos PDB y representar las moléculas de múltiples formas (bastón, cinta, superficie, esferas, etc.), facilitando el análisis visual de su organización tridimensional</w:t>
      </w:r>
      <w:r w:rsidRPr="00932F6E">
        <w:rPr>
          <w:rFonts w:cstheme="minorHAnsi"/>
        </w:rPr>
        <w:t>.</w:t>
      </w:r>
    </w:p>
    <w:p w14:paraId="02CD5DBC" w14:textId="77777777" w:rsidR="00181D8F" w:rsidRPr="00932F6E" w:rsidRDefault="00181D8F" w:rsidP="00E353E2">
      <w:pPr>
        <w:numPr>
          <w:ilvl w:val="0"/>
          <w:numId w:val="15"/>
        </w:numPr>
        <w:contextualSpacing/>
        <w:jc w:val="left"/>
        <w:rPr>
          <w:rFonts w:cstheme="minorHAnsi"/>
        </w:rPr>
      </w:pPr>
      <w:r w:rsidRPr="00932F6E">
        <w:rPr>
          <w:rStyle w:val="Textoennegrita"/>
          <w:rFonts w:cstheme="minorHAnsi"/>
        </w:rPr>
        <w:t>Medición de ángulos y distancias</w:t>
      </w:r>
      <w:r w:rsidRPr="00932F6E">
        <w:rPr>
          <w:rFonts w:cstheme="minorHAnsi"/>
        </w:rPr>
        <w:t xml:space="preserve">: </w:t>
      </w:r>
      <w:r w:rsidRPr="00932F6E">
        <w:t>A través de sus herramientas de medición, PyMOL puede calcular ángulos diédricos (phi y psi) entre átomos consecutivos de la cadena polipeptídica, información clave para la identificación de tipos específicos de estructuras secundarias, como las hélices de poliprolina II</w:t>
      </w:r>
      <w:r w:rsidRPr="00932F6E">
        <w:rPr>
          <w:rFonts w:cstheme="minorHAnsi"/>
        </w:rPr>
        <w:t>.</w:t>
      </w:r>
    </w:p>
    <w:p w14:paraId="1B919478" w14:textId="77777777" w:rsidR="00181D8F" w:rsidRPr="00932F6E" w:rsidRDefault="00181D8F" w:rsidP="00E353E2">
      <w:pPr>
        <w:numPr>
          <w:ilvl w:val="0"/>
          <w:numId w:val="15"/>
        </w:numPr>
        <w:contextualSpacing/>
        <w:jc w:val="left"/>
        <w:rPr>
          <w:rFonts w:cstheme="minorHAnsi"/>
        </w:rPr>
      </w:pPr>
      <w:r w:rsidRPr="00932F6E">
        <w:rPr>
          <w:rStyle w:val="Textoennegrita"/>
          <w:rFonts w:cstheme="minorHAnsi"/>
        </w:rPr>
        <w:lastRenderedPageBreak/>
        <w:t>Identificación y análisis de enlaces de hidrógeno</w:t>
      </w:r>
      <w:r w:rsidRPr="00932F6E">
        <w:rPr>
          <w:rFonts w:cstheme="minorHAnsi"/>
        </w:rPr>
        <w:t xml:space="preserve">: </w:t>
      </w:r>
      <w:r w:rsidRPr="00932F6E">
        <w:t>El programa ofrece funcionalidades automáticas y manuales para detectar enlaces de hidrógeno, ayudando a distinguir entre diferentes tipos de estructuras secundarias basándose en su red de interacciones</w:t>
      </w:r>
      <w:r w:rsidRPr="00932F6E">
        <w:rPr>
          <w:rFonts w:cstheme="minorHAnsi"/>
        </w:rPr>
        <w:t>.</w:t>
      </w:r>
    </w:p>
    <w:p w14:paraId="3AF988A7" w14:textId="77777777" w:rsidR="00181D8F" w:rsidRPr="00932F6E" w:rsidRDefault="00181D8F" w:rsidP="00E353E2">
      <w:pPr>
        <w:numPr>
          <w:ilvl w:val="0"/>
          <w:numId w:val="15"/>
        </w:numPr>
        <w:contextualSpacing/>
        <w:jc w:val="left"/>
        <w:rPr>
          <w:rFonts w:cstheme="minorHAnsi"/>
        </w:rPr>
      </w:pPr>
      <w:r w:rsidRPr="00932F6E">
        <w:rPr>
          <w:rStyle w:val="Textoennegrita"/>
          <w:rFonts w:cstheme="minorHAnsi"/>
        </w:rPr>
        <w:t>Scripting y automatización</w:t>
      </w:r>
      <w:r w:rsidRPr="00932F6E">
        <w:rPr>
          <w:rFonts w:cstheme="minorHAnsi"/>
        </w:rPr>
        <w:t xml:space="preserve">: </w:t>
      </w:r>
      <w:r w:rsidRPr="00932F6E">
        <w:t>Una de las características más potentes de PyMOL es la posibilidad de extender sus capacidades mediante scripts en Python, permitiendo la automatización de tareas repetitivas, la implementación de algoritmos personalizados y el análisis masivo de datos estructurales</w:t>
      </w:r>
      <w:r w:rsidRPr="00932F6E">
        <w:rPr>
          <w:rFonts w:cstheme="minorHAnsi"/>
        </w:rPr>
        <w:t>.</w:t>
      </w:r>
    </w:p>
    <w:p w14:paraId="11FC3CF9" w14:textId="77777777" w:rsidR="00181D8F" w:rsidRPr="00932F6E" w:rsidRDefault="00181D8F" w:rsidP="00E353E2">
      <w:pPr>
        <w:numPr>
          <w:ilvl w:val="0"/>
          <w:numId w:val="15"/>
        </w:numPr>
        <w:contextualSpacing/>
        <w:jc w:val="left"/>
        <w:rPr>
          <w:rFonts w:cstheme="minorHAnsi"/>
        </w:rPr>
      </w:pPr>
      <w:r w:rsidRPr="00932F6E">
        <w:rPr>
          <w:rStyle w:val="Textoennegrita"/>
          <w:rFonts w:cstheme="minorHAnsi"/>
        </w:rPr>
        <w:t>Representación y anotación personalizada</w:t>
      </w:r>
      <w:r w:rsidRPr="00932F6E">
        <w:rPr>
          <w:rFonts w:cstheme="minorHAnsi"/>
        </w:rPr>
        <w:t xml:space="preserve">: </w:t>
      </w:r>
      <w:r w:rsidRPr="00932F6E">
        <w:t>PyMOL permite modificar colores, etiquetas y estilos de representación de acuerdo a las necesidades específicas del análisis, facilitando la interpretación y la comunicación de resultados</w:t>
      </w:r>
      <w:r w:rsidRPr="00932F6E">
        <w:rPr>
          <w:rFonts w:cstheme="minorHAnsi"/>
        </w:rPr>
        <w:t>.</w:t>
      </w:r>
    </w:p>
    <w:p w14:paraId="22323801" w14:textId="3AB06F77" w:rsidR="00181D8F" w:rsidRPr="00932F6E" w:rsidRDefault="00181D8F" w:rsidP="0097439C">
      <w:pPr>
        <w:pStyle w:val="Ttulo1sinnumerar"/>
      </w:pPr>
    </w:p>
    <w:p w14:paraId="1DB1090A" w14:textId="1F2265F8" w:rsidR="004F707D" w:rsidRPr="00932F6E" w:rsidRDefault="004F707D" w:rsidP="0097439C">
      <w:pPr>
        <w:pStyle w:val="Ttulo1sinnumerar"/>
      </w:pPr>
    </w:p>
    <w:p w14:paraId="7E7E6370" w14:textId="77777777" w:rsidR="004F707D" w:rsidRPr="00932F6E" w:rsidRDefault="004F707D" w:rsidP="004F707D">
      <w:pPr>
        <w:contextualSpacing/>
        <w:rPr>
          <w:rFonts w:cstheme="minorHAnsi"/>
        </w:rPr>
      </w:pPr>
      <w:r w:rsidRPr="00932F6E">
        <w:t xml:space="preserve">Estas funcionalidades convierten a PyMOL en la herramienta ideal para el desarrollo de un módulo que automatice la detección de hélices PPII, ya que combina la potencia gráfica con </w:t>
      </w:r>
      <w:r w:rsidRPr="00932F6E">
        <w:rPr>
          <w:rFonts w:cstheme="minorHAnsi"/>
        </w:rPr>
        <w:t>la flexibilidad del lenguaje Python.</w:t>
      </w:r>
    </w:p>
    <w:p w14:paraId="05AEAA72" w14:textId="77777777" w:rsidR="004F707D" w:rsidRPr="00932F6E" w:rsidRDefault="004F707D" w:rsidP="0097439C">
      <w:pPr>
        <w:pStyle w:val="Ttulo1sinnumerar"/>
      </w:pPr>
    </w:p>
    <w:sectPr w:rsidR="004F707D" w:rsidRPr="00932F6E" w:rsidSect="0097439C">
      <w:headerReference w:type="default" r:id="rId62"/>
      <w:footerReference w:type="default" r:id="rId63"/>
      <w:headerReference w:type="first" r:id="rId64"/>
      <w:footerReference w:type="first" r:id="rId65"/>
      <w:pgSz w:w="11906" w:h="16838"/>
      <w:pgMar w:top="1418" w:right="1134" w:bottom="1418" w:left="1701" w:header="709" w:footer="709" w:gutter="0"/>
      <w:pgNumType w:start="1"/>
      <w:cols w:space="720"/>
      <w:formProt w:val="0"/>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1" w:author="Marina de la Cruz Echeandía" w:date="2025-04-18T19:06:00Z" w:initials="Md">
    <w:p w14:paraId="6B1A2DEF" w14:textId="7401277F" w:rsidR="00CE78E9" w:rsidRDefault="00CE78E9" w:rsidP="00307685">
      <w:pPr>
        <w:pStyle w:val="Textocomentario"/>
        <w:jc w:val="left"/>
      </w:pPr>
      <w:r>
        <w:rPr>
          <w:rStyle w:val="Refdecomentario"/>
        </w:rPr>
        <w:annotationRef/>
      </w:r>
      <w:r>
        <w:t xml:space="preserve"> creo que habría que apuntar a dos objetivos:</w:t>
      </w:r>
    </w:p>
    <w:p w14:paraId="6AAB0A58" w14:textId="77777777" w:rsidR="00CE78E9" w:rsidRDefault="00CE78E9" w:rsidP="00E353E2">
      <w:pPr>
        <w:pStyle w:val="Textocomentario"/>
        <w:numPr>
          <w:ilvl w:val="0"/>
          <w:numId w:val="5"/>
        </w:numPr>
        <w:jc w:val="left"/>
      </w:pPr>
      <w:r>
        <w:t xml:space="preserve">Refinar los 7 pasos del proceso de manera que en cada a cada paso se le de </w:t>
      </w:r>
    </w:p>
    <w:p w14:paraId="4981F6D7" w14:textId="77777777" w:rsidR="00CE78E9" w:rsidRDefault="00CE78E9" w:rsidP="00E353E2">
      <w:pPr>
        <w:pStyle w:val="Textocomentario"/>
        <w:numPr>
          <w:ilvl w:val="0"/>
          <w:numId w:val="5"/>
        </w:numPr>
        <w:jc w:val="left"/>
      </w:pPr>
      <w:r>
        <w:t xml:space="preserve">un </w:t>
      </w:r>
      <w:r w:rsidRPr="000578E1">
        <w:rPr>
          <w:b/>
        </w:rPr>
        <w:t>nombre representativo</w:t>
      </w:r>
      <w:r>
        <w:t xml:space="preserve"> y se resalte (negrita o como quieras) y </w:t>
      </w:r>
    </w:p>
    <w:p w14:paraId="2B0C4C7C" w14:textId="77777777" w:rsidR="00CE78E9" w:rsidRDefault="00CE78E9" w:rsidP="00E353E2">
      <w:pPr>
        <w:pStyle w:val="Textocomentario"/>
        <w:numPr>
          <w:ilvl w:val="0"/>
          <w:numId w:val="5"/>
        </w:numPr>
        <w:jc w:val="left"/>
      </w:pPr>
      <w:r>
        <w:t xml:space="preserve">se plantee el </w:t>
      </w:r>
      <w:r w:rsidRPr="000578E1">
        <w:rPr>
          <w:b/>
        </w:rPr>
        <w:t>objetivo “teórico</w:t>
      </w:r>
      <w:r>
        <w:t xml:space="preserve">” del paso. </w:t>
      </w:r>
    </w:p>
    <w:p w14:paraId="3F09FDAF" w14:textId="77777777" w:rsidR="00CE78E9" w:rsidRDefault="00CE78E9" w:rsidP="000578E1">
      <w:pPr>
        <w:pStyle w:val="Textocomentario"/>
        <w:ind w:left="660"/>
        <w:jc w:val="left"/>
      </w:pPr>
    </w:p>
    <w:p w14:paraId="0C66203E" w14:textId="77777777" w:rsidR="00CE78E9" w:rsidRDefault="00CE78E9" w:rsidP="000578E1">
      <w:pPr>
        <w:pStyle w:val="Textocomentario"/>
        <w:ind w:left="660"/>
        <w:jc w:val="left"/>
      </w:pPr>
      <w:r>
        <w:t xml:space="preserve">Por ejemplo, el paso 3 se podría llamar “Limpieza previa del archivo”, y se podría describir como “Retirada del solvente e incorporación de hidrógenos” </w:t>
      </w:r>
    </w:p>
    <w:p w14:paraId="60C2A85E" w14:textId="77777777" w:rsidR="00CE78E9" w:rsidRDefault="00CE78E9" w:rsidP="000578E1">
      <w:pPr>
        <w:pStyle w:val="Textocomentario"/>
        <w:ind w:left="660"/>
        <w:jc w:val="left"/>
      </w:pPr>
      <w:r>
        <w:t xml:space="preserve">(no entiendo lo de moléculas foráneas). </w:t>
      </w:r>
    </w:p>
    <w:p w14:paraId="5E075311" w14:textId="77777777" w:rsidR="00CE78E9" w:rsidRDefault="00CE78E9" w:rsidP="000578E1">
      <w:pPr>
        <w:pStyle w:val="Textocomentario"/>
        <w:ind w:left="660"/>
        <w:jc w:val="left"/>
      </w:pPr>
      <w:r>
        <w:t xml:space="preserve">El tema de cambiar el formato según los intereses … no es crucial en esta paso, así que no entraría como parte de la descripción del paso. </w:t>
      </w:r>
    </w:p>
    <w:p w14:paraId="2CDA9696" w14:textId="77777777" w:rsidR="00CE78E9" w:rsidRDefault="00CE78E9" w:rsidP="000578E1">
      <w:pPr>
        <w:pStyle w:val="Textocomentario"/>
        <w:ind w:left="660"/>
        <w:jc w:val="left"/>
      </w:pPr>
      <w:r>
        <w:t xml:space="preserve">Después de la descripción “teórica del paso” vendría la </w:t>
      </w:r>
      <w:r w:rsidRPr="000578E1">
        <w:rPr>
          <w:b/>
        </w:rPr>
        <w:t>explicación de cómo se hace manualmente</w:t>
      </w:r>
      <w:r>
        <w:t xml:space="preserve">. </w:t>
      </w:r>
      <w:r>
        <w:br/>
      </w:r>
    </w:p>
    <w:p w14:paraId="66612920" w14:textId="3A3C0D64" w:rsidR="00CE78E9" w:rsidRDefault="00CE78E9" w:rsidP="000578E1">
      <w:pPr>
        <w:pStyle w:val="Textocomentario"/>
        <w:ind w:left="660"/>
        <w:jc w:val="left"/>
      </w:pPr>
      <w:r>
        <w:t>Es muy importante que todos los pasos queden muy claros, y creo que la propuesta que te hago lo consigue.</w:t>
      </w:r>
    </w:p>
    <w:p w14:paraId="764F508D" w14:textId="77777777" w:rsidR="00CE78E9" w:rsidRDefault="00CE78E9" w:rsidP="000578E1">
      <w:pPr>
        <w:pStyle w:val="Textocomentario"/>
        <w:ind w:left="660"/>
        <w:jc w:val="left"/>
      </w:pPr>
    </w:p>
    <w:p w14:paraId="3873A1D8" w14:textId="0EE3DB27" w:rsidR="00CE78E9" w:rsidRDefault="00CE78E9" w:rsidP="00331BA8">
      <w:pPr>
        <w:pStyle w:val="Textocomentario"/>
        <w:ind w:left="708" w:hanging="48"/>
        <w:jc w:val="left"/>
      </w:pPr>
      <w:r>
        <w:t>Como el objetivo de tu trabajo es automatizar los pasos que ahora se hacen manualmente, si en 1) se consigue una buena estructuración de la descripción, cuando describas tu desarrollo puedes ir refiriéndote a cada paso manual y explicar cómo lo has automatizado.</w:t>
      </w:r>
    </w:p>
    <w:p w14:paraId="0C6442F6" w14:textId="3FABAB33" w:rsidR="00CE78E9" w:rsidRDefault="00CE78E9" w:rsidP="00307685">
      <w:pPr>
        <w:pStyle w:val="Textocomentario"/>
        <w:jc w:val="left"/>
      </w:pP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C6442F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3DD3FAC" w16cex:dateUtc="2025-04-18T17:06:00Z"/>
  <w16cex:commentExtensible w16cex:durableId="23DBDD4C" w16cex:dateUtc="2025-04-18T17: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C6442F6" w16cid:durableId="63DD3FAC"/>
  <w16cid:commentId w16cid:paraId="382F20E3" w16cid:durableId="23DBDD4C"/>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828553" w14:textId="77777777" w:rsidR="00E353E2" w:rsidRDefault="00E353E2" w:rsidP="00F86806">
      <w:pPr>
        <w:spacing w:before="0" w:after="0" w:line="240" w:lineRule="auto"/>
      </w:pPr>
      <w:r>
        <w:separator/>
      </w:r>
    </w:p>
  </w:endnote>
  <w:endnote w:type="continuationSeparator" w:id="0">
    <w:p w14:paraId="4E7D3227" w14:textId="77777777" w:rsidR="00E353E2" w:rsidRDefault="00E353E2" w:rsidP="00F8680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w:panose1 w:val="020B0602030504020204"/>
    <w:charset w:val="00"/>
    <w:family w:val="swiss"/>
    <w:pitch w:val="variable"/>
    <w:sig w:usb0="00000003" w:usb1="00000000" w:usb2="00000000" w:usb3="00000000" w:csb0="00000001" w:csb1="00000000"/>
  </w:font>
  <w:font w:name="UnitOT-Light">
    <w:altName w:val="Segoe Script"/>
    <w:charset w:val="00"/>
    <w:family w:val="swiss"/>
    <w:pitch w:val="variable"/>
    <w:sig w:usb0="800000EF" w:usb1="5000207B" w:usb2="00000028" w:usb3="00000000" w:csb0="00000001" w:csb1="00000000"/>
  </w:font>
  <w:font w:name="Liberation Serif">
    <w:panose1 w:val="02020603050405020304"/>
    <w:charset w:val="00"/>
    <w:family w:val="roman"/>
    <w:pitch w:val="variable"/>
    <w:sig w:usb0="E0000AFF" w:usb1="500078FF" w:usb2="00000021" w:usb3="00000000" w:csb0="000001BF" w:csb1="00000000"/>
  </w:font>
  <w:font w:name="NSimSun">
    <w:panose1 w:val="02010609030101010101"/>
    <w:charset w:val="86"/>
    <w:family w:val="modern"/>
    <w:pitch w:val="fixed"/>
    <w:sig w:usb0="00000203" w:usb1="288F0000" w:usb2="00000016" w:usb3="00000000" w:csb0="00040001" w:csb1="00000000"/>
  </w:font>
  <w:font w:name="Open Sans">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557D19" w14:textId="5221BD29" w:rsidR="00CE78E9" w:rsidRDefault="00CE78E9">
    <w:pPr>
      <w:pStyle w:val="Pgina"/>
    </w:pPr>
    <w:r>
      <w:fldChar w:fldCharType="begin"/>
    </w:r>
    <w:r>
      <w:instrText xml:space="preserve"> PAGE </w:instrText>
    </w:r>
    <w:r>
      <w:fldChar w:fldCharType="separate"/>
    </w:r>
    <w:r w:rsidR="001F3A87">
      <w:rPr>
        <w:noProof/>
      </w:rPr>
      <w:t>X</w:t>
    </w:r>
    <w:r>
      <w:rPr>
        <w:noProof/>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66A78D" w14:textId="1D77D9A2" w:rsidR="00CE78E9" w:rsidRDefault="00CE78E9">
    <w:pPr>
      <w:pStyle w:val="Piedepgina"/>
      <w:jc w:val="right"/>
    </w:pPr>
    <w:r>
      <w:fldChar w:fldCharType="begin"/>
    </w:r>
    <w:r>
      <w:instrText xml:space="preserve"> PAGE </w:instrText>
    </w:r>
    <w:r>
      <w:fldChar w:fldCharType="separate"/>
    </w:r>
    <w:r w:rsidR="001F3A87">
      <w:rPr>
        <w:noProof/>
      </w:rPr>
      <w:t>I</w:t>
    </w:r>
    <w:r>
      <w:rPr>
        <w:noProof/>
      </w:rPr>
      <w:fldChar w:fldCharType="end"/>
    </w:r>
  </w:p>
  <w:p w14:paraId="31369E0C" w14:textId="77777777" w:rsidR="00CE78E9" w:rsidRDefault="00CE78E9">
    <w:pPr>
      <w:pStyle w:val="Piedep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75828C" w14:textId="5C641BF3" w:rsidR="00CE78E9" w:rsidRDefault="00CE78E9">
    <w:pPr>
      <w:pStyle w:val="Pgina"/>
    </w:pPr>
    <w:r>
      <w:fldChar w:fldCharType="begin"/>
    </w:r>
    <w:r>
      <w:instrText xml:space="preserve"> PAGE </w:instrText>
    </w:r>
    <w:r>
      <w:fldChar w:fldCharType="separate"/>
    </w:r>
    <w:r w:rsidR="00BD353C">
      <w:rPr>
        <w:noProof/>
      </w:rPr>
      <w:t>69</w:t>
    </w:r>
    <w:r>
      <w:rPr>
        <w:noProof/>
      </w:rPr>
      <w:fldChar w:fldCharType="end"/>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5A902D" w14:textId="77777777" w:rsidR="00CE78E9" w:rsidRDefault="00CE78E9"/>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7D08CD" w14:textId="77777777" w:rsidR="00E353E2" w:rsidRDefault="00E353E2">
      <w:r>
        <w:separator/>
      </w:r>
    </w:p>
  </w:footnote>
  <w:footnote w:type="continuationSeparator" w:id="0">
    <w:p w14:paraId="7E025CDA" w14:textId="77777777" w:rsidR="00E353E2" w:rsidRDefault="00E353E2">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59FEAC" w14:textId="77777777" w:rsidR="00CE78E9" w:rsidRDefault="00CE78E9">
    <w:pPr>
      <w:pStyle w:val="Encabezado"/>
      <w:spacing w:before="0" w:after="0" w:line="240" w:lineRule="auto"/>
      <w:jc w:val="right"/>
      <w:rPr>
        <w:rFonts w:asciiTheme="majorHAnsi" w:hAnsiTheme="majorHAnsi"/>
        <w:sz w:val="20"/>
      </w:rPr>
    </w:pPr>
    <w:r>
      <w:rPr>
        <w:rFonts w:asciiTheme="majorHAnsi" w:hAnsiTheme="majorHAnsi"/>
        <w:sz w:val="20"/>
      </w:rPr>
      <w:t>Silvia Enma Rodríguez Fernández</w:t>
    </w:r>
  </w:p>
  <w:p w14:paraId="7B8BEE30" w14:textId="77777777" w:rsidR="00CE78E9" w:rsidRDefault="00CE78E9">
    <w:pPr>
      <w:pStyle w:val="Encabezado"/>
      <w:spacing w:before="0" w:after="0" w:line="240" w:lineRule="auto"/>
      <w:jc w:val="right"/>
      <w:rPr>
        <w:rFonts w:asciiTheme="majorHAnsi" w:hAnsiTheme="majorHAnsi"/>
        <w:sz w:val="20"/>
      </w:rPr>
    </w:pPr>
    <w:r>
      <w:rPr>
        <w:rFonts w:asciiTheme="majorHAnsi" w:hAnsiTheme="majorHAnsi"/>
        <w:sz w:val="20"/>
      </w:rPr>
      <w:t>Automatización de la detección de las hélices de Poliprolina II en proteínas.</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A61596" w14:textId="77777777" w:rsidR="00CE78E9" w:rsidRDefault="00CE78E9" w:rsidP="00AB6A8A">
    <w:pPr>
      <w:pStyle w:val="Encabezado"/>
      <w:spacing w:before="0" w:after="0" w:line="240" w:lineRule="auto"/>
      <w:jc w:val="right"/>
      <w:rPr>
        <w:rFonts w:asciiTheme="majorHAnsi" w:hAnsiTheme="majorHAnsi"/>
        <w:sz w:val="20"/>
      </w:rPr>
    </w:pPr>
    <w:r>
      <w:rPr>
        <w:rFonts w:asciiTheme="majorHAnsi" w:hAnsiTheme="majorHAnsi"/>
        <w:sz w:val="20"/>
      </w:rPr>
      <w:t>Silvia Enma Rodríguez Fernández</w:t>
    </w:r>
  </w:p>
  <w:p w14:paraId="5D9712ED" w14:textId="77777777" w:rsidR="00CE78E9" w:rsidRDefault="00CE78E9" w:rsidP="00AB6A8A">
    <w:pPr>
      <w:pStyle w:val="Encabezado"/>
      <w:spacing w:before="0" w:after="0" w:line="240" w:lineRule="auto"/>
      <w:jc w:val="right"/>
      <w:rPr>
        <w:rFonts w:asciiTheme="majorHAnsi" w:hAnsiTheme="majorHAnsi"/>
        <w:sz w:val="20"/>
      </w:rPr>
    </w:pPr>
    <w:r>
      <w:rPr>
        <w:rFonts w:asciiTheme="majorHAnsi" w:hAnsiTheme="majorHAnsi"/>
        <w:sz w:val="20"/>
      </w:rPr>
      <w:t>Automatización de la detección de las hélices de Poliprolina II en proteínas.</w:t>
    </w:r>
  </w:p>
  <w:p w14:paraId="4693EDC9" w14:textId="15AB6749" w:rsidR="00CE78E9" w:rsidRPr="00AB6A8A" w:rsidRDefault="00CE78E9" w:rsidP="00AB6A8A">
    <w:pPr>
      <w:pStyle w:val="Encabezado"/>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180454" w14:textId="77777777" w:rsidR="00CE78E9" w:rsidRDefault="00CE78E9"/>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D3EA79CC"/>
    <w:lvl w:ilvl="0">
      <w:start w:val="1"/>
      <w:numFmt w:val="decimal"/>
      <w:pStyle w:val="Listaconnmeros"/>
      <w:lvlText w:val="%1."/>
      <w:lvlJc w:val="left"/>
      <w:pPr>
        <w:tabs>
          <w:tab w:val="num" w:pos="360"/>
        </w:tabs>
        <w:ind w:left="360" w:hanging="360"/>
      </w:pPr>
    </w:lvl>
  </w:abstractNum>
  <w:abstractNum w:abstractNumId="1" w15:restartNumberingAfterBreak="0">
    <w:nsid w:val="08AD0872"/>
    <w:multiLevelType w:val="multilevel"/>
    <w:tmpl w:val="618C93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BB83B58"/>
    <w:multiLevelType w:val="multilevel"/>
    <w:tmpl w:val="9BDE2A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C194FA8"/>
    <w:multiLevelType w:val="multilevel"/>
    <w:tmpl w:val="74E6F78A"/>
    <w:lvl w:ilvl="0">
      <w:start w:val="5"/>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FEA357C"/>
    <w:multiLevelType w:val="multilevel"/>
    <w:tmpl w:val="317CECE8"/>
    <w:lvl w:ilvl="0">
      <w:start w:val="1"/>
      <w:numFmt w:val="upperLetter"/>
      <w:lvlText w:val="Anexo %1."/>
      <w:lvlJc w:val="left"/>
      <w:pPr>
        <w:tabs>
          <w:tab w:val="num" w:pos="0"/>
        </w:tabs>
        <w:ind w:left="36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5" w15:restartNumberingAfterBreak="0">
    <w:nsid w:val="117D2EDB"/>
    <w:multiLevelType w:val="multilevel"/>
    <w:tmpl w:val="854415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1F16CBA"/>
    <w:multiLevelType w:val="multilevel"/>
    <w:tmpl w:val="C9BA62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5F332FE"/>
    <w:multiLevelType w:val="multilevel"/>
    <w:tmpl w:val="58B8FA70"/>
    <w:lvl w:ilvl="0">
      <w:start w:val="5"/>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7070EFC"/>
    <w:multiLevelType w:val="multilevel"/>
    <w:tmpl w:val="A2A4089A"/>
    <w:lvl w:ilvl="0">
      <w:start w:val="3"/>
      <w:numFmt w:val="decimal"/>
      <w:lvlText w:val="%1."/>
      <w:lvlJc w:val="left"/>
      <w:pPr>
        <w:tabs>
          <w:tab w:val="num" w:pos="-360"/>
        </w:tabs>
        <w:ind w:left="360" w:hanging="360"/>
      </w:pPr>
      <w:rPr>
        <w:rFonts w:hint="default"/>
      </w:rPr>
    </w:lvl>
    <w:lvl w:ilvl="1">
      <w:start w:val="1"/>
      <w:numFmt w:val="lowerLetter"/>
      <w:lvlText w:val="%2."/>
      <w:lvlJc w:val="left"/>
      <w:pPr>
        <w:tabs>
          <w:tab w:val="num" w:pos="-360"/>
        </w:tabs>
        <w:ind w:left="1080" w:hanging="360"/>
      </w:pPr>
      <w:rPr>
        <w:rFonts w:hint="default"/>
      </w:rPr>
    </w:lvl>
    <w:lvl w:ilvl="2">
      <w:start w:val="1"/>
      <w:numFmt w:val="lowerRoman"/>
      <w:lvlText w:val="%3."/>
      <w:lvlJc w:val="right"/>
      <w:pPr>
        <w:tabs>
          <w:tab w:val="num" w:pos="-360"/>
        </w:tabs>
        <w:ind w:left="1800" w:hanging="180"/>
      </w:pPr>
      <w:rPr>
        <w:rFonts w:hint="default"/>
      </w:rPr>
    </w:lvl>
    <w:lvl w:ilvl="3">
      <w:start w:val="1"/>
      <w:numFmt w:val="decimal"/>
      <w:lvlText w:val="%4."/>
      <w:lvlJc w:val="left"/>
      <w:pPr>
        <w:tabs>
          <w:tab w:val="num" w:pos="-360"/>
        </w:tabs>
        <w:ind w:left="2520" w:hanging="360"/>
      </w:pPr>
      <w:rPr>
        <w:rFonts w:hint="default"/>
      </w:rPr>
    </w:lvl>
    <w:lvl w:ilvl="4">
      <w:start w:val="1"/>
      <w:numFmt w:val="lowerLetter"/>
      <w:lvlText w:val="%5."/>
      <w:lvlJc w:val="left"/>
      <w:pPr>
        <w:tabs>
          <w:tab w:val="num" w:pos="-360"/>
        </w:tabs>
        <w:ind w:left="3240" w:hanging="360"/>
      </w:pPr>
      <w:rPr>
        <w:rFonts w:hint="default"/>
      </w:rPr>
    </w:lvl>
    <w:lvl w:ilvl="5">
      <w:start w:val="1"/>
      <w:numFmt w:val="lowerRoman"/>
      <w:lvlText w:val="%6."/>
      <w:lvlJc w:val="right"/>
      <w:pPr>
        <w:tabs>
          <w:tab w:val="num" w:pos="-360"/>
        </w:tabs>
        <w:ind w:left="3960" w:hanging="180"/>
      </w:pPr>
      <w:rPr>
        <w:rFonts w:hint="default"/>
      </w:rPr>
    </w:lvl>
    <w:lvl w:ilvl="6">
      <w:start w:val="1"/>
      <w:numFmt w:val="decimal"/>
      <w:lvlText w:val="%7."/>
      <w:lvlJc w:val="left"/>
      <w:pPr>
        <w:tabs>
          <w:tab w:val="num" w:pos="-360"/>
        </w:tabs>
        <w:ind w:left="4680" w:hanging="360"/>
      </w:pPr>
      <w:rPr>
        <w:rFonts w:hint="default"/>
      </w:rPr>
    </w:lvl>
    <w:lvl w:ilvl="7">
      <w:start w:val="1"/>
      <w:numFmt w:val="lowerLetter"/>
      <w:lvlText w:val="%8."/>
      <w:lvlJc w:val="left"/>
      <w:pPr>
        <w:tabs>
          <w:tab w:val="num" w:pos="-360"/>
        </w:tabs>
        <w:ind w:left="5400" w:hanging="360"/>
      </w:pPr>
      <w:rPr>
        <w:rFonts w:hint="default"/>
      </w:rPr>
    </w:lvl>
    <w:lvl w:ilvl="8">
      <w:start w:val="1"/>
      <w:numFmt w:val="lowerRoman"/>
      <w:lvlText w:val="%9."/>
      <w:lvlJc w:val="right"/>
      <w:pPr>
        <w:tabs>
          <w:tab w:val="num" w:pos="-360"/>
        </w:tabs>
        <w:ind w:left="6120" w:hanging="180"/>
      </w:pPr>
      <w:rPr>
        <w:rFonts w:hint="default"/>
      </w:rPr>
    </w:lvl>
  </w:abstractNum>
  <w:abstractNum w:abstractNumId="9" w15:restartNumberingAfterBreak="0">
    <w:nsid w:val="17320127"/>
    <w:multiLevelType w:val="multilevel"/>
    <w:tmpl w:val="B80AD76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7C476FC"/>
    <w:multiLevelType w:val="multilevel"/>
    <w:tmpl w:val="D28E3B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B57023A"/>
    <w:multiLevelType w:val="multilevel"/>
    <w:tmpl w:val="0809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30943D8"/>
    <w:multiLevelType w:val="multilevel"/>
    <w:tmpl w:val="E924B16E"/>
    <w:lvl w:ilvl="0">
      <w:start w:val="1"/>
      <w:numFmt w:val="upperLetter"/>
      <w:lvlText w:val="%1."/>
      <w:lvlJc w:val="left"/>
      <w:pPr>
        <w:tabs>
          <w:tab w:val="num" w:pos="0"/>
        </w:tabs>
        <w:ind w:left="720" w:hanging="360"/>
      </w:pPr>
      <w:rPr>
        <w:rFonts w:asciiTheme="minorHAnsi" w:hAnsiTheme="minorHAnsi" w:hint="default"/>
        <w:b/>
        <w:bCs/>
        <w:i w:val="0"/>
        <w:iCs w:val="0"/>
        <w:sz w:val="24"/>
        <w:szCs w:val="24"/>
      </w:rPr>
    </w:lvl>
    <w:lvl w:ilvl="1">
      <w:start w:val="1"/>
      <w:numFmt w:val="lowerLetter"/>
      <w:lvlText w:val="%2."/>
      <w:lvlJc w:val="left"/>
      <w:pPr>
        <w:tabs>
          <w:tab w:val="num" w:pos="0"/>
        </w:tabs>
        <w:ind w:left="1440" w:hanging="360"/>
      </w:pPr>
      <w:rPr>
        <w:rFonts w:hint="default"/>
        <w:sz w:val="20"/>
      </w:rPr>
    </w:lvl>
    <w:lvl w:ilvl="2">
      <w:start w:val="1"/>
      <w:numFmt w:val="lowerRoman"/>
      <w:lvlText w:val="%3."/>
      <w:lvlJc w:val="right"/>
      <w:pPr>
        <w:tabs>
          <w:tab w:val="num" w:pos="0"/>
        </w:tabs>
        <w:ind w:left="2160" w:hanging="180"/>
      </w:pPr>
      <w:rPr>
        <w:rFonts w:hint="default"/>
        <w:sz w:val="20"/>
      </w:rPr>
    </w:lvl>
    <w:lvl w:ilvl="3">
      <w:start w:val="1"/>
      <w:numFmt w:val="decimal"/>
      <w:lvlText w:val="%4."/>
      <w:lvlJc w:val="left"/>
      <w:pPr>
        <w:tabs>
          <w:tab w:val="num" w:pos="0"/>
        </w:tabs>
        <w:ind w:left="2880" w:hanging="360"/>
      </w:pPr>
      <w:rPr>
        <w:rFonts w:hint="default"/>
        <w:sz w:val="20"/>
      </w:rPr>
    </w:lvl>
    <w:lvl w:ilvl="4">
      <w:start w:val="1"/>
      <w:numFmt w:val="lowerLetter"/>
      <w:lvlText w:val="%5."/>
      <w:lvlJc w:val="left"/>
      <w:pPr>
        <w:tabs>
          <w:tab w:val="num" w:pos="0"/>
        </w:tabs>
        <w:ind w:left="3600" w:hanging="360"/>
      </w:pPr>
      <w:rPr>
        <w:rFonts w:hint="default"/>
        <w:sz w:val="20"/>
      </w:rPr>
    </w:lvl>
    <w:lvl w:ilvl="5">
      <w:start w:val="1"/>
      <w:numFmt w:val="lowerRoman"/>
      <w:lvlText w:val="%6."/>
      <w:lvlJc w:val="right"/>
      <w:pPr>
        <w:tabs>
          <w:tab w:val="num" w:pos="0"/>
        </w:tabs>
        <w:ind w:left="4320" w:hanging="180"/>
      </w:pPr>
      <w:rPr>
        <w:rFonts w:hint="default"/>
        <w:sz w:val="20"/>
      </w:rPr>
    </w:lvl>
    <w:lvl w:ilvl="6">
      <w:start w:val="1"/>
      <w:numFmt w:val="decimal"/>
      <w:lvlText w:val="%7."/>
      <w:lvlJc w:val="left"/>
      <w:pPr>
        <w:tabs>
          <w:tab w:val="num" w:pos="0"/>
        </w:tabs>
        <w:ind w:left="5040" w:hanging="360"/>
      </w:pPr>
      <w:rPr>
        <w:rFonts w:hint="default"/>
        <w:sz w:val="20"/>
      </w:rPr>
    </w:lvl>
    <w:lvl w:ilvl="7">
      <w:start w:val="1"/>
      <w:numFmt w:val="lowerLetter"/>
      <w:lvlText w:val="%8."/>
      <w:lvlJc w:val="left"/>
      <w:pPr>
        <w:tabs>
          <w:tab w:val="num" w:pos="0"/>
        </w:tabs>
        <w:ind w:left="5760" w:hanging="360"/>
      </w:pPr>
      <w:rPr>
        <w:rFonts w:hint="default"/>
        <w:sz w:val="20"/>
      </w:rPr>
    </w:lvl>
    <w:lvl w:ilvl="8">
      <w:start w:val="1"/>
      <w:numFmt w:val="lowerRoman"/>
      <w:lvlText w:val="%9."/>
      <w:lvlJc w:val="right"/>
      <w:pPr>
        <w:tabs>
          <w:tab w:val="num" w:pos="0"/>
        </w:tabs>
        <w:ind w:left="6480" w:hanging="180"/>
      </w:pPr>
      <w:rPr>
        <w:rFonts w:hint="default"/>
        <w:sz w:val="20"/>
      </w:rPr>
    </w:lvl>
  </w:abstractNum>
  <w:abstractNum w:abstractNumId="13" w15:restartNumberingAfterBreak="0">
    <w:nsid w:val="27C73E41"/>
    <w:multiLevelType w:val="multilevel"/>
    <w:tmpl w:val="FA2893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8DF21FD"/>
    <w:multiLevelType w:val="multilevel"/>
    <w:tmpl w:val="32BA537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9CC3946"/>
    <w:multiLevelType w:val="multilevel"/>
    <w:tmpl w:val="F0464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C40607C"/>
    <w:multiLevelType w:val="multilevel"/>
    <w:tmpl w:val="7BC49F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18F69B2"/>
    <w:multiLevelType w:val="multilevel"/>
    <w:tmpl w:val="2B1C1AA0"/>
    <w:lvl w:ilvl="0">
      <w:start w:val="3"/>
      <w:numFmt w:val="decimal"/>
      <w:pStyle w:val="TFG"/>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3E143D61"/>
    <w:multiLevelType w:val="multilevel"/>
    <w:tmpl w:val="FCA4AC1C"/>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9" w15:restartNumberingAfterBreak="0">
    <w:nsid w:val="3E946903"/>
    <w:multiLevelType w:val="multilevel"/>
    <w:tmpl w:val="BCC668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42BE432B"/>
    <w:multiLevelType w:val="multilevel"/>
    <w:tmpl w:val="00980086"/>
    <w:lvl w:ilvl="0">
      <w:start w:val="4"/>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21" w15:restartNumberingAfterBreak="0">
    <w:nsid w:val="450F251F"/>
    <w:multiLevelType w:val="multilevel"/>
    <w:tmpl w:val="7CD223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7710009"/>
    <w:multiLevelType w:val="multilevel"/>
    <w:tmpl w:val="79A6736C"/>
    <w:lvl w:ilvl="0">
      <w:start w:val="6"/>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D6B54CE"/>
    <w:multiLevelType w:val="hybridMultilevel"/>
    <w:tmpl w:val="52304AD8"/>
    <w:lvl w:ilvl="0" w:tplc="D16CCACA">
      <w:start w:val="1"/>
      <w:numFmt w:val="decimal"/>
      <w:lvlText w:val="%1)"/>
      <w:lvlJc w:val="left"/>
      <w:pPr>
        <w:ind w:left="1020" w:hanging="360"/>
      </w:pPr>
    </w:lvl>
    <w:lvl w:ilvl="1" w:tplc="4B14C134">
      <w:start w:val="1"/>
      <w:numFmt w:val="decimal"/>
      <w:lvlText w:val="%2)"/>
      <w:lvlJc w:val="left"/>
      <w:pPr>
        <w:ind w:left="1020" w:hanging="360"/>
      </w:pPr>
    </w:lvl>
    <w:lvl w:ilvl="2" w:tplc="90D6DA3A">
      <w:start w:val="1"/>
      <w:numFmt w:val="decimal"/>
      <w:lvlText w:val="%3)"/>
      <w:lvlJc w:val="left"/>
      <w:pPr>
        <w:ind w:left="1020" w:hanging="360"/>
      </w:pPr>
    </w:lvl>
    <w:lvl w:ilvl="3" w:tplc="94F02E64">
      <w:start w:val="1"/>
      <w:numFmt w:val="decimal"/>
      <w:lvlText w:val="%4)"/>
      <w:lvlJc w:val="left"/>
      <w:pPr>
        <w:ind w:left="1020" w:hanging="360"/>
      </w:pPr>
    </w:lvl>
    <w:lvl w:ilvl="4" w:tplc="06C63052">
      <w:start w:val="1"/>
      <w:numFmt w:val="decimal"/>
      <w:lvlText w:val="%5)"/>
      <w:lvlJc w:val="left"/>
      <w:pPr>
        <w:ind w:left="1020" w:hanging="360"/>
      </w:pPr>
    </w:lvl>
    <w:lvl w:ilvl="5" w:tplc="02BC6176">
      <w:start w:val="1"/>
      <w:numFmt w:val="decimal"/>
      <w:lvlText w:val="%6)"/>
      <w:lvlJc w:val="left"/>
      <w:pPr>
        <w:ind w:left="1020" w:hanging="360"/>
      </w:pPr>
    </w:lvl>
    <w:lvl w:ilvl="6" w:tplc="61E8A0EE">
      <w:start w:val="1"/>
      <w:numFmt w:val="decimal"/>
      <w:lvlText w:val="%7)"/>
      <w:lvlJc w:val="left"/>
      <w:pPr>
        <w:ind w:left="1020" w:hanging="360"/>
      </w:pPr>
    </w:lvl>
    <w:lvl w:ilvl="7" w:tplc="691A96FE">
      <w:start w:val="1"/>
      <w:numFmt w:val="decimal"/>
      <w:lvlText w:val="%8)"/>
      <w:lvlJc w:val="left"/>
      <w:pPr>
        <w:ind w:left="1020" w:hanging="360"/>
      </w:pPr>
    </w:lvl>
    <w:lvl w:ilvl="8" w:tplc="3C389898">
      <w:start w:val="1"/>
      <w:numFmt w:val="decimal"/>
      <w:lvlText w:val="%9)"/>
      <w:lvlJc w:val="left"/>
      <w:pPr>
        <w:ind w:left="1020" w:hanging="360"/>
      </w:pPr>
    </w:lvl>
  </w:abstractNum>
  <w:abstractNum w:abstractNumId="24" w15:restartNumberingAfterBreak="0">
    <w:nsid w:val="51B846CB"/>
    <w:multiLevelType w:val="multilevel"/>
    <w:tmpl w:val="35623D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9613A47"/>
    <w:multiLevelType w:val="multilevel"/>
    <w:tmpl w:val="D1EE38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C93328F"/>
    <w:multiLevelType w:val="multilevel"/>
    <w:tmpl w:val="A75022BC"/>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7" w15:restartNumberingAfterBreak="0">
    <w:nsid w:val="5CA0258C"/>
    <w:multiLevelType w:val="multilevel"/>
    <w:tmpl w:val="46E63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D6F338A"/>
    <w:multiLevelType w:val="multilevel"/>
    <w:tmpl w:val="684C9D1E"/>
    <w:styleLink w:val="Estilo1"/>
    <w:lvl w:ilvl="0">
      <w:start w:val="1"/>
      <w:numFmt w:val="upperLetter"/>
      <w:lvlText w:val="(%1) "/>
      <w:lvlJc w:val="left"/>
      <w:pPr>
        <w:tabs>
          <w:tab w:val="num" w:pos="0"/>
        </w:tabs>
        <w:ind w:left="720" w:hanging="360"/>
      </w:pPr>
      <w:rPr>
        <w:rFonts w:asciiTheme="minorHAnsi" w:hAnsiTheme="minorHAnsi" w:hint="default"/>
        <w:b/>
        <w:bCs/>
        <w:i w:val="0"/>
        <w:iCs w:val="0"/>
        <w:sz w:val="24"/>
        <w:szCs w:val="24"/>
      </w:rPr>
    </w:lvl>
    <w:lvl w:ilvl="1">
      <w:start w:val="1"/>
      <w:numFmt w:val="lowerLetter"/>
      <w:lvlText w:val="%2."/>
      <w:lvlJc w:val="left"/>
      <w:pPr>
        <w:tabs>
          <w:tab w:val="num" w:pos="0"/>
        </w:tabs>
        <w:ind w:left="1440" w:hanging="360"/>
      </w:pPr>
      <w:rPr>
        <w:rFonts w:hint="default"/>
        <w:sz w:val="20"/>
      </w:rPr>
    </w:lvl>
    <w:lvl w:ilvl="2">
      <w:start w:val="1"/>
      <w:numFmt w:val="lowerRoman"/>
      <w:lvlText w:val="%3."/>
      <w:lvlJc w:val="right"/>
      <w:pPr>
        <w:tabs>
          <w:tab w:val="num" w:pos="0"/>
        </w:tabs>
        <w:ind w:left="2160" w:hanging="180"/>
      </w:pPr>
      <w:rPr>
        <w:rFonts w:hint="default"/>
        <w:sz w:val="20"/>
      </w:rPr>
    </w:lvl>
    <w:lvl w:ilvl="3">
      <w:start w:val="1"/>
      <w:numFmt w:val="decimal"/>
      <w:lvlText w:val="%4."/>
      <w:lvlJc w:val="left"/>
      <w:pPr>
        <w:tabs>
          <w:tab w:val="num" w:pos="0"/>
        </w:tabs>
        <w:ind w:left="2880" w:hanging="360"/>
      </w:pPr>
      <w:rPr>
        <w:rFonts w:hint="default"/>
        <w:sz w:val="20"/>
      </w:rPr>
    </w:lvl>
    <w:lvl w:ilvl="4">
      <w:start w:val="1"/>
      <w:numFmt w:val="lowerLetter"/>
      <w:lvlText w:val="%5."/>
      <w:lvlJc w:val="left"/>
      <w:pPr>
        <w:tabs>
          <w:tab w:val="num" w:pos="0"/>
        </w:tabs>
        <w:ind w:left="3600" w:hanging="360"/>
      </w:pPr>
      <w:rPr>
        <w:rFonts w:hint="default"/>
        <w:sz w:val="20"/>
      </w:rPr>
    </w:lvl>
    <w:lvl w:ilvl="5">
      <w:start w:val="1"/>
      <w:numFmt w:val="lowerRoman"/>
      <w:lvlText w:val="%6."/>
      <w:lvlJc w:val="right"/>
      <w:pPr>
        <w:tabs>
          <w:tab w:val="num" w:pos="0"/>
        </w:tabs>
        <w:ind w:left="4320" w:hanging="180"/>
      </w:pPr>
      <w:rPr>
        <w:rFonts w:hint="default"/>
        <w:sz w:val="20"/>
      </w:rPr>
    </w:lvl>
    <w:lvl w:ilvl="6">
      <w:start w:val="1"/>
      <w:numFmt w:val="decimal"/>
      <w:lvlText w:val="%7."/>
      <w:lvlJc w:val="left"/>
      <w:pPr>
        <w:tabs>
          <w:tab w:val="num" w:pos="0"/>
        </w:tabs>
        <w:ind w:left="5040" w:hanging="360"/>
      </w:pPr>
      <w:rPr>
        <w:rFonts w:hint="default"/>
        <w:sz w:val="20"/>
      </w:rPr>
    </w:lvl>
    <w:lvl w:ilvl="7">
      <w:start w:val="1"/>
      <w:numFmt w:val="lowerLetter"/>
      <w:lvlText w:val="%8."/>
      <w:lvlJc w:val="left"/>
      <w:pPr>
        <w:tabs>
          <w:tab w:val="num" w:pos="0"/>
        </w:tabs>
        <w:ind w:left="5760" w:hanging="360"/>
      </w:pPr>
      <w:rPr>
        <w:rFonts w:hint="default"/>
        <w:sz w:val="20"/>
      </w:rPr>
    </w:lvl>
    <w:lvl w:ilvl="8">
      <w:start w:val="1"/>
      <w:numFmt w:val="lowerRoman"/>
      <w:lvlText w:val="%9."/>
      <w:lvlJc w:val="right"/>
      <w:pPr>
        <w:tabs>
          <w:tab w:val="num" w:pos="0"/>
        </w:tabs>
        <w:ind w:left="6480" w:hanging="180"/>
      </w:pPr>
      <w:rPr>
        <w:rFonts w:hint="default"/>
        <w:sz w:val="20"/>
      </w:rPr>
    </w:lvl>
  </w:abstractNum>
  <w:abstractNum w:abstractNumId="29" w15:restartNumberingAfterBreak="0">
    <w:nsid w:val="5DD21DFC"/>
    <w:multiLevelType w:val="multilevel"/>
    <w:tmpl w:val="07048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E6A4D19"/>
    <w:multiLevelType w:val="multilevel"/>
    <w:tmpl w:val="1B74A0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0B71BDE"/>
    <w:multiLevelType w:val="multilevel"/>
    <w:tmpl w:val="4678EB62"/>
    <w:lvl w:ilvl="0">
      <w:start w:val="8"/>
      <w:numFmt w:val="decimal"/>
      <w:lvlText w:val="%1."/>
      <w:lvlJc w:val="left"/>
      <w:pPr>
        <w:tabs>
          <w:tab w:val="num" w:pos="-360"/>
        </w:tabs>
        <w:ind w:left="360" w:hanging="360"/>
      </w:pPr>
      <w:rPr>
        <w:rFonts w:hint="default"/>
      </w:rPr>
    </w:lvl>
    <w:lvl w:ilvl="1">
      <w:start w:val="1"/>
      <w:numFmt w:val="lowerLetter"/>
      <w:lvlText w:val="%2."/>
      <w:lvlJc w:val="left"/>
      <w:pPr>
        <w:tabs>
          <w:tab w:val="num" w:pos="-360"/>
        </w:tabs>
        <w:ind w:left="1080" w:hanging="360"/>
      </w:pPr>
      <w:rPr>
        <w:rFonts w:hint="default"/>
      </w:rPr>
    </w:lvl>
    <w:lvl w:ilvl="2">
      <w:start w:val="1"/>
      <w:numFmt w:val="lowerRoman"/>
      <w:lvlText w:val="%3."/>
      <w:lvlJc w:val="right"/>
      <w:pPr>
        <w:tabs>
          <w:tab w:val="num" w:pos="-360"/>
        </w:tabs>
        <w:ind w:left="1800" w:hanging="180"/>
      </w:pPr>
      <w:rPr>
        <w:rFonts w:hint="default"/>
      </w:rPr>
    </w:lvl>
    <w:lvl w:ilvl="3">
      <w:start w:val="1"/>
      <w:numFmt w:val="decimal"/>
      <w:lvlText w:val="%4."/>
      <w:lvlJc w:val="left"/>
      <w:pPr>
        <w:tabs>
          <w:tab w:val="num" w:pos="-360"/>
        </w:tabs>
        <w:ind w:left="2520" w:hanging="360"/>
      </w:pPr>
      <w:rPr>
        <w:rFonts w:hint="default"/>
      </w:rPr>
    </w:lvl>
    <w:lvl w:ilvl="4">
      <w:start w:val="1"/>
      <w:numFmt w:val="lowerLetter"/>
      <w:lvlText w:val="%5."/>
      <w:lvlJc w:val="left"/>
      <w:pPr>
        <w:tabs>
          <w:tab w:val="num" w:pos="-360"/>
        </w:tabs>
        <w:ind w:left="3240" w:hanging="360"/>
      </w:pPr>
      <w:rPr>
        <w:rFonts w:hint="default"/>
      </w:rPr>
    </w:lvl>
    <w:lvl w:ilvl="5">
      <w:start w:val="1"/>
      <w:numFmt w:val="lowerRoman"/>
      <w:lvlText w:val="%6."/>
      <w:lvlJc w:val="right"/>
      <w:pPr>
        <w:tabs>
          <w:tab w:val="num" w:pos="-360"/>
        </w:tabs>
        <w:ind w:left="3960" w:hanging="180"/>
      </w:pPr>
      <w:rPr>
        <w:rFonts w:hint="default"/>
      </w:rPr>
    </w:lvl>
    <w:lvl w:ilvl="6">
      <w:start w:val="1"/>
      <w:numFmt w:val="decimal"/>
      <w:lvlText w:val="%7."/>
      <w:lvlJc w:val="left"/>
      <w:pPr>
        <w:tabs>
          <w:tab w:val="num" w:pos="-360"/>
        </w:tabs>
        <w:ind w:left="4680" w:hanging="360"/>
      </w:pPr>
      <w:rPr>
        <w:rFonts w:hint="default"/>
      </w:rPr>
    </w:lvl>
    <w:lvl w:ilvl="7">
      <w:start w:val="1"/>
      <w:numFmt w:val="lowerLetter"/>
      <w:lvlText w:val="%8."/>
      <w:lvlJc w:val="left"/>
      <w:pPr>
        <w:tabs>
          <w:tab w:val="num" w:pos="-360"/>
        </w:tabs>
        <w:ind w:left="5400" w:hanging="360"/>
      </w:pPr>
      <w:rPr>
        <w:rFonts w:hint="default"/>
      </w:rPr>
    </w:lvl>
    <w:lvl w:ilvl="8">
      <w:start w:val="1"/>
      <w:numFmt w:val="lowerRoman"/>
      <w:lvlText w:val="%9."/>
      <w:lvlJc w:val="right"/>
      <w:pPr>
        <w:tabs>
          <w:tab w:val="num" w:pos="-360"/>
        </w:tabs>
        <w:ind w:left="6120" w:hanging="180"/>
      </w:pPr>
      <w:rPr>
        <w:rFonts w:hint="default"/>
      </w:rPr>
    </w:lvl>
  </w:abstractNum>
  <w:abstractNum w:abstractNumId="32" w15:restartNumberingAfterBreak="0">
    <w:nsid w:val="63383164"/>
    <w:multiLevelType w:val="multilevel"/>
    <w:tmpl w:val="2BFCAF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D3B462F"/>
    <w:multiLevelType w:val="multilevel"/>
    <w:tmpl w:val="735E57A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2C71E87"/>
    <w:multiLevelType w:val="multilevel"/>
    <w:tmpl w:val="B5D658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BE7211E"/>
    <w:multiLevelType w:val="multilevel"/>
    <w:tmpl w:val="7278C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4"/>
  </w:num>
  <w:num w:numId="3">
    <w:abstractNumId w:val="26"/>
  </w:num>
  <w:num w:numId="4">
    <w:abstractNumId w:val="0"/>
  </w:num>
  <w:num w:numId="5">
    <w:abstractNumId w:val="23"/>
  </w:num>
  <w:num w:numId="6">
    <w:abstractNumId w:val="19"/>
  </w:num>
  <w:num w:numId="7">
    <w:abstractNumId w:val="24"/>
  </w:num>
  <w:num w:numId="8">
    <w:abstractNumId w:val="31"/>
  </w:num>
  <w:num w:numId="9">
    <w:abstractNumId w:val="8"/>
  </w:num>
  <w:num w:numId="10">
    <w:abstractNumId w:val="20"/>
  </w:num>
  <w:num w:numId="11">
    <w:abstractNumId w:val="12"/>
  </w:num>
  <w:num w:numId="12">
    <w:abstractNumId w:val="28"/>
  </w:num>
  <w:num w:numId="13">
    <w:abstractNumId w:val="2"/>
  </w:num>
  <w:num w:numId="14">
    <w:abstractNumId w:val="10"/>
  </w:num>
  <w:num w:numId="15">
    <w:abstractNumId w:val="6"/>
  </w:num>
  <w:num w:numId="16">
    <w:abstractNumId w:val="18"/>
  </w:num>
  <w:num w:numId="17">
    <w:abstractNumId w:val="15"/>
  </w:num>
  <w:num w:numId="18">
    <w:abstractNumId w:val="27"/>
  </w:num>
  <w:num w:numId="19">
    <w:abstractNumId w:val="13"/>
  </w:num>
  <w:num w:numId="20">
    <w:abstractNumId w:val="32"/>
  </w:num>
  <w:num w:numId="21">
    <w:abstractNumId w:val="34"/>
  </w:num>
  <w:num w:numId="22">
    <w:abstractNumId w:val="16"/>
  </w:num>
  <w:num w:numId="23">
    <w:abstractNumId w:val="3"/>
  </w:num>
  <w:num w:numId="24">
    <w:abstractNumId w:val="7"/>
  </w:num>
  <w:num w:numId="25">
    <w:abstractNumId w:val="22"/>
  </w:num>
  <w:num w:numId="26">
    <w:abstractNumId w:val="17"/>
  </w:num>
  <w:num w:numId="27">
    <w:abstractNumId w:val="21"/>
  </w:num>
  <w:num w:numId="28">
    <w:abstractNumId w:val="35"/>
  </w:num>
  <w:num w:numId="29">
    <w:abstractNumId w:val="1"/>
  </w:num>
  <w:num w:numId="30">
    <w:abstractNumId w:val="5"/>
  </w:num>
  <w:num w:numId="31">
    <w:abstractNumId w:val="25"/>
  </w:num>
  <w:num w:numId="32">
    <w:abstractNumId w:val="30"/>
  </w:num>
  <w:num w:numId="33">
    <w:abstractNumId w:val="29"/>
  </w:num>
  <w:num w:numId="34">
    <w:abstractNumId w:val="14"/>
  </w:num>
  <w:num w:numId="35">
    <w:abstractNumId w:val="33"/>
  </w:num>
  <w:num w:numId="36">
    <w:abstractNumId w:val="9"/>
  </w:num>
  <w:numIdMacAtCleanup w:val="36"/>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ina de la Cruz Echeandía">
    <w15:presenceInfo w15:providerId="AD" w15:userId="S::marina.delacruz@unir.net::0a815f08-74a4-44b4-97b7-fb3cc91379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79"/>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6806"/>
    <w:rsid w:val="00000685"/>
    <w:rsid w:val="00002B7E"/>
    <w:rsid w:val="000041DF"/>
    <w:rsid w:val="000065D6"/>
    <w:rsid w:val="0001256B"/>
    <w:rsid w:val="000137EA"/>
    <w:rsid w:val="00016459"/>
    <w:rsid w:val="00021018"/>
    <w:rsid w:val="00023A9E"/>
    <w:rsid w:val="0003059F"/>
    <w:rsid w:val="0003061A"/>
    <w:rsid w:val="00051AE7"/>
    <w:rsid w:val="00054FE8"/>
    <w:rsid w:val="000578E1"/>
    <w:rsid w:val="0006119D"/>
    <w:rsid w:val="00064AE0"/>
    <w:rsid w:val="00065F70"/>
    <w:rsid w:val="000672C8"/>
    <w:rsid w:val="00073CB8"/>
    <w:rsid w:val="00073E89"/>
    <w:rsid w:val="00074357"/>
    <w:rsid w:val="000814A5"/>
    <w:rsid w:val="000824AC"/>
    <w:rsid w:val="00083726"/>
    <w:rsid w:val="000856B1"/>
    <w:rsid w:val="00093AD9"/>
    <w:rsid w:val="00095CCD"/>
    <w:rsid w:val="00097DDE"/>
    <w:rsid w:val="000A3ADE"/>
    <w:rsid w:val="000A47DA"/>
    <w:rsid w:val="000A49F3"/>
    <w:rsid w:val="000B1B6C"/>
    <w:rsid w:val="000B4286"/>
    <w:rsid w:val="000B65BC"/>
    <w:rsid w:val="000C4901"/>
    <w:rsid w:val="000D7A17"/>
    <w:rsid w:val="000D7B43"/>
    <w:rsid w:val="000D7E0E"/>
    <w:rsid w:val="000E18BE"/>
    <w:rsid w:val="000E1DC9"/>
    <w:rsid w:val="000E1F61"/>
    <w:rsid w:val="000E521E"/>
    <w:rsid w:val="000F150D"/>
    <w:rsid w:val="000F4005"/>
    <w:rsid w:val="000F4524"/>
    <w:rsid w:val="00100C76"/>
    <w:rsid w:val="00102087"/>
    <w:rsid w:val="001026B7"/>
    <w:rsid w:val="00104BC7"/>
    <w:rsid w:val="001052C2"/>
    <w:rsid w:val="00105F15"/>
    <w:rsid w:val="001157C4"/>
    <w:rsid w:val="00116F3A"/>
    <w:rsid w:val="001244B6"/>
    <w:rsid w:val="00126740"/>
    <w:rsid w:val="00130B14"/>
    <w:rsid w:val="00133EDB"/>
    <w:rsid w:val="00142463"/>
    <w:rsid w:val="00143B70"/>
    <w:rsid w:val="0014500D"/>
    <w:rsid w:val="00154374"/>
    <w:rsid w:val="00155472"/>
    <w:rsid w:val="0015557D"/>
    <w:rsid w:val="00171DB1"/>
    <w:rsid w:val="00172CD8"/>
    <w:rsid w:val="00174B6C"/>
    <w:rsid w:val="00176DDD"/>
    <w:rsid w:val="00181D8F"/>
    <w:rsid w:val="001917D1"/>
    <w:rsid w:val="00191AB4"/>
    <w:rsid w:val="00194738"/>
    <w:rsid w:val="001A0582"/>
    <w:rsid w:val="001A2F16"/>
    <w:rsid w:val="001A3D2C"/>
    <w:rsid w:val="001A4BDE"/>
    <w:rsid w:val="001A5CFB"/>
    <w:rsid w:val="001B3329"/>
    <w:rsid w:val="001B74C8"/>
    <w:rsid w:val="001C0DAF"/>
    <w:rsid w:val="001C6744"/>
    <w:rsid w:val="001C6BC7"/>
    <w:rsid w:val="001D6CB3"/>
    <w:rsid w:val="001D792F"/>
    <w:rsid w:val="001E4E4E"/>
    <w:rsid w:val="001E61F7"/>
    <w:rsid w:val="001F3A87"/>
    <w:rsid w:val="001F56D3"/>
    <w:rsid w:val="001F69EA"/>
    <w:rsid w:val="00201CC1"/>
    <w:rsid w:val="002072D7"/>
    <w:rsid w:val="00210272"/>
    <w:rsid w:val="00211284"/>
    <w:rsid w:val="002125E9"/>
    <w:rsid w:val="002130C6"/>
    <w:rsid w:val="0022041B"/>
    <w:rsid w:val="0022389E"/>
    <w:rsid w:val="00227A32"/>
    <w:rsid w:val="00230458"/>
    <w:rsid w:val="00236A04"/>
    <w:rsid w:val="002371CA"/>
    <w:rsid w:val="0024146E"/>
    <w:rsid w:val="00241BD4"/>
    <w:rsid w:val="002423D4"/>
    <w:rsid w:val="0024375F"/>
    <w:rsid w:val="0024393A"/>
    <w:rsid w:val="00247D6B"/>
    <w:rsid w:val="00247DE5"/>
    <w:rsid w:val="002552F8"/>
    <w:rsid w:val="0025630F"/>
    <w:rsid w:val="00266CD7"/>
    <w:rsid w:val="00271910"/>
    <w:rsid w:val="002724EB"/>
    <w:rsid w:val="002737C9"/>
    <w:rsid w:val="00275074"/>
    <w:rsid w:val="0029139F"/>
    <w:rsid w:val="00291B3E"/>
    <w:rsid w:val="002960C5"/>
    <w:rsid w:val="00296E9F"/>
    <w:rsid w:val="002A099A"/>
    <w:rsid w:val="002A5E80"/>
    <w:rsid w:val="002A62E6"/>
    <w:rsid w:val="002A6D45"/>
    <w:rsid w:val="002A7C57"/>
    <w:rsid w:val="002B061B"/>
    <w:rsid w:val="002B1C2D"/>
    <w:rsid w:val="002B4A40"/>
    <w:rsid w:val="002B4BEC"/>
    <w:rsid w:val="002C13CF"/>
    <w:rsid w:val="002D06BD"/>
    <w:rsid w:val="002D6213"/>
    <w:rsid w:val="002D7317"/>
    <w:rsid w:val="002E1011"/>
    <w:rsid w:val="002E3967"/>
    <w:rsid w:val="002F21BE"/>
    <w:rsid w:val="002F3648"/>
    <w:rsid w:val="003000C3"/>
    <w:rsid w:val="00302B42"/>
    <w:rsid w:val="00303503"/>
    <w:rsid w:val="0030558C"/>
    <w:rsid w:val="00307685"/>
    <w:rsid w:val="003113CA"/>
    <w:rsid w:val="0031197A"/>
    <w:rsid w:val="00311DFC"/>
    <w:rsid w:val="00312028"/>
    <w:rsid w:val="00312C46"/>
    <w:rsid w:val="00315394"/>
    <w:rsid w:val="00322357"/>
    <w:rsid w:val="00327B3D"/>
    <w:rsid w:val="003301E3"/>
    <w:rsid w:val="00331BA8"/>
    <w:rsid w:val="0034048A"/>
    <w:rsid w:val="00352400"/>
    <w:rsid w:val="00354C31"/>
    <w:rsid w:val="003554BB"/>
    <w:rsid w:val="00361FBF"/>
    <w:rsid w:val="00365358"/>
    <w:rsid w:val="00370E88"/>
    <w:rsid w:val="00372564"/>
    <w:rsid w:val="00376136"/>
    <w:rsid w:val="00377364"/>
    <w:rsid w:val="00381329"/>
    <w:rsid w:val="00381CBD"/>
    <w:rsid w:val="00384DB1"/>
    <w:rsid w:val="00385471"/>
    <w:rsid w:val="003871C9"/>
    <w:rsid w:val="00393347"/>
    <w:rsid w:val="003A106E"/>
    <w:rsid w:val="003B057D"/>
    <w:rsid w:val="003B0A62"/>
    <w:rsid w:val="003B5631"/>
    <w:rsid w:val="003B6F97"/>
    <w:rsid w:val="003C14AC"/>
    <w:rsid w:val="003C1D2E"/>
    <w:rsid w:val="003D3C83"/>
    <w:rsid w:val="003E373E"/>
    <w:rsid w:val="003F26CB"/>
    <w:rsid w:val="003F54DC"/>
    <w:rsid w:val="003F5EB8"/>
    <w:rsid w:val="003F724D"/>
    <w:rsid w:val="003F7C97"/>
    <w:rsid w:val="00403BEF"/>
    <w:rsid w:val="004063DE"/>
    <w:rsid w:val="00406999"/>
    <w:rsid w:val="00423A08"/>
    <w:rsid w:val="00423F74"/>
    <w:rsid w:val="00427E84"/>
    <w:rsid w:val="00430174"/>
    <w:rsid w:val="00434327"/>
    <w:rsid w:val="004368DC"/>
    <w:rsid w:val="00442656"/>
    <w:rsid w:val="00443E41"/>
    <w:rsid w:val="00453C15"/>
    <w:rsid w:val="00464F85"/>
    <w:rsid w:val="004665F8"/>
    <w:rsid w:val="004670AD"/>
    <w:rsid w:val="00467289"/>
    <w:rsid w:val="0046762E"/>
    <w:rsid w:val="0046791E"/>
    <w:rsid w:val="00470DB2"/>
    <w:rsid w:val="00471F6B"/>
    <w:rsid w:val="0047719F"/>
    <w:rsid w:val="00483A03"/>
    <w:rsid w:val="00486AF9"/>
    <w:rsid w:val="00497C41"/>
    <w:rsid w:val="004A2021"/>
    <w:rsid w:val="004A212C"/>
    <w:rsid w:val="004A7246"/>
    <w:rsid w:val="004B7228"/>
    <w:rsid w:val="004B7FAB"/>
    <w:rsid w:val="004C073A"/>
    <w:rsid w:val="004C0E1A"/>
    <w:rsid w:val="004C6D3D"/>
    <w:rsid w:val="004C7DBE"/>
    <w:rsid w:val="004D0CB8"/>
    <w:rsid w:val="004D6CF5"/>
    <w:rsid w:val="004E1012"/>
    <w:rsid w:val="004E3DB5"/>
    <w:rsid w:val="004E514B"/>
    <w:rsid w:val="004F0FCE"/>
    <w:rsid w:val="004F480B"/>
    <w:rsid w:val="004F707D"/>
    <w:rsid w:val="00505431"/>
    <w:rsid w:val="005055EA"/>
    <w:rsid w:val="005059CA"/>
    <w:rsid w:val="00515001"/>
    <w:rsid w:val="00522ED4"/>
    <w:rsid w:val="00523B22"/>
    <w:rsid w:val="00524189"/>
    <w:rsid w:val="00525BF6"/>
    <w:rsid w:val="005302C4"/>
    <w:rsid w:val="00543406"/>
    <w:rsid w:val="00544635"/>
    <w:rsid w:val="00547D1A"/>
    <w:rsid w:val="00547F26"/>
    <w:rsid w:val="005520C1"/>
    <w:rsid w:val="0055327B"/>
    <w:rsid w:val="00561104"/>
    <w:rsid w:val="005612CE"/>
    <w:rsid w:val="00562DF3"/>
    <w:rsid w:val="00566815"/>
    <w:rsid w:val="0057067C"/>
    <w:rsid w:val="005717F4"/>
    <w:rsid w:val="0057291F"/>
    <w:rsid w:val="00586F3E"/>
    <w:rsid w:val="00591A83"/>
    <w:rsid w:val="005936E5"/>
    <w:rsid w:val="00596C9A"/>
    <w:rsid w:val="00596DC0"/>
    <w:rsid w:val="005A2DB5"/>
    <w:rsid w:val="005A48C8"/>
    <w:rsid w:val="005A7B4F"/>
    <w:rsid w:val="005B2456"/>
    <w:rsid w:val="005B5D71"/>
    <w:rsid w:val="005C14AF"/>
    <w:rsid w:val="005C57D6"/>
    <w:rsid w:val="005D2F0F"/>
    <w:rsid w:val="005E3459"/>
    <w:rsid w:val="005E7239"/>
    <w:rsid w:val="005F0252"/>
    <w:rsid w:val="005F1BEE"/>
    <w:rsid w:val="005F7BEC"/>
    <w:rsid w:val="00602256"/>
    <w:rsid w:val="006062EB"/>
    <w:rsid w:val="00606C78"/>
    <w:rsid w:val="006124C3"/>
    <w:rsid w:val="00614DF1"/>
    <w:rsid w:val="006311B3"/>
    <w:rsid w:val="00631F8E"/>
    <w:rsid w:val="00634272"/>
    <w:rsid w:val="00640925"/>
    <w:rsid w:val="00642B31"/>
    <w:rsid w:val="00642EB8"/>
    <w:rsid w:val="006514A6"/>
    <w:rsid w:val="0065244B"/>
    <w:rsid w:val="00654FE0"/>
    <w:rsid w:val="0065598A"/>
    <w:rsid w:val="006624EC"/>
    <w:rsid w:val="006637C5"/>
    <w:rsid w:val="00663FE8"/>
    <w:rsid w:val="006645E9"/>
    <w:rsid w:val="00666C31"/>
    <w:rsid w:val="00667FEE"/>
    <w:rsid w:val="00670F75"/>
    <w:rsid w:val="00672BB9"/>
    <w:rsid w:val="00676C71"/>
    <w:rsid w:val="00677032"/>
    <w:rsid w:val="00681E29"/>
    <w:rsid w:val="00682A15"/>
    <w:rsid w:val="00686828"/>
    <w:rsid w:val="006910A0"/>
    <w:rsid w:val="00697649"/>
    <w:rsid w:val="006A638F"/>
    <w:rsid w:val="006B2E75"/>
    <w:rsid w:val="006B339E"/>
    <w:rsid w:val="006C16A2"/>
    <w:rsid w:val="006D5EB8"/>
    <w:rsid w:val="006E32D5"/>
    <w:rsid w:val="006E6138"/>
    <w:rsid w:val="006F00B7"/>
    <w:rsid w:val="006F1A5F"/>
    <w:rsid w:val="006F3C03"/>
    <w:rsid w:val="00703D41"/>
    <w:rsid w:val="00705E84"/>
    <w:rsid w:val="00706D5D"/>
    <w:rsid w:val="00711527"/>
    <w:rsid w:val="00716EB4"/>
    <w:rsid w:val="0071704B"/>
    <w:rsid w:val="00720384"/>
    <w:rsid w:val="00721146"/>
    <w:rsid w:val="007212FF"/>
    <w:rsid w:val="00730A76"/>
    <w:rsid w:val="00731306"/>
    <w:rsid w:val="00735B47"/>
    <w:rsid w:val="00736674"/>
    <w:rsid w:val="0074149B"/>
    <w:rsid w:val="00746FE7"/>
    <w:rsid w:val="00747867"/>
    <w:rsid w:val="00750938"/>
    <w:rsid w:val="007539B9"/>
    <w:rsid w:val="007575C5"/>
    <w:rsid w:val="0075782B"/>
    <w:rsid w:val="00770310"/>
    <w:rsid w:val="00771A4B"/>
    <w:rsid w:val="00771E2A"/>
    <w:rsid w:val="007763CC"/>
    <w:rsid w:val="0077646F"/>
    <w:rsid w:val="00777230"/>
    <w:rsid w:val="0078341A"/>
    <w:rsid w:val="00785249"/>
    <w:rsid w:val="00785F50"/>
    <w:rsid w:val="00793DC1"/>
    <w:rsid w:val="00795356"/>
    <w:rsid w:val="00796560"/>
    <w:rsid w:val="007973DD"/>
    <w:rsid w:val="007A1039"/>
    <w:rsid w:val="007A2BD4"/>
    <w:rsid w:val="007A5D1E"/>
    <w:rsid w:val="007A6DB9"/>
    <w:rsid w:val="007B3833"/>
    <w:rsid w:val="007D0828"/>
    <w:rsid w:val="007D4A75"/>
    <w:rsid w:val="007E0507"/>
    <w:rsid w:val="007E27AE"/>
    <w:rsid w:val="007E350D"/>
    <w:rsid w:val="007E4C9C"/>
    <w:rsid w:val="007E4F51"/>
    <w:rsid w:val="007E6C15"/>
    <w:rsid w:val="007F2BD1"/>
    <w:rsid w:val="007F4458"/>
    <w:rsid w:val="007F7FB2"/>
    <w:rsid w:val="00802EE4"/>
    <w:rsid w:val="00805914"/>
    <w:rsid w:val="0081200F"/>
    <w:rsid w:val="00820589"/>
    <w:rsid w:val="00823685"/>
    <w:rsid w:val="008266BF"/>
    <w:rsid w:val="00827D51"/>
    <w:rsid w:val="008302DD"/>
    <w:rsid w:val="008370BD"/>
    <w:rsid w:val="00837F80"/>
    <w:rsid w:val="00841A47"/>
    <w:rsid w:val="00843B28"/>
    <w:rsid w:val="00844020"/>
    <w:rsid w:val="00845C6C"/>
    <w:rsid w:val="00846C72"/>
    <w:rsid w:val="00846DBC"/>
    <w:rsid w:val="0085103D"/>
    <w:rsid w:val="00852B14"/>
    <w:rsid w:val="00856B4A"/>
    <w:rsid w:val="008579EA"/>
    <w:rsid w:val="00857A6D"/>
    <w:rsid w:val="008618D6"/>
    <w:rsid w:val="008715CC"/>
    <w:rsid w:val="0087298E"/>
    <w:rsid w:val="00873D2D"/>
    <w:rsid w:val="00874ECA"/>
    <w:rsid w:val="00881A53"/>
    <w:rsid w:val="008871EA"/>
    <w:rsid w:val="00891262"/>
    <w:rsid w:val="008977AD"/>
    <w:rsid w:val="008A5F55"/>
    <w:rsid w:val="008A685B"/>
    <w:rsid w:val="008B0BBC"/>
    <w:rsid w:val="008B163F"/>
    <w:rsid w:val="008B4339"/>
    <w:rsid w:val="008B5D6C"/>
    <w:rsid w:val="008D4A91"/>
    <w:rsid w:val="008D56B4"/>
    <w:rsid w:val="008F2B8B"/>
    <w:rsid w:val="008F4212"/>
    <w:rsid w:val="008F5E8E"/>
    <w:rsid w:val="00902E81"/>
    <w:rsid w:val="00905585"/>
    <w:rsid w:val="00906D46"/>
    <w:rsid w:val="00911DB5"/>
    <w:rsid w:val="00911EC1"/>
    <w:rsid w:val="0091693B"/>
    <w:rsid w:val="00924D08"/>
    <w:rsid w:val="009269A2"/>
    <w:rsid w:val="009301CA"/>
    <w:rsid w:val="0093111A"/>
    <w:rsid w:val="00932E44"/>
    <w:rsid w:val="00932F6E"/>
    <w:rsid w:val="009337B8"/>
    <w:rsid w:val="0093512C"/>
    <w:rsid w:val="0093712A"/>
    <w:rsid w:val="009401B1"/>
    <w:rsid w:val="00944D89"/>
    <w:rsid w:val="00956A8C"/>
    <w:rsid w:val="00960388"/>
    <w:rsid w:val="00971A7F"/>
    <w:rsid w:val="0097437E"/>
    <w:rsid w:val="0097439C"/>
    <w:rsid w:val="00980CAA"/>
    <w:rsid w:val="00984E6B"/>
    <w:rsid w:val="00990862"/>
    <w:rsid w:val="009A395F"/>
    <w:rsid w:val="009A4FBD"/>
    <w:rsid w:val="009B0754"/>
    <w:rsid w:val="009B489D"/>
    <w:rsid w:val="009B5688"/>
    <w:rsid w:val="009D20E5"/>
    <w:rsid w:val="009D26B7"/>
    <w:rsid w:val="009D7AB3"/>
    <w:rsid w:val="009F1F9C"/>
    <w:rsid w:val="009F36B4"/>
    <w:rsid w:val="00A018F2"/>
    <w:rsid w:val="00A057B6"/>
    <w:rsid w:val="00A069E9"/>
    <w:rsid w:val="00A1320E"/>
    <w:rsid w:val="00A301D5"/>
    <w:rsid w:val="00A307C0"/>
    <w:rsid w:val="00A31EB1"/>
    <w:rsid w:val="00A35EA6"/>
    <w:rsid w:val="00A36FB5"/>
    <w:rsid w:val="00A43DE4"/>
    <w:rsid w:val="00A45975"/>
    <w:rsid w:val="00A51AD3"/>
    <w:rsid w:val="00A51D8D"/>
    <w:rsid w:val="00A60DAA"/>
    <w:rsid w:val="00A67D75"/>
    <w:rsid w:val="00A70D00"/>
    <w:rsid w:val="00A71113"/>
    <w:rsid w:val="00A71A30"/>
    <w:rsid w:val="00A72D61"/>
    <w:rsid w:val="00A76DCD"/>
    <w:rsid w:val="00A8276A"/>
    <w:rsid w:val="00A85340"/>
    <w:rsid w:val="00A90471"/>
    <w:rsid w:val="00A90C7A"/>
    <w:rsid w:val="00A978E7"/>
    <w:rsid w:val="00AA04ED"/>
    <w:rsid w:val="00AA570D"/>
    <w:rsid w:val="00AA5DBF"/>
    <w:rsid w:val="00AA6273"/>
    <w:rsid w:val="00AA7492"/>
    <w:rsid w:val="00AB1C4B"/>
    <w:rsid w:val="00AB23A4"/>
    <w:rsid w:val="00AB35B1"/>
    <w:rsid w:val="00AB3BD6"/>
    <w:rsid w:val="00AB4AE7"/>
    <w:rsid w:val="00AB5669"/>
    <w:rsid w:val="00AB5FFA"/>
    <w:rsid w:val="00AB6A8A"/>
    <w:rsid w:val="00AB6EAB"/>
    <w:rsid w:val="00AC7003"/>
    <w:rsid w:val="00AC7117"/>
    <w:rsid w:val="00AD33E9"/>
    <w:rsid w:val="00AD5C54"/>
    <w:rsid w:val="00AD5C65"/>
    <w:rsid w:val="00AE18B6"/>
    <w:rsid w:val="00AE5DAA"/>
    <w:rsid w:val="00AE671D"/>
    <w:rsid w:val="00AF4395"/>
    <w:rsid w:val="00AF4EEF"/>
    <w:rsid w:val="00B017B9"/>
    <w:rsid w:val="00B01A5B"/>
    <w:rsid w:val="00B039B9"/>
    <w:rsid w:val="00B03EFB"/>
    <w:rsid w:val="00B15F76"/>
    <w:rsid w:val="00B21E4D"/>
    <w:rsid w:val="00B300B3"/>
    <w:rsid w:val="00B35238"/>
    <w:rsid w:val="00B43073"/>
    <w:rsid w:val="00B519D4"/>
    <w:rsid w:val="00B530D8"/>
    <w:rsid w:val="00B6587A"/>
    <w:rsid w:val="00B73602"/>
    <w:rsid w:val="00B76691"/>
    <w:rsid w:val="00B766CD"/>
    <w:rsid w:val="00B77981"/>
    <w:rsid w:val="00B833B6"/>
    <w:rsid w:val="00B84A6F"/>
    <w:rsid w:val="00B879F0"/>
    <w:rsid w:val="00B909BF"/>
    <w:rsid w:val="00B947EE"/>
    <w:rsid w:val="00BB3930"/>
    <w:rsid w:val="00BC042F"/>
    <w:rsid w:val="00BC3254"/>
    <w:rsid w:val="00BD0206"/>
    <w:rsid w:val="00BD022D"/>
    <w:rsid w:val="00BD353C"/>
    <w:rsid w:val="00BD4D21"/>
    <w:rsid w:val="00BD5418"/>
    <w:rsid w:val="00BD5840"/>
    <w:rsid w:val="00BE1D32"/>
    <w:rsid w:val="00BF09E6"/>
    <w:rsid w:val="00BF6A82"/>
    <w:rsid w:val="00C02055"/>
    <w:rsid w:val="00C04A7E"/>
    <w:rsid w:val="00C06F20"/>
    <w:rsid w:val="00C07876"/>
    <w:rsid w:val="00C1184F"/>
    <w:rsid w:val="00C13E5F"/>
    <w:rsid w:val="00C177E0"/>
    <w:rsid w:val="00C253A5"/>
    <w:rsid w:val="00C300C2"/>
    <w:rsid w:val="00C337A7"/>
    <w:rsid w:val="00C34CB0"/>
    <w:rsid w:val="00C376A3"/>
    <w:rsid w:val="00C40421"/>
    <w:rsid w:val="00C41B5C"/>
    <w:rsid w:val="00C42FB3"/>
    <w:rsid w:val="00C432A6"/>
    <w:rsid w:val="00C46428"/>
    <w:rsid w:val="00C5178D"/>
    <w:rsid w:val="00C520CB"/>
    <w:rsid w:val="00C53BD4"/>
    <w:rsid w:val="00C54946"/>
    <w:rsid w:val="00C55CBF"/>
    <w:rsid w:val="00C65572"/>
    <w:rsid w:val="00C709E2"/>
    <w:rsid w:val="00C71DB9"/>
    <w:rsid w:val="00C73172"/>
    <w:rsid w:val="00C8153D"/>
    <w:rsid w:val="00C84B5A"/>
    <w:rsid w:val="00C93DCA"/>
    <w:rsid w:val="00CA3C68"/>
    <w:rsid w:val="00CA405C"/>
    <w:rsid w:val="00CA4090"/>
    <w:rsid w:val="00CA4959"/>
    <w:rsid w:val="00CB1039"/>
    <w:rsid w:val="00CB2DF4"/>
    <w:rsid w:val="00CB74A8"/>
    <w:rsid w:val="00CC1E56"/>
    <w:rsid w:val="00CC2628"/>
    <w:rsid w:val="00CC3B1D"/>
    <w:rsid w:val="00CC7926"/>
    <w:rsid w:val="00CD1768"/>
    <w:rsid w:val="00CD280A"/>
    <w:rsid w:val="00CD7927"/>
    <w:rsid w:val="00CE0C4B"/>
    <w:rsid w:val="00CE39CF"/>
    <w:rsid w:val="00CE731D"/>
    <w:rsid w:val="00CE770D"/>
    <w:rsid w:val="00CE78E9"/>
    <w:rsid w:val="00CF242D"/>
    <w:rsid w:val="00CF28BF"/>
    <w:rsid w:val="00CF5B48"/>
    <w:rsid w:val="00D0091C"/>
    <w:rsid w:val="00D0229F"/>
    <w:rsid w:val="00D036EA"/>
    <w:rsid w:val="00D06B7F"/>
    <w:rsid w:val="00D06DA8"/>
    <w:rsid w:val="00D141B9"/>
    <w:rsid w:val="00D23E82"/>
    <w:rsid w:val="00D26B5C"/>
    <w:rsid w:val="00D3452C"/>
    <w:rsid w:val="00D35DCC"/>
    <w:rsid w:val="00D37D05"/>
    <w:rsid w:val="00D4102C"/>
    <w:rsid w:val="00D425A2"/>
    <w:rsid w:val="00D42629"/>
    <w:rsid w:val="00D5739A"/>
    <w:rsid w:val="00D62461"/>
    <w:rsid w:val="00D65A14"/>
    <w:rsid w:val="00D6696C"/>
    <w:rsid w:val="00D66A8A"/>
    <w:rsid w:val="00D700CE"/>
    <w:rsid w:val="00D72A2D"/>
    <w:rsid w:val="00D72C50"/>
    <w:rsid w:val="00D741BB"/>
    <w:rsid w:val="00D75873"/>
    <w:rsid w:val="00D77E75"/>
    <w:rsid w:val="00D8428B"/>
    <w:rsid w:val="00D95784"/>
    <w:rsid w:val="00D97B11"/>
    <w:rsid w:val="00DA2C25"/>
    <w:rsid w:val="00DB0BB0"/>
    <w:rsid w:val="00DB3A89"/>
    <w:rsid w:val="00DB604F"/>
    <w:rsid w:val="00DC0B02"/>
    <w:rsid w:val="00DC4CFC"/>
    <w:rsid w:val="00DD0DA6"/>
    <w:rsid w:val="00DE2ED0"/>
    <w:rsid w:val="00DE43BD"/>
    <w:rsid w:val="00E01BE4"/>
    <w:rsid w:val="00E1334E"/>
    <w:rsid w:val="00E201D2"/>
    <w:rsid w:val="00E203E2"/>
    <w:rsid w:val="00E244E9"/>
    <w:rsid w:val="00E2504C"/>
    <w:rsid w:val="00E26C7C"/>
    <w:rsid w:val="00E315E3"/>
    <w:rsid w:val="00E31F81"/>
    <w:rsid w:val="00E32D05"/>
    <w:rsid w:val="00E353E2"/>
    <w:rsid w:val="00E36671"/>
    <w:rsid w:val="00E4250E"/>
    <w:rsid w:val="00E60F96"/>
    <w:rsid w:val="00E70626"/>
    <w:rsid w:val="00E70895"/>
    <w:rsid w:val="00E70E75"/>
    <w:rsid w:val="00E714B8"/>
    <w:rsid w:val="00E755B2"/>
    <w:rsid w:val="00E7688B"/>
    <w:rsid w:val="00E82D23"/>
    <w:rsid w:val="00E8590D"/>
    <w:rsid w:val="00E903E6"/>
    <w:rsid w:val="00E929A0"/>
    <w:rsid w:val="00EA13E5"/>
    <w:rsid w:val="00EA3F78"/>
    <w:rsid w:val="00EB101C"/>
    <w:rsid w:val="00EB4C6D"/>
    <w:rsid w:val="00EC09F7"/>
    <w:rsid w:val="00EC18F8"/>
    <w:rsid w:val="00EC372E"/>
    <w:rsid w:val="00EE1C00"/>
    <w:rsid w:val="00EE2188"/>
    <w:rsid w:val="00EE790B"/>
    <w:rsid w:val="00EF07A6"/>
    <w:rsid w:val="00EF1E97"/>
    <w:rsid w:val="00EF28EA"/>
    <w:rsid w:val="00EF68E6"/>
    <w:rsid w:val="00F02303"/>
    <w:rsid w:val="00F13D2B"/>
    <w:rsid w:val="00F21282"/>
    <w:rsid w:val="00F234C0"/>
    <w:rsid w:val="00F24929"/>
    <w:rsid w:val="00F3181C"/>
    <w:rsid w:val="00F35FB2"/>
    <w:rsid w:val="00F45A26"/>
    <w:rsid w:val="00F5703E"/>
    <w:rsid w:val="00F62BE9"/>
    <w:rsid w:val="00F62CA0"/>
    <w:rsid w:val="00F662ED"/>
    <w:rsid w:val="00F6752C"/>
    <w:rsid w:val="00F70F25"/>
    <w:rsid w:val="00F74F66"/>
    <w:rsid w:val="00F7554A"/>
    <w:rsid w:val="00F77FDC"/>
    <w:rsid w:val="00F81889"/>
    <w:rsid w:val="00F82043"/>
    <w:rsid w:val="00F82B52"/>
    <w:rsid w:val="00F82E48"/>
    <w:rsid w:val="00F83132"/>
    <w:rsid w:val="00F86806"/>
    <w:rsid w:val="00F87011"/>
    <w:rsid w:val="00F8769F"/>
    <w:rsid w:val="00F910F5"/>
    <w:rsid w:val="00F97535"/>
    <w:rsid w:val="00FB0C3B"/>
    <w:rsid w:val="00FB1F7B"/>
    <w:rsid w:val="00FC20D2"/>
    <w:rsid w:val="00FC4EB7"/>
    <w:rsid w:val="00FC67DF"/>
    <w:rsid w:val="00FC73D7"/>
    <w:rsid w:val="00FD16CA"/>
    <w:rsid w:val="00FD21AA"/>
    <w:rsid w:val="00FD6C0E"/>
    <w:rsid w:val="00FD7C84"/>
    <w:rsid w:val="00FE4C12"/>
    <w:rsid w:val="00FE72C4"/>
    <w:rsid w:val="00FF44E6"/>
    <w:rsid w:val="00FF74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84F254"/>
  <w15:docId w15:val="{61A4EB4D-1FE4-4E63-8EAD-B9E67B230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s-ES" w:eastAsia="es-ES" w:bidi="ar-SA"/>
      </w:rPr>
    </w:rPrDefault>
    <w:pPrDefault>
      <w:pPr>
        <w:spacing w:before="120" w:after="12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4EA4"/>
    <w:rPr>
      <w:rFonts w:asciiTheme="minorHAnsi" w:eastAsia="Times New Roman" w:hAnsiTheme="minorHAnsi"/>
      <w:sz w:val="24"/>
      <w:szCs w:val="24"/>
      <w:lang w:val="es-ES_tradnl"/>
    </w:rPr>
  </w:style>
  <w:style w:type="paragraph" w:styleId="Ttulo1">
    <w:name w:val="heading 1"/>
    <w:basedOn w:val="Normal"/>
    <w:next w:val="Normal"/>
    <w:link w:val="Ttulo1Car"/>
    <w:uiPriority w:val="9"/>
    <w:qFormat/>
    <w:rsid w:val="005C5B2F"/>
    <w:pPr>
      <w:keepNext/>
      <w:tabs>
        <w:tab w:val="num" w:pos="0"/>
      </w:tabs>
      <w:ind w:left="360" w:hanging="360"/>
      <w:outlineLvl w:val="0"/>
    </w:pPr>
    <w:rPr>
      <w:rFonts w:asciiTheme="majorHAnsi" w:hAnsiTheme="majorHAnsi"/>
      <w:bCs/>
      <w:color w:val="0098CD"/>
      <w:kern w:val="2"/>
      <w:sz w:val="36"/>
      <w:szCs w:val="32"/>
    </w:rPr>
  </w:style>
  <w:style w:type="paragraph" w:styleId="Ttulo2">
    <w:name w:val="heading 2"/>
    <w:basedOn w:val="Normal"/>
    <w:next w:val="Normal"/>
    <w:link w:val="Ttulo2Car"/>
    <w:uiPriority w:val="9"/>
    <w:unhideWhenUsed/>
    <w:qFormat/>
    <w:rsid w:val="005C5B2F"/>
    <w:pPr>
      <w:keepNext/>
      <w:tabs>
        <w:tab w:val="num" w:pos="0"/>
      </w:tabs>
      <w:ind w:left="567" w:hanging="567"/>
      <w:outlineLvl w:val="1"/>
    </w:pPr>
    <w:rPr>
      <w:rFonts w:asciiTheme="majorHAnsi" w:hAnsiTheme="majorHAnsi" w:cs="Arial"/>
      <w:bCs/>
      <w:iCs/>
      <w:color w:val="0098CD"/>
      <w:sz w:val="28"/>
      <w:szCs w:val="28"/>
    </w:rPr>
  </w:style>
  <w:style w:type="paragraph" w:styleId="Ttulo3">
    <w:name w:val="heading 3"/>
    <w:basedOn w:val="Normal"/>
    <w:next w:val="Normal"/>
    <w:link w:val="Ttulo3Car"/>
    <w:uiPriority w:val="9"/>
    <w:unhideWhenUsed/>
    <w:qFormat/>
    <w:rsid w:val="000D09A0"/>
    <w:pPr>
      <w:keepNext/>
      <w:tabs>
        <w:tab w:val="num" w:pos="0"/>
      </w:tabs>
      <w:ind w:left="709" w:hanging="709"/>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tabs>
        <w:tab w:val="num" w:pos="0"/>
      </w:tabs>
      <w:ind w:left="851" w:hanging="851"/>
      <w:outlineLvl w:val="3"/>
    </w:pPr>
  </w:style>
  <w:style w:type="paragraph" w:styleId="Ttulo5">
    <w:name w:val="heading 5"/>
    <w:basedOn w:val="Normal"/>
    <w:next w:val="Normal"/>
    <w:link w:val="Ttulo5Car"/>
    <w:uiPriority w:val="9"/>
    <w:semiHidden/>
    <w:unhideWhenUsed/>
    <w:qFormat/>
    <w:rsid w:val="00C84740"/>
    <w:pPr>
      <w:tabs>
        <w:tab w:val="num" w:pos="0"/>
      </w:tabs>
      <w:spacing w:before="240" w:after="60"/>
      <w:ind w:left="1716" w:hanging="1008"/>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tabs>
        <w:tab w:val="num" w:pos="0"/>
      </w:tabs>
      <w:spacing w:before="240" w:after="60"/>
      <w:ind w:left="1860" w:hanging="1152"/>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tabs>
        <w:tab w:val="num" w:pos="0"/>
      </w:tabs>
      <w:spacing w:before="240" w:after="60"/>
      <w:ind w:left="2004" w:hanging="1296"/>
      <w:outlineLvl w:val="6"/>
    </w:pPr>
    <w:rPr>
      <w:rFonts w:ascii="Calibri" w:hAnsi="Calibri"/>
    </w:rPr>
  </w:style>
  <w:style w:type="paragraph" w:styleId="Ttulo8">
    <w:name w:val="heading 8"/>
    <w:basedOn w:val="Normal"/>
    <w:next w:val="Normal"/>
    <w:link w:val="Ttulo8Car"/>
    <w:uiPriority w:val="9"/>
    <w:semiHidden/>
    <w:unhideWhenUsed/>
    <w:qFormat/>
    <w:rsid w:val="00C84740"/>
    <w:pPr>
      <w:tabs>
        <w:tab w:val="num" w:pos="0"/>
      </w:tabs>
      <w:spacing w:before="240" w:after="60"/>
      <w:ind w:left="2148" w:hanging="144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tabs>
        <w:tab w:val="num" w:pos="0"/>
      </w:tabs>
      <w:spacing w:before="240" w:after="60"/>
      <w:ind w:left="2292" w:hanging="1584"/>
      <w:outlineLvl w:val="8"/>
    </w:pPr>
    <w:rPr>
      <w:rFonts w:ascii="Calibri Light" w:hAnsi="Calibri Light"/>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SinespaciadoCar">
    <w:name w:val="Sin espaciado Car"/>
    <w:link w:val="Sinespaciado"/>
    <w:uiPriority w:val="1"/>
    <w:qFormat/>
    <w:rsid w:val="00507BAD"/>
    <w:rPr>
      <w:rFonts w:eastAsia="Times New Roman"/>
      <w:sz w:val="22"/>
      <w:szCs w:val="22"/>
      <w:lang w:val="es-ES" w:eastAsia="en-US" w:bidi="ar-SA"/>
    </w:rPr>
  </w:style>
  <w:style w:type="character" w:customStyle="1" w:styleId="TextodegloboCar">
    <w:name w:val="Texto de globo Car"/>
    <w:link w:val="Textodeglobo"/>
    <w:uiPriority w:val="99"/>
    <w:semiHidden/>
    <w:qFormat/>
    <w:rsid w:val="00507BAD"/>
    <w:rPr>
      <w:rFonts w:ascii="Tahoma" w:eastAsia="Times New Roman" w:hAnsi="Tahoma" w:cs="Tahoma"/>
      <w:sz w:val="16"/>
      <w:szCs w:val="16"/>
      <w:lang w:eastAsia="es-ES"/>
    </w:rPr>
  </w:style>
  <w:style w:type="character" w:customStyle="1" w:styleId="EncabezadoCar">
    <w:name w:val="Encabezado Car"/>
    <w:link w:val="Encabezado"/>
    <w:uiPriority w:val="99"/>
    <w:qFormat/>
    <w:rsid w:val="006A56B3"/>
    <w:rPr>
      <w:rFonts w:ascii="Times New Roman" w:eastAsia="Times New Roman" w:hAnsi="Times New Roman"/>
      <w:sz w:val="24"/>
      <w:szCs w:val="24"/>
    </w:rPr>
  </w:style>
  <w:style w:type="character" w:customStyle="1" w:styleId="PiedepginaCar">
    <w:name w:val="Pie de página Car"/>
    <w:link w:val="Piedepgina"/>
    <w:uiPriority w:val="99"/>
    <w:qFormat/>
    <w:rsid w:val="006A56B3"/>
    <w:rPr>
      <w:rFonts w:ascii="Times New Roman" w:eastAsia="Times New Roman" w:hAnsi="Times New Roman"/>
      <w:sz w:val="24"/>
      <w:szCs w:val="24"/>
    </w:rPr>
  </w:style>
  <w:style w:type="character" w:customStyle="1" w:styleId="Ttulo1Car">
    <w:name w:val="Título 1 Car"/>
    <w:link w:val="Ttulo1"/>
    <w:uiPriority w:val="9"/>
    <w:qFormat/>
    <w:rsid w:val="005C5B2F"/>
    <w:rPr>
      <w:rFonts w:asciiTheme="majorHAnsi" w:eastAsia="Times New Roman" w:hAnsiTheme="majorHAnsi"/>
      <w:bCs/>
      <w:color w:val="0098CD"/>
      <w:kern w:val="2"/>
      <w:sz w:val="36"/>
      <w:szCs w:val="32"/>
    </w:rPr>
  </w:style>
  <w:style w:type="character" w:customStyle="1" w:styleId="Ttulo2Car">
    <w:name w:val="Título 2 Car"/>
    <w:link w:val="Ttulo2"/>
    <w:uiPriority w:val="9"/>
    <w:qFormat/>
    <w:rsid w:val="005C5B2F"/>
    <w:rPr>
      <w:rFonts w:asciiTheme="majorHAnsi" w:eastAsia="Times New Roman" w:hAnsiTheme="majorHAnsi" w:cs="Arial"/>
      <w:bCs/>
      <w:iCs/>
      <w:color w:val="0098CD"/>
      <w:sz w:val="28"/>
      <w:szCs w:val="28"/>
    </w:rPr>
  </w:style>
  <w:style w:type="character" w:customStyle="1" w:styleId="Ttulo3Car">
    <w:name w:val="Título 3 Car"/>
    <w:link w:val="Ttulo3"/>
    <w:uiPriority w:val="9"/>
    <w:qFormat/>
    <w:rsid w:val="000D09A0"/>
    <w:rPr>
      <w:rFonts w:asciiTheme="majorHAnsi" w:eastAsia="Times New Roman" w:hAnsiTheme="majorHAnsi"/>
      <w:b/>
      <w:bCs/>
      <w:sz w:val="24"/>
      <w:szCs w:val="26"/>
    </w:rPr>
  </w:style>
  <w:style w:type="character" w:customStyle="1" w:styleId="TtuloCar">
    <w:name w:val="Título Car"/>
    <w:link w:val="Ttulo"/>
    <w:uiPriority w:val="10"/>
    <w:qFormat/>
    <w:rsid w:val="00D971A1"/>
    <w:rPr>
      <w:rFonts w:ascii="Arial" w:eastAsia="Times New Roman" w:hAnsi="Arial" w:cs="Times New Roman"/>
      <w:bCs/>
      <w:i/>
      <w:kern w:val="2"/>
      <w:sz w:val="24"/>
      <w:szCs w:val="32"/>
    </w:rPr>
  </w:style>
  <w:style w:type="character" w:customStyle="1" w:styleId="Ttulo4Car">
    <w:name w:val="Título 4 Car"/>
    <w:link w:val="Ttulo4"/>
    <w:uiPriority w:val="9"/>
    <w:qFormat/>
    <w:rsid w:val="000D09A0"/>
    <w:rPr>
      <w:rFonts w:asciiTheme="minorHAnsi" w:eastAsia="Times New Roman" w:hAnsiTheme="minorHAnsi"/>
      <w:sz w:val="24"/>
      <w:szCs w:val="24"/>
    </w:rPr>
  </w:style>
  <w:style w:type="character" w:customStyle="1" w:styleId="CitaCar">
    <w:name w:val="Cita Car"/>
    <w:link w:val="Cita"/>
    <w:uiPriority w:val="29"/>
    <w:qFormat/>
    <w:rsid w:val="00514164"/>
    <w:rPr>
      <w:rFonts w:ascii="Arial" w:eastAsia="Times New Roman" w:hAnsi="Arial"/>
      <w:iCs/>
      <w:color w:val="404040"/>
      <w:sz w:val="22"/>
      <w:szCs w:val="24"/>
    </w:rPr>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qFormat/>
    <w:rsid w:val="00C84740"/>
    <w:rPr>
      <w:rFonts w:eastAsia="Times New Roman"/>
      <w:b/>
      <w:bCs/>
      <w:i/>
      <w:iCs/>
      <w:sz w:val="26"/>
      <w:szCs w:val="26"/>
    </w:rPr>
  </w:style>
  <w:style w:type="character" w:customStyle="1" w:styleId="Ttulo6Car">
    <w:name w:val="Título 6 Car"/>
    <w:link w:val="Ttulo6"/>
    <w:uiPriority w:val="9"/>
    <w:semiHidden/>
    <w:qFormat/>
    <w:rsid w:val="00C84740"/>
    <w:rPr>
      <w:rFonts w:eastAsia="Times New Roman"/>
      <w:b/>
      <w:bCs/>
      <w:sz w:val="24"/>
      <w:szCs w:val="22"/>
    </w:rPr>
  </w:style>
  <w:style w:type="character" w:customStyle="1" w:styleId="Ttulo7Car">
    <w:name w:val="Título 7 Car"/>
    <w:link w:val="Ttulo7"/>
    <w:uiPriority w:val="9"/>
    <w:semiHidden/>
    <w:qFormat/>
    <w:rsid w:val="00C84740"/>
    <w:rPr>
      <w:rFonts w:eastAsia="Times New Roman"/>
      <w:sz w:val="24"/>
      <w:szCs w:val="24"/>
    </w:rPr>
  </w:style>
  <w:style w:type="character" w:customStyle="1" w:styleId="Ttulo8Car">
    <w:name w:val="Título 8 Car"/>
    <w:link w:val="Ttulo8"/>
    <w:uiPriority w:val="9"/>
    <w:semiHidden/>
    <w:qFormat/>
    <w:rsid w:val="00C84740"/>
    <w:rPr>
      <w:rFonts w:eastAsia="Times New Roman"/>
      <w:i/>
      <w:iCs/>
      <w:sz w:val="24"/>
      <w:szCs w:val="24"/>
    </w:rPr>
  </w:style>
  <w:style w:type="character" w:customStyle="1" w:styleId="Ttulo9Car">
    <w:name w:val="Título 9 Car"/>
    <w:link w:val="Ttulo9"/>
    <w:uiPriority w:val="9"/>
    <w:semiHidden/>
    <w:qFormat/>
    <w:rsid w:val="00C84740"/>
    <w:rPr>
      <w:rFonts w:ascii="Calibri Light" w:eastAsia="Times New Roman" w:hAnsi="Calibri Light"/>
      <w:sz w:val="24"/>
      <w:szCs w:val="22"/>
    </w:rPr>
  </w:style>
  <w:style w:type="character" w:styleId="Refdecomentario">
    <w:name w:val="annotation reference"/>
    <w:uiPriority w:val="99"/>
    <w:semiHidden/>
    <w:unhideWhenUsed/>
    <w:qFormat/>
    <w:rsid w:val="00793FDB"/>
    <w:rPr>
      <w:sz w:val="16"/>
      <w:szCs w:val="16"/>
    </w:rPr>
  </w:style>
  <w:style w:type="character" w:customStyle="1" w:styleId="TextocomentarioCar">
    <w:name w:val="Texto comentario Car"/>
    <w:link w:val="Textocomentario"/>
    <w:uiPriority w:val="99"/>
    <w:qFormat/>
    <w:rsid w:val="00793FDB"/>
    <w:rPr>
      <w:rFonts w:ascii="Arial" w:eastAsia="Times New Roman" w:hAnsi="Arial"/>
    </w:rPr>
  </w:style>
  <w:style w:type="character" w:customStyle="1" w:styleId="AsuntodelcomentarioCar">
    <w:name w:val="Asunto del comentario Car"/>
    <w:link w:val="Asuntodelcomentario"/>
    <w:uiPriority w:val="99"/>
    <w:semiHidden/>
    <w:qFormat/>
    <w:rsid w:val="00793FDB"/>
    <w:rPr>
      <w:rFonts w:ascii="Arial" w:eastAsia="Times New Roman" w:hAnsi="Arial"/>
      <w:b/>
      <w:bCs/>
    </w:rPr>
  </w:style>
  <w:style w:type="character" w:customStyle="1" w:styleId="FigurasCar">
    <w:name w:val="Figuras Car"/>
    <w:link w:val="Figuras"/>
    <w:qFormat/>
    <w:rsid w:val="00E11B5A"/>
    <w:rPr>
      <w:rFonts w:asciiTheme="minorHAnsi" w:eastAsia="Times New Roman" w:hAnsiTheme="minorHAnsi" w:cs="Arial"/>
      <w:i/>
      <w:sz w:val="22"/>
      <w:szCs w:val="24"/>
    </w:rPr>
  </w:style>
  <w:style w:type="character" w:customStyle="1" w:styleId="TtulondicesCar">
    <w:name w:val="Título Índices Car"/>
    <w:basedOn w:val="Fuentedeprrafopredeter"/>
    <w:link w:val="Ttulondices"/>
    <w:qFormat/>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qFormat/>
    <w:rsid w:val="00EC771B"/>
    <w:rPr>
      <w:rFonts w:asciiTheme="minorHAnsi" w:eastAsia="Times New Roman" w:hAnsiTheme="minorHAnsi" w:cs="Arial"/>
      <w:sz w:val="22"/>
      <w:szCs w:val="22"/>
    </w:rPr>
  </w:style>
  <w:style w:type="character" w:customStyle="1" w:styleId="TextonotapieCar">
    <w:name w:val="Texto nota pie Car"/>
    <w:basedOn w:val="Fuentedeprrafopredeter"/>
    <w:link w:val="Textonotapie"/>
    <w:uiPriority w:val="99"/>
    <w:semiHidden/>
    <w:qFormat/>
    <w:rsid w:val="00FA0670"/>
    <w:rPr>
      <w:rFonts w:asciiTheme="minorHAnsi" w:eastAsia="Times New Roman" w:hAnsiTheme="minorHAnsi"/>
    </w:rPr>
  </w:style>
  <w:style w:type="character" w:customStyle="1" w:styleId="Caracteresdenotaalpie">
    <w:name w:val="Caracteres de nota al pie"/>
    <w:uiPriority w:val="99"/>
    <w:semiHidden/>
    <w:unhideWhenUsed/>
    <w:qFormat/>
    <w:rsid w:val="00FA0670"/>
    <w:rPr>
      <w:vertAlign w:val="superscript"/>
    </w:rPr>
  </w:style>
  <w:style w:type="character" w:styleId="Refdenotaalpie">
    <w:name w:val="footnote reference"/>
    <w:rsid w:val="00F86806"/>
    <w:rPr>
      <w:vertAlign w:val="superscript"/>
    </w:rPr>
  </w:style>
  <w:style w:type="character" w:customStyle="1" w:styleId="BibliographyCar">
    <w:name w:val="Bibliography Car"/>
    <w:basedOn w:val="Fuentedeprrafopredeter"/>
    <w:link w:val="Bibliografa1"/>
    <w:qFormat/>
    <w:rsid w:val="002A4A4D"/>
    <w:rPr>
      <w:rFonts w:eastAsia="Times New Roman"/>
      <w:color w:val="333333"/>
      <w:sz w:val="24"/>
      <w:szCs w:val="24"/>
    </w:rPr>
  </w:style>
  <w:style w:type="character" w:customStyle="1" w:styleId="Mencinsinresolver1">
    <w:name w:val="Mención sin resolver1"/>
    <w:basedOn w:val="Fuentedeprrafopredeter"/>
    <w:uiPriority w:val="99"/>
    <w:semiHidden/>
    <w:unhideWhenUsed/>
    <w:qFormat/>
    <w:rsid w:val="00D8213E"/>
    <w:rPr>
      <w:color w:val="605E5C"/>
      <w:shd w:val="clear" w:color="auto" w:fill="E1DFDD"/>
    </w:rPr>
  </w:style>
  <w:style w:type="character" w:customStyle="1" w:styleId="Enlacedelndice">
    <w:name w:val="Enlace del índice"/>
    <w:qFormat/>
    <w:rsid w:val="00F86806"/>
  </w:style>
  <w:style w:type="character" w:customStyle="1" w:styleId="Caracteresdenotafinal">
    <w:name w:val="Caracteres de nota final"/>
    <w:qFormat/>
    <w:rsid w:val="00F86806"/>
  </w:style>
  <w:style w:type="character" w:styleId="Refdenotaalfinal">
    <w:name w:val="endnote reference"/>
    <w:rsid w:val="00F86806"/>
    <w:rPr>
      <w:vertAlign w:val="superscript"/>
    </w:rPr>
  </w:style>
  <w:style w:type="character" w:customStyle="1" w:styleId="Smbolosdenumeracin">
    <w:name w:val="Símbolos de numeración"/>
    <w:qFormat/>
    <w:rsid w:val="00F86806"/>
  </w:style>
  <w:style w:type="paragraph" w:styleId="Ttulo">
    <w:name w:val="Title"/>
    <w:basedOn w:val="Normal"/>
    <w:next w:val="Textoindependiente"/>
    <w:link w:val="TtuloCar"/>
    <w:uiPriority w:val="10"/>
    <w:qFormat/>
    <w:rsid w:val="00D971A1"/>
    <w:pPr>
      <w:outlineLvl w:val="2"/>
    </w:pPr>
    <w:rPr>
      <w:bCs/>
      <w:i/>
      <w:kern w:val="2"/>
      <w:szCs w:val="32"/>
    </w:rPr>
  </w:style>
  <w:style w:type="paragraph" w:styleId="Textoindependiente">
    <w:name w:val="Body Text"/>
    <w:basedOn w:val="Normal"/>
    <w:rsid w:val="00F86806"/>
    <w:pPr>
      <w:spacing w:before="0" w:after="140" w:line="276" w:lineRule="auto"/>
    </w:pPr>
  </w:style>
  <w:style w:type="paragraph" w:styleId="Lista">
    <w:name w:val="List"/>
    <w:basedOn w:val="Textoindependiente"/>
    <w:rsid w:val="00F86806"/>
    <w:rPr>
      <w:rFonts w:cs="Lucida Sans"/>
    </w:rPr>
  </w:style>
  <w:style w:type="paragraph" w:styleId="Descripcin">
    <w:name w:val="caption"/>
    <w:basedOn w:val="Normal"/>
    <w:next w:val="Normal"/>
    <w:uiPriority w:val="35"/>
    <w:unhideWhenUsed/>
    <w:qFormat/>
    <w:rsid w:val="00141EFC"/>
    <w:pPr>
      <w:keepNext/>
      <w:jc w:val="left"/>
    </w:pPr>
    <w:rPr>
      <w:i/>
      <w:iCs/>
    </w:rPr>
  </w:style>
  <w:style w:type="paragraph" w:customStyle="1" w:styleId="ndice">
    <w:name w:val="Índice"/>
    <w:basedOn w:val="Normal"/>
    <w:qFormat/>
    <w:rsid w:val="00F86806"/>
    <w:pPr>
      <w:suppressLineNumbers/>
    </w:pPr>
    <w:rPr>
      <w:rFonts w:cs="Lucida Sans"/>
    </w:rPr>
  </w:style>
  <w:style w:type="paragraph" w:styleId="Sinespaciado">
    <w:name w:val="No Spacing"/>
    <w:link w:val="SinespaciadoCar"/>
    <w:uiPriority w:val="1"/>
    <w:qFormat/>
    <w:rsid w:val="00507BAD"/>
    <w:rPr>
      <w:rFonts w:eastAsia="Times New Roman"/>
      <w:sz w:val="22"/>
      <w:szCs w:val="22"/>
      <w:lang w:eastAsia="en-US"/>
    </w:rPr>
  </w:style>
  <w:style w:type="paragraph" w:styleId="Textodeglobo">
    <w:name w:val="Balloon Text"/>
    <w:basedOn w:val="Normal"/>
    <w:link w:val="TextodegloboCar"/>
    <w:uiPriority w:val="99"/>
    <w:semiHidden/>
    <w:unhideWhenUsed/>
    <w:qFormat/>
    <w:rsid w:val="00507BAD"/>
    <w:rPr>
      <w:rFonts w:ascii="Tahoma" w:hAnsi="Tahoma"/>
      <w:sz w:val="16"/>
      <w:szCs w:val="16"/>
    </w:rPr>
  </w:style>
  <w:style w:type="paragraph" w:customStyle="1" w:styleId="Cabeceraypie">
    <w:name w:val="Cabecera y pie"/>
    <w:basedOn w:val="Normal"/>
    <w:qFormat/>
    <w:rsid w:val="00F86806"/>
  </w:style>
  <w:style w:type="paragraph" w:styleId="Encabezado">
    <w:name w:val="header"/>
    <w:basedOn w:val="Normal"/>
    <w:link w:val="EncabezadoCar"/>
    <w:uiPriority w:val="99"/>
    <w:unhideWhenUsed/>
    <w:rsid w:val="006A56B3"/>
    <w:pPr>
      <w:tabs>
        <w:tab w:val="center" w:pos="4252"/>
        <w:tab w:val="right" w:pos="8504"/>
      </w:tabs>
    </w:pPr>
  </w:style>
  <w:style w:type="paragraph" w:styleId="Piedepgina">
    <w:name w:val="footer"/>
    <w:basedOn w:val="Normal"/>
    <w:link w:val="PiedepginaCar"/>
    <w:uiPriority w:val="99"/>
    <w:unhideWhenUsed/>
    <w:rsid w:val="006A56B3"/>
    <w:pPr>
      <w:tabs>
        <w:tab w:val="center" w:pos="4252"/>
        <w:tab w:val="right" w:pos="8504"/>
      </w:tabs>
    </w:pPr>
  </w:style>
  <w:style w:type="paragraph" w:styleId="Cita">
    <w:name w:val="Quote"/>
    <w:basedOn w:val="Normal"/>
    <w:next w:val="Normal"/>
    <w:link w:val="CitaCar"/>
    <w:uiPriority w:val="29"/>
    <w:qFormat/>
    <w:rsid w:val="00514164"/>
    <w:pPr>
      <w:spacing w:line="240" w:lineRule="auto"/>
    </w:pPr>
    <w:rPr>
      <w:iCs/>
      <w:color w:val="404040"/>
    </w:rPr>
  </w:style>
  <w:style w:type="paragraph" w:styleId="Ttulodendice">
    <w:name w:val="index heading"/>
    <w:basedOn w:val="Ttulo"/>
    <w:rsid w:val="00F86806"/>
  </w:style>
  <w:style w:type="paragraph" w:styleId="TtuloTDC">
    <w:name w:val="TOC Heading"/>
    <w:basedOn w:val="Tabladeilustraciones"/>
    <w:next w:val="Normal"/>
    <w:uiPriority w:val="39"/>
    <w:unhideWhenUsed/>
    <w:qFormat/>
    <w:rsid w:val="008C16EB"/>
    <w:pPr>
      <w:tabs>
        <w:tab w:val="right" w:leader="dot" w:pos="9060"/>
      </w:tabs>
    </w:pPr>
    <w:rPr>
      <w:rFonts w:cs="Arial"/>
      <w:b/>
    </w:rPr>
  </w:style>
  <w:style w:type="paragraph" w:styleId="Tabladeilustraciones">
    <w:name w:val="table of figures"/>
    <w:basedOn w:val="Normal"/>
    <w:next w:val="Normal"/>
    <w:uiPriority w:val="99"/>
    <w:unhideWhenUsed/>
    <w:rsid w:val="001C2AB4"/>
  </w:style>
  <w:style w:type="paragraph" w:styleId="TDC1">
    <w:name w:val="toc 1"/>
    <w:basedOn w:val="Normal"/>
    <w:next w:val="Normal"/>
    <w:autoRedefine/>
    <w:uiPriority w:val="39"/>
    <w:unhideWhenUsed/>
    <w:rsid w:val="00D95784"/>
    <w:pPr>
      <w:tabs>
        <w:tab w:val="left" w:pos="440"/>
        <w:tab w:val="right" w:leader="dot" w:pos="9061"/>
      </w:tabs>
    </w:p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unhideWhenUsed/>
    <w:rsid w:val="00793FDB"/>
    <w:rPr>
      <w:sz w:val="20"/>
      <w:szCs w:val="20"/>
    </w:rPr>
  </w:style>
  <w:style w:type="paragraph" w:styleId="Asuntodelcomentario">
    <w:name w:val="annotation subject"/>
    <w:basedOn w:val="Textocomentario"/>
    <w:next w:val="Textocomentario"/>
    <w:link w:val="AsuntodelcomentarioCar"/>
    <w:uiPriority w:val="99"/>
    <w:semiHidden/>
    <w:unhideWhenUsed/>
    <w:qFormat/>
    <w:rsid w:val="00793FDB"/>
    <w:rPr>
      <w:b/>
      <w:bCs/>
    </w:rPr>
  </w:style>
  <w:style w:type="paragraph" w:customStyle="1" w:styleId="Figuras">
    <w:name w:val="Figuras"/>
    <w:basedOn w:val="Normal"/>
    <w:link w:val="FigurasCar"/>
    <w:autoRedefine/>
    <w:qFormat/>
    <w:rsid w:val="00E11B5A"/>
    <w:pPr>
      <w:jc w:val="center"/>
    </w:pPr>
    <w:rPr>
      <w:rFonts w:cs="Arial"/>
      <w:i/>
    </w:rPr>
  </w:style>
  <w:style w:type="paragraph" w:styleId="ndice1">
    <w:name w:val="index 1"/>
    <w:basedOn w:val="Normal"/>
    <w:next w:val="Normal"/>
    <w:autoRedefine/>
    <w:uiPriority w:val="99"/>
    <w:semiHidden/>
    <w:unhideWhenUsed/>
    <w:qFormat/>
    <w:rsid w:val="00977178"/>
    <w:pPr>
      <w:tabs>
        <w:tab w:val="num" w:pos="0"/>
      </w:tabs>
      <w:ind w:left="720" w:hanging="360"/>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paragraph" w:styleId="Prrafodelista">
    <w:name w:val="List Paragraph"/>
    <w:basedOn w:val="Normal"/>
    <w:uiPriority w:val="34"/>
    <w:qFormat/>
    <w:rsid w:val="00DA0FCE"/>
    <w:pPr>
      <w:ind w:left="720"/>
      <w:contextualSpacing/>
    </w:pPr>
  </w:style>
  <w:style w:type="paragraph" w:styleId="Textonotapie">
    <w:name w:val="footnote text"/>
    <w:basedOn w:val="Normal"/>
    <w:link w:val="TextonotapieCar"/>
    <w:uiPriority w:val="99"/>
    <w:semiHidden/>
    <w:unhideWhenUsed/>
    <w:rsid w:val="00FA0670"/>
    <w:pPr>
      <w:spacing w:before="0" w:after="0" w:line="240" w:lineRule="auto"/>
    </w:pPr>
    <w:rPr>
      <w:sz w:val="20"/>
      <w:szCs w:val="20"/>
    </w:rPr>
  </w:style>
  <w:style w:type="paragraph" w:customStyle="1" w:styleId="Ttulo1sinnumerar">
    <w:name w:val="Título 1 sin numerar"/>
    <w:basedOn w:val="Normal"/>
    <w:qFormat/>
    <w:rsid w:val="002E7B35"/>
    <w:pPr>
      <w:keepNext/>
      <w:outlineLvl w:val="0"/>
    </w:pPr>
    <w:rPr>
      <w:rFonts w:asciiTheme="majorHAnsi" w:hAnsiTheme="majorHAnsi"/>
      <w:bCs/>
      <w:color w:val="0098CD"/>
      <w:kern w:val="2"/>
      <w:sz w:val="36"/>
      <w:szCs w:val="32"/>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tabs>
        <w:tab w:val="num" w:pos="0"/>
      </w:tabs>
      <w:ind w:left="360" w:hanging="360"/>
    </w:pPr>
  </w:style>
  <w:style w:type="paragraph" w:customStyle="1" w:styleId="Bibliografa1">
    <w:name w:val="Bibliografía1"/>
    <w:basedOn w:val="Normal"/>
    <w:link w:val="BibliographyCar"/>
    <w:qFormat/>
    <w:rsid w:val="002A4A4D"/>
    <w:pPr>
      <w:spacing w:before="0" w:after="0" w:line="480" w:lineRule="auto"/>
      <w:ind w:left="720" w:hanging="720"/>
    </w:pPr>
    <w:rPr>
      <w:rFonts w:ascii="Calibri" w:hAnsi="Calibri"/>
      <w:color w:val="333333"/>
    </w:rPr>
  </w:style>
  <w:style w:type="paragraph" w:customStyle="1" w:styleId="Contenidodelmarco">
    <w:name w:val="Contenido del marco"/>
    <w:basedOn w:val="Normal"/>
    <w:qFormat/>
    <w:rsid w:val="00F86806"/>
  </w:style>
  <w:style w:type="paragraph" w:customStyle="1" w:styleId="Cabeceraizquierda">
    <w:name w:val="Cabecera izquierda"/>
    <w:basedOn w:val="Encabezado"/>
    <w:qFormat/>
    <w:rsid w:val="00F86806"/>
  </w:style>
  <w:style w:type="paragraph" w:styleId="NormalWeb">
    <w:name w:val="Normal (Web)"/>
    <w:basedOn w:val="Normal"/>
    <w:uiPriority w:val="99"/>
    <w:qFormat/>
    <w:rsid w:val="00F86806"/>
    <w:pPr>
      <w:spacing w:before="280" w:after="280" w:line="240" w:lineRule="auto"/>
    </w:pPr>
    <w:rPr>
      <w:lang w:val="en-GB" w:eastAsia="en-GB"/>
    </w:rPr>
  </w:style>
  <w:style w:type="numbering" w:customStyle="1" w:styleId="Ningunalista">
    <w:name w:val="Ninguna lista"/>
    <w:uiPriority w:val="99"/>
    <w:semiHidden/>
    <w:unhideWhenUsed/>
    <w:qFormat/>
    <w:rsid w:val="00F86806"/>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UNIR1">
    <w:name w:val="TablaUNIR_1"/>
    <w:basedOn w:val="Tablanormal"/>
    <w:uiPriority w:val="99"/>
    <w:rsid w:val="00A8346B"/>
    <w:rPr>
      <w:rFonts w:cstheme="minorBidi"/>
      <w:szCs w:val="22"/>
      <w:lang w:eastAsia="en-US"/>
    </w:rPr>
    <w:tblPr>
      <w:tblStyleColBandSize w:val="1"/>
      <w:tblBorders>
        <w:top w:val="single" w:sz="4" w:space="0" w:color="0098CD"/>
        <w:left w:val="single" w:sz="4" w:space="0" w:color="0098CD"/>
        <w:bottom w:val="single" w:sz="4" w:space="0" w:color="0098CD"/>
        <w:right w:val="single" w:sz="4" w:space="0" w:color="0098CD"/>
        <w:insideH w:val="single" w:sz="4" w:space="0" w:color="0098CD"/>
        <w:insideV w:val="single" w:sz="4" w:space="0" w:color="0098CD"/>
      </w:tblBorders>
    </w:tblPr>
    <w:tblStylePr w:type="firstRow">
      <w:rPr>
        <w:color w:val="FFFFFF" w:themeColor="background1"/>
        <w:sz w:val="20"/>
      </w:rPr>
      <w:tblPr/>
      <w:tcPr>
        <w:shd w:val="clear" w:color="auto" w:fill="0098CD"/>
      </w:tcPr>
    </w:tblStylePr>
    <w:tblStylePr w:type="band1Vert">
      <w:pPr>
        <w:wordWrap/>
        <w:jc w:val="center"/>
      </w:pPr>
      <w:rPr>
        <w:sz w:val="20"/>
      </w:rPr>
      <w:tblPr/>
      <w:tcPr>
        <w:vAlign w:val="center"/>
      </w:tcPr>
    </w:tblStylePr>
  </w:style>
  <w:style w:type="character" w:styleId="Hipervnculovisitado">
    <w:name w:val="FollowedHyperlink"/>
    <w:basedOn w:val="Fuentedeprrafopredeter"/>
    <w:uiPriority w:val="99"/>
    <w:semiHidden/>
    <w:unhideWhenUsed/>
    <w:rsid w:val="000E1DC9"/>
    <w:rPr>
      <w:color w:val="954F72" w:themeColor="followedHyperlink"/>
      <w:u w:val="single"/>
    </w:rPr>
  </w:style>
  <w:style w:type="character" w:styleId="Textoennegrita">
    <w:name w:val="Strong"/>
    <w:basedOn w:val="Fuentedeprrafopredeter"/>
    <w:uiPriority w:val="22"/>
    <w:qFormat/>
    <w:rsid w:val="005E3459"/>
    <w:rPr>
      <w:b/>
      <w:bCs/>
    </w:rPr>
  </w:style>
  <w:style w:type="character" w:styleId="nfasis">
    <w:name w:val="Emphasis"/>
    <w:basedOn w:val="Fuentedeprrafopredeter"/>
    <w:uiPriority w:val="20"/>
    <w:qFormat/>
    <w:rsid w:val="00B300B3"/>
    <w:rPr>
      <w:i/>
      <w:iCs/>
    </w:rPr>
  </w:style>
  <w:style w:type="paragraph" w:styleId="Textonotaalfinal">
    <w:name w:val="endnote text"/>
    <w:basedOn w:val="Normal"/>
    <w:link w:val="TextonotaalfinalCar"/>
    <w:uiPriority w:val="99"/>
    <w:semiHidden/>
    <w:unhideWhenUsed/>
    <w:rsid w:val="004A212C"/>
    <w:pPr>
      <w:spacing w:before="0"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4A212C"/>
    <w:rPr>
      <w:rFonts w:asciiTheme="minorHAnsi" w:eastAsia="Times New Roman" w:hAnsiTheme="minorHAnsi"/>
    </w:rPr>
  </w:style>
  <w:style w:type="paragraph" w:styleId="Listaconnmeros">
    <w:name w:val="List Number"/>
    <w:basedOn w:val="Normal"/>
    <w:uiPriority w:val="99"/>
    <w:unhideWhenUsed/>
    <w:rsid w:val="00682A15"/>
    <w:pPr>
      <w:numPr>
        <w:numId w:val="4"/>
      </w:numPr>
      <w:spacing w:before="0" w:after="200" w:line="276" w:lineRule="auto"/>
      <w:contextualSpacing/>
      <w:jc w:val="left"/>
    </w:pPr>
    <w:rPr>
      <w:rFonts w:eastAsiaTheme="minorEastAsia" w:cstheme="minorBidi"/>
      <w:sz w:val="22"/>
      <w:szCs w:val="22"/>
      <w:lang w:val="en-US" w:eastAsia="en-US"/>
    </w:rPr>
  </w:style>
  <w:style w:type="paragraph" w:styleId="Revisin">
    <w:name w:val="Revision"/>
    <w:hidden/>
    <w:uiPriority w:val="99"/>
    <w:semiHidden/>
    <w:rsid w:val="001E4E4E"/>
    <w:rPr>
      <w:rFonts w:asciiTheme="minorHAnsi" w:eastAsia="Times New Roman" w:hAnsiTheme="minorHAnsi"/>
      <w:sz w:val="24"/>
      <w:szCs w:val="24"/>
    </w:rPr>
  </w:style>
  <w:style w:type="character" w:customStyle="1" w:styleId="Mencinsinresolver2">
    <w:name w:val="Mención sin resolver2"/>
    <w:basedOn w:val="Fuentedeprrafopredeter"/>
    <w:uiPriority w:val="99"/>
    <w:semiHidden/>
    <w:unhideWhenUsed/>
    <w:rsid w:val="00352400"/>
    <w:rPr>
      <w:color w:val="605E5C"/>
      <w:shd w:val="clear" w:color="auto" w:fill="E1DFDD"/>
    </w:rPr>
  </w:style>
  <w:style w:type="paragraph" w:customStyle="1" w:styleId="Textbody">
    <w:name w:val="Text body"/>
    <w:basedOn w:val="Normal"/>
    <w:rsid w:val="00F62BE9"/>
    <w:pPr>
      <w:autoSpaceDN w:val="0"/>
      <w:spacing w:before="0" w:after="140" w:line="276" w:lineRule="auto"/>
      <w:jc w:val="left"/>
      <w:textAlignment w:val="baseline"/>
    </w:pPr>
    <w:rPr>
      <w:rFonts w:ascii="Liberation Serif" w:eastAsia="NSimSun" w:hAnsi="Liberation Serif" w:cs="Lucida Sans"/>
      <w:kern w:val="3"/>
      <w:lang w:eastAsia="zh-CN" w:bidi="hi-IN"/>
    </w:rPr>
  </w:style>
  <w:style w:type="numbering" w:customStyle="1" w:styleId="Estilo1">
    <w:name w:val="Estilo1"/>
    <w:uiPriority w:val="99"/>
    <w:rsid w:val="0057067C"/>
    <w:pPr>
      <w:numPr>
        <w:numId w:val="12"/>
      </w:numPr>
    </w:pPr>
  </w:style>
  <w:style w:type="paragraph" w:styleId="Bibliografa">
    <w:name w:val="Bibliography"/>
    <w:basedOn w:val="Normal"/>
    <w:next w:val="Normal"/>
    <w:uiPriority w:val="37"/>
    <w:unhideWhenUsed/>
    <w:rsid w:val="008B4339"/>
    <w:pPr>
      <w:spacing w:after="0" w:line="480" w:lineRule="auto"/>
      <w:ind w:left="720" w:hanging="720"/>
    </w:pPr>
  </w:style>
  <w:style w:type="character" w:styleId="CdigoHTML">
    <w:name w:val="HTML Code"/>
    <w:basedOn w:val="Fuentedeprrafopredeter"/>
    <w:uiPriority w:val="99"/>
    <w:semiHidden/>
    <w:unhideWhenUsed/>
    <w:rsid w:val="00CD280A"/>
    <w:rPr>
      <w:rFonts w:ascii="Courier New" w:eastAsia="Times New Roman" w:hAnsi="Courier New" w:cs="Courier New"/>
      <w:sz w:val="20"/>
      <w:szCs w:val="20"/>
    </w:rPr>
  </w:style>
  <w:style w:type="paragraph" w:styleId="HTMLconformatoprevio">
    <w:name w:val="HTML Preformatted"/>
    <w:basedOn w:val="Normal"/>
    <w:link w:val="HTMLconformatoprevioCar"/>
    <w:uiPriority w:val="99"/>
    <w:semiHidden/>
    <w:unhideWhenUsed/>
    <w:rsid w:val="005055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hAnsi="Courier New" w:cs="Courier New"/>
      <w:sz w:val="20"/>
      <w:szCs w:val="20"/>
      <w:lang w:val="es-ES"/>
    </w:rPr>
  </w:style>
  <w:style w:type="character" w:customStyle="1" w:styleId="HTMLconformatoprevioCar">
    <w:name w:val="HTML con formato previo Car"/>
    <w:basedOn w:val="Fuentedeprrafopredeter"/>
    <w:link w:val="HTMLconformatoprevio"/>
    <w:uiPriority w:val="99"/>
    <w:semiHidden/>
    <w:rsid w:val="005055EA"/>
    <w:rPr>
      <w:rFonts w:ascii="Courier New" w:eastAsia="Times New Roman" w:hAnsi="Courier New" w:cs="Courier New"/>
    </w:rPr>
  </w:style>
  <w:style w:type="character" w:customStyle="1" w:styleId="hljs-keyword">
    <w:name w:val="hljs-keyword"/>
    <w:basedOn w:val="Fuentedeprrafopredeter"/>
    <w:rsid w:val="005055EA"/>
  </w:style>
  <w:style w:type="character" w:customStyle="1" w:styleId="hljs-number">
    <w:name w:val="hljs-number"/>
    <w:basedOn w:val="Fuentedeprrafopredeter"/>
    <w:rsid w:val="005055EA"/>
  </w:style>
  <w:style w:type="character" w:customStyle="1" w:styleId="hljs-attribute">
    <w:name w:val="hljs-attribute"/>
    <w:basedOn w:val="Fuentedeprrafopredeter"/>
    <w:rsid w:val="00155472"/>
  </w:style>
  <w:style w:type="character" w:customStyle="1" w:styleId="hljs-builtin">
    <w:name w:val="hljs-built_in"/>
    <w:basedOn w:val="Fuentedeprrafopredeter"/>
    <w:rsid w:val="00155472"/>
  </w:style>
  <w:style w:type="character" w:customStyle="1" w:styleId="hljs-string">
    <w:name w:val="hljs-string"/>
    <w:basedOn w:val="Fuentedeprrafopredeter"/>
    <w:rsid w:val="00155472"/>
  </w:style>
  <w:style w:type="paragraph" w:customStyle="1" w:styleId="TFG">
    <w:name w:val="TFG"/>
    <w:basedOn w:val="Normal"/>
    <w:qFormat/>
    <w:rsid w:val="00C5178D"/>
    <w:pPr>
      <w:numPr>
        <w:numId w:val="26"/>
      </w:numPr>
      <w:ind w:left="0" w:firstLine="0"/>
      <w:contextualSpacing/>
    </w:pPr>
  </w:style>
  <w:style w:type="character" w:customStyle="1" w:styleId="hljs-title">
    <w:name w:val="hljs-title"/>
    <w:basedOn w:val="Fuentedeprrafopredeter"/>
    <w:rsid w:val="001F3A87"/>
  </w:style>
  <w:style w:type="character" w:customStyle="1" w:styleId="hljs-subst">
    <w:name w:val="hljs-subst"/>
    <w:basedOn w:val="Fuentedeprrafopredeter"/>
    <w:rsid w:val="001F3A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67818">
      <w:bodyDiv w:val="1"/>
      <w:marLeft w:val="0"/>
      <w:marRight w:val="0"/>
      <w:marTop w:val="0"/>
      <w:marBottom w:val="0"/>
      <w:divBdr>
        <w:top w:val="none" w:sz="0" w:space="0" w:color="auto"/>
        <w:left w:val="none" w:sz="0" w:space="0" w:color="auto"/>
        <w:bottom w:val="none" w:sz="0" w:space="0" w:color="auto"/>
        <w:right w:val="none" w:sz="0" w:space="0" w:color="auto"/>
      </w:divBdr>
    </w:div>
    <w:div w:id="59139822">
      <w:bodyDiv w:val="1"/>
      <w:marLeft w:val="0"/>
      <w:marRight w:val="0"/>
      <w:marTop w:val="0"/>
      <w:marBottom w:val="0"/>
      <w:divBdr>
        <w:top w:val="none" w:sz="0" w:space="0" w:color="auto"/>
        <w:left w:val="none" w:sz="0" w:space="0" w:color="auto"/>
        <w:bottom w:val="none" w:sz="0" w:space="0" w:color="auto"/>
        <w:right w:val="none" w:sz="0" w:space="0" w:color="auto"/>
      </w:divBdr>
    </w:div>
    <w:div w:id="68313875">
      <w:bodyDiv w:val="1"/>
      <w:marLeft w:val="0"/>
      <w:marRight w:val="0"/>
      <w:marTop w:val="0"/>
      <w:marBottom w:val="0"/>
      <w:divBdr>
        <w:top w:val="none" w:sz="0" w:space="0" w:color="auto"/>
        <w:left w:val="none" w:sz="0" w:space="0" w:color="auto"/>
        <w:bottom w:val="none" w:sz="0" w:space="0" w:color="auto"/>
        <w:right w:val="none" w:sz="0" w:space="0" w:color="auto"/>
      </w:divBdr>
    </w:div>
    <w:div w:id="72317459">
      <w:bodyDiv w:val="1"/>
      <w:marLeft w:val="0"/>
      <w:marRight w:val="0"/>
      <w:marTop w:val="0"/>
      <w:marBottom w:val="0"/>
      <w:divBdr>
        <w:top w:val="none" w:sz="0" w:space="0" w:color="auto"/>
        <w:left w:val="none" w:sz="0" w:space="0" w:color="auto"/>
        <w:bottom w:val="none" w:sz="0" w:space="0" w:color="auto"/>
        <w:right w:val="none" w:sz="0" w:space="0" w:color="auto"/>
      </w:divBdr>
    </w:div>
    <w:div w:id="106780155">
      <w:bodyDiv w:val="1"/>
      <w:marLeft w:val="0"/>
      <w:marRight w:val="0"/>
      <w:marTop w:val="0"/>
      <w:marBottom w:val="0"/>
      <w:divBdr>
        <w:top w:val="none" w:sz="0" w:space="0" w:color="auto"/>
        <w:left w:val="none" w:sz="0" w:space="0" w:color="auto"/>
        <w:bottom w:val="none" w:sz="0" w:space="0" w:color="auto"/>
        <w:right w:val="none" w:sz="0" w:space="0" w:color="auto"/>
      </w:divBdr>
    </w:div>
    <w:div w:id="142628421">
      <w:bodyDiv w:val="1"/>
      <w:marLeft w:val="0"/>
      <w:marRight w:val="0"/>
      <w:marTop w:val="0"/>
      <w:marBottom w:val="0"/>
      <w:divBdr>
        <w:top w:val="none" w:sz="0" w:space="0" w:color="auto"/>
        <w:left w:val="none" w:sz="0" w:space="0" w:color="auto"/>
        <w:bottom w:val="none" w:sz="0" w:space="0" w:color="auto"/>
        <w:right w:val="none" w:sz="0" w:space="0" w:color="auto"/>
      </w:divBdr>
    </w:div>
    <w:div w:id="151606668">
      <w:bodyDiv w:val="1"/>
      <w:marLeft w:val="0"/>
      <w:marRight w:val="0"/>
      <w:marTop w:val="0"/>
      <w:marBottom w:val="0"/>
      <w:divBdr>
        <w:top w:val="none" w:sz="0" w:space="0" w:color="auto"/>
        <w:left w:val="none" w:sz="0" w:space="0" w:color="auto"/>
        <w:bottom w:val="none" w:sz="0" w:space="0" w:color="auto"/>
        <w:right w:val="none" w:sz="0" w:space="0" w:color="auto"/>
      </w:divBdr>
    </w:div>
    <w:div w:id="165095158">
      <w:bodyDiv w:val="1"/>
      <w:marLeft w:val="0"/>
      <w:marRight w:val="0"/>
      <w:marTop w:val="0"/>
      <w:marBottom w:val="0"/>
      <w:divBdr>
        <w:top w:val="none" w:sz="0" w:space="0" w:color="auto"/>
        <w:left w:val="none" w:sz="0" w:space="0" w:color="auto"/>
        <w:bottom w:val="none" w:sz="0" w:space="0" w:color="auto"/>
        <w:right w:val="none" w:sz="0" w:space="0" w:color="auto"/>
      </w:divBdr>
    </w:div>
    <w:div w:id="246040673">
      <w:bodyDiv w:val="1"/>
      <w:marLeft w:val="0"/>
      <w:marRight w:val="0"/>
      <w:marTop w:val="0"/>
      <w:marBottom w:val="0"/>
      <w:divBdr>
        <w:top w:val="none" w:sz="0" w:space="0" w:color="auto"/>
        <w:left w:val="none" w:sz="0" w:space="0" w:color="auto"/>
        <w:bottom w:val="none" w:sz="0" w:space="0" w:color="auto"/>
        <w:right w:val="none" w:sz="0" w:space="0" w:color="auto"/>
      </w:divBdr>
    </w:div>
    <w:div w:id="259069367">
      <w:bodyDiv w:val="1"/>
      <w:marLeft w:val="0"/>
      <w:marRight w:val="0"/>
      <w:marTop w:val="0"/>
      <w:marBottom w:val="0"/>
      <w:divBdr>
        <w:top w:val="none" w:sz="0" w:space="0" w:color="auto"/>
        <w:left w:val="none" w:sz="0" w:space="0" w:color="auto"/>
        <w:bottom w:val="none" w:sz="0" w:space="0" w:color="auto"/>
        <w:right w:val="none" w:sz="0" w:space="0" w:color="auto"/>
      </w:divBdr>
    </w:div>
    <w:div w:id="272829393">
      <w:bodyDiv w:val="1"/>
      <w:marLeft w:val="0"/>
      <w:marRight w:val="0"/>
      <w:marTop w:val="0"/>
      <w:marBottom w:val="0"/>
      <w:divBdr>
        <w:top w:val="none" w:sz="0" w:space="0" w:color="auto"/>
        <w:left w:val="none" w:sz="0" w:space="0" w:color="auto"/>
        <w:bottom w:val="none" w:sz="0" w:space="0" w:color="auto"/>
        <w:right w:val="none" w:sz="0" w:space="0" w:color="auto"/>
      </w:divBdr>
    </w:div>
    <w:div w:id="273833748">
      <w:bodyDiv w:val="1"/>
      <w:marLeft w:val="0"/>
      <w:marRight w:val="0"/>
      <w:marTop w:val="0"/>
      <w:marBottom w:val="0"/>
      <w:divBdr>
        <w:top w:val="none" w:sz="0" w:space="0" w:color="auto"/>
        <w:left w:val="none" w:sz="0" w:space="0" w:color="auto"/>
        <w:bottom w:val="none" w:sz="0" w:space="0" w:color="auto"/>
        <w:right w:val="none" w:sz="0" w:space="0" w:color="auto"/>
      </w:divBdr>
    </w:div>
    <w:div w:id="290677538">
      <w:bodyDiv w:val="1"/>
      <w:marLeft w:val="0"/>
      <w:marRight w:val="0"/>
      <w:marTop w:val="0"/>
      <w:marBottom w:val="0"/>
      <w:divBdr>
        <w:top w:val="none" w:sz="0" w:space="0" w:color="auto"/>
        <w:left w:val="none" w:sz="0" w:space="0" w:color="auto"/>
        <w:bottom w:val="none" w:sz="0" w:space="0" w:color="auto"/>
        <w:right w:val="none" w:sz="0" w:space="0" w:color="auto"/>
      </w:divBdr>
    </w:div>
    <w:div w:id="293953532">
      <w:bodyDiv w:val="1"/>
      <w:marLeft w:val="0"/>
      <w:marRight w:val="0"/>
      <w:marTop w:val="0"/>
      <w:marBottom w:val="0"/>
      <w:divBdr>
        <w:top w:val="none" w:sz="0" w:space="0" w:color="auto"/>
        <w:left w:val="none" w:sz="0" w:space="0" w:color="auto"/>
        <w:bottom w:val="none" w:sz="0" w:space="0" w:color="auto"/>
        <w:right w:val="none" w:sz="0" w:space="0" w:color="auto"/>
      </w:divBdr>
    </w:div>
    <w:div w:id="300815399">
      <w:bodyDiv w:val="1"/>
      <w:marLeft w:val="0"/>
      <w:marRight w:val="0"/>
      <w:marTop w:val="0"/>
      <w:marBottom w:val="0"/>
      <w:divBdr>
        <w:top w:val="none" w:sz="0" w:space="0" w:color="auto"/>
        <w:left w:val="none" w:sz="0" w:space="0" w:color="auto"/>
        <w:bottom w:val="none" w:sz="0" w:space="0" w:color="auto"/>
        <w:right w:val="none" w:sz="0" w:space="0" w:color="auto"/>
      </w:divBdr>
    </w:div>
    <w:div w:id="311443326">
      <w:bodyDiv w:val="1"/>
      <w:marLeft w:val="0"/>
      <w:marRight w:val="0"/>
      <w:marTop w:val="0"/>
      <w:marBottom w:val="0"/>
      <w:divBdr>
        <w:top w:val="none" w:sz="0" w:space="0" w:color="auto"/>
        <w:left w:val="none" w:sz="0" w:space="0" w:color="auto"/>
        <w:bottom w:val="none" w:sz="0" w:space="0" w:color="auto"/>
        <w:right w:val="none" w:sz="0" w:space="0" w:color="auto"/>
      </w:divBdr>
    </w:div>
    <w:div w:id="314337141">
      <w:bodyDiv w:val="1"/>
      <w:marLeft w:val="0"/>
      <w:marRight w:val="0"/>
      <w:marTop w:val="0"/>
      <w:marBottom w:val="0"/>
      <w:divBdr>
        <w:top w:val="none" w:sz="0" w:space="0" w:color="auto"/>
        <w:left w:val="none" w:sz="0" w:space="0" w:color="auto"/>
        <w:bottom w:val="none" w:sz="0" w:space="0" w:color="auto"/>
        <w:right w:val="none" w:sz="0" w:space="0" w:color="auto"/>
      </w:divBdr>
      <w:divsChild>
        <w:div w:id="14492058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42099924">
      <w:bodyDiv w:val="1"/>
      <w:marLeft w:val="0"/>
      <w:marRight w:val="0"/>
      <w:marTop w:val="0"/>
      <w:marBottom w:val="0"/>
      <w:divBdr>
        <w:top w:val="none" w:sz="0" w:space="0" w:color="auto"/>
        <w:left w:val="none" w:sz="0" w:space="0" w:color="auto"/>
        <w:bottom w:val="none" w:sz="0" w:space="0" w:color="auto"/>
        <w:right w:val="none" w:sz="0" w:space="0" w:color="auto"/>
      </w:divBdr>
    </w:div>
    <w:div w:id="346250740">
      <w:bodyDiv w:val="1"/>
      <w:marLeft w:val="0"/>
      <w:marRight w:val="0"/>
      <w:marTop w:val="0"/>
      <w:marBottom w:val="0"/>
      <w:divBdr>
        <w:top w:val="none" w:sz="0" w:space="0" w:color="auto"/>
        <w:left w:val="none" w:sz="0" w:space="0" w:color="auto"/>
        <w:bottom w:val="none" w:sz="0" w:space="0" w:color="auto"/>
        <w:right w:val="none" w:sz="0" w:space="0" w:color="auto"/>
      </w:divBdr>
    </w:div>
    <w:div w:id="413629196">
      <w:bodyDiv w:val="1"/>
      <w:marLeft w:val="0"/>
      <w:marRight w:val="0"/>
      <w:marTop w:val="0"/>
      <w:marBottom w:val="0"/>
      <w:divBdr>
        <w:top w:val="none" w:sz="0" w:space="0" w:color="auto"/>
        <w:left w:val="none" w:sz="0" w:space="0" w:color="auto"/>
        <w:bottom w:val="none" w:sz="0" w:space="0" w:color="auto"/>
        <w:right w:val="none" w:sz="0" w:space="0" w:color="auto"/>
      </w:divBdr>
    </w:div>
    <w:div w:id="526261354">
      <w:bodyDiv w:val="1"/>
      <w:marLeft w:val="0"/>
      <w:marRight w:val="0"/>
      <w:marTop w:val="0"/>
      <w:marBottom w:val="0"/>
      <w:divBdr>
        <w:top w:val="none" w:sz="0" w:space="0" w:color="auto"/>
        <w:left w:val="none" w:sz="0" w:space="0" w:color="auto"/>
        <w:bottom w:val="none" w:sz="0" w:space="0" w:color="auto"/>
        <w:right w:val="none" w:sz="0" w:space="0" w:color="auto"/>
      </w:divBdr>
    </w:div>
    <w:div w:id="569848752">
      <w:bodyDiv w:val="1"/>
      <w:marLeft w:val="0"/>
      <w:marRight w:val="0"/>
      <w:marTop w:val="0"/>
      <w:marBottom w:val="0"/>
      <w:divBdr>
        <w:top w:val="none" w:sz="0" w:space="0" w:color="auto"/>
        <w:left w:val="none" w:sz="0" w:space="0" w:color="auto"/>
        <w:bottom w:val="none" w:sz="0" w:space="0" w:color="auto"/>
        <w:right w:val="none" w:sz="0" w:space="0" w:color="auto"/>
      </w:divBdr>
      <w:divsChild>
        <w:div w:id="1768647696">
          <w:blockQuote w:val="1"/>
          <w:marLeft w:val="720"/>
          <w:marRight w:val="720"/>
          <w:marTop w:val="100"/>
          <w:marBottom w:val="100"/>
          <w:divBdr>
            <w:top w:val="none" w:sz="0" w:space="0" w:color="auto"/>
            <w:left w:val="none" w:sz="0" w:space="0" w:color="auto"/>
            <w:bottom w:val="none" w:sz="0" w:space="0" w:color="auto"/>
            <w:right w:val="none" w:sz="0" w:space="0" w:color="auto"/>
          </w:divBdr>
        </w:div>
        <w:div w:id="151572794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76787153">
      <w:bodyDiv w:val="1"/>
      <w:marLeft w:val="0"/>
      <w:marRight w:val="0"/>
      <w:marTop w:val="0"/>
      <w:marBottom w:val="0"/>
      <w:divBdr>
        <w:top w:val="none" w:sz="0" w:space="0" w:color="auto"/>
        <w:left w:val="none" w:sz="0" w:space="0" w:color="auto"/>
        <w:bottom w:val="none" w:sz="0" w:space="0" w:color="auto"/>
        <w:right w:val="none" w:sz="0" w:space="0" w:color="auto"/>
      </w:divBdr>
    </w:div>
    <w:div w:id="659433406">
      <w:bodyDiv w:val="1"/>
      <w:marLeft w:val="0"/>
      <w:marRight w:val="0"/>
      <w:marTop w:val="0"/>
      <w:marBottom w:val="0"/>
      <w:divBdr>
        <w:top w:val="none" w:sz="0" w:space="0" w:color="auto"/>
        <w:left w:val="none" w:sz="0" w:space="0" w:color="auto"/>
        <w:bottom w:val="none" w:sz="0" w:space="0" w:color="auto"/>
        <w:right w:val="none" w:sz="0" w:space="0" w:color="auto"/>
      </w:divBdr>
    </w:div>
    <w:div w:id="681974343">
      <w:bodyDiv w:val="1"/>
      <w:marLeft w:val="0"/>
      <w:marRight w:val="0"/>
      <w:marTop w:val="0"/>
      <w:marBottom w:val="0"/>
      <w:divBdr>
        <w:top w:val="none" w:sz="0" w:space="0" w:color="auto"/>
        <w:left w:val="none" w:sz="0" w:space="0" w:color="auto"/>
        <w:bottom w:val="none" w:sz="0" w:space="0" w:color="auto"/>
        <w:right w:val="none" w:sz="0" w:space="0" w:color="auto"/>
      </w:divBdr>
    </w:div>
    <w:div w:id="706298809">
      <w:bodyDiv w:val="1"/>
      <w:marLeft w:val="0"/>
      <w:marRight w:val="0"/>
      <w:marTop w:val="0"/>
      <w:marBottom w:val="0"/>
      <w:divBdr>
        <w:top w:val="none" w:sz="0" w:space="0" w:color="auto"/>
        <w:left w:val="none" w:sz="0" w:space="0" w:color="auto"/>
        <w:bottom w:val="none" w:sz="0" w:space="0" w:color="auto"/>
        <w:right w:val="none" w:sz="0" w:space="0" w:color="auto"/>
      </w:divBdr>
    </w:div>
    <w:div w:id="804590033">
      <w:bodyDiv w:val="1"/>
      <w:marLeft w:val="0"/>
      <w:marRight w:val="0"/>
      <w:marTop w:val="0"/>
      <w:marBottom w:val="0"/>
      <w:divBdr>
        <w:top w:val="none" w:sz="0" w:space="0" w:color="auto"/>
        <w:left w:val="none" w:sz="0" w:space="0" w:color="auto"/>
        <w:bottom w:val="none" w:sz="0" w:space="0" w:color="auto"/>
        <w:right w:val="none" w:sz="0" w:space="0" w:color="auto"/>
      </w:divBdr>
      <w:divsChild>
        <w:div w:id="1238898072">
          <w:marLeft w:val="0"/>
          <w:marRight w:val="0"/>
          <w:marTop w:val="0"/>
          <w:marBottom w:val="0"/>
          <w:divBdr>
            <w:top w:val="none" w:sz="0" w:space="0" w:color="auto"/>
            <w:left w:val="none" w:sz="0" w:space="0" w:color="auto"/>
            <w:bottom w:val="none" w:sz="0" w:space="0" w:color="auto"/>
            <w:right w:val="none" w:sz="0" w:space="0" w:color="auto"/>
          </w:divBdr>
          <w:divsChild>
            <w:div w:id="2045715986">
              <w:marLeft w:val="0"/>
              <w:marRight w:val="0"/>
              <w:marTop w:val="0"/>
              <w:marBottom w:val="0"/>
              <w:divBdr>
                <w:top w:val="none" w:sz="0" w:space="0" w:color="auto"/>
                <w:left w:val="none" w:sz="0" w:space="0" w:color="auto"/>
                <w:bottom w:val="none" w:sz="0" w:space="0" w:color="auto"/>
                <w:right w:val="none" w:sz="0" w:space="0" w:color="auto"/>
              </w:divBdr>
            </w:div>
            <w:div w:id="448478471">
              <w:marLeft w:val="0"/>
              <w:marRight w:val="0"/>
              <w:marTop w:val="0"/>
              <w:marBottom w:val="0"/>
              <w:divBdr>
                <w:top w:val="none" w:sz="0" w:space="0" w:color="auto"/>
                <w:left w:val="none" w:sz="0" w:space="0" w:color="auto"/>
                <w:bottom w:val="none" w:sz="0" w:space="0" w:color="auto"/>
                <w:right w:val="none" w:sz="0" w:space="0" w:color="auto"/>
              </w:divBdr>
              <w:divsChild>
                <w:div w:id="1200162517">
                  <w:marLeft w:val="0"/>
                  <w:marRight w:val="0"/>
                  <w:marTop w:val="0"/>
                  <w:marBottom w:val="0"/>
                  <w:divBdr>
                    <w:top w:val="none" w:sz="0" w:space="0" w:color="auto"/>
                    <w:left w:val="none" w:sz="0" w:space="0" w:color="auto"/>
                    <w:bottom w:val="none" w:sz="0" w:space="0" w:color="auto"/>
                    <w:right w:val="none" w:sz="0" w:space="0" w:color="auto"/>
                  </w:divBdr>
                  <w:divsChild>
                    <w:div w:id="419178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743555">
              <w:marLeft w:val="0"/>
              <w:marRight w:val="0"/>
              <w:marTop w:val="0"/>
              <w:marBottom w:val="0"/>
              <w:divBdr>
                <w:top w:val="none" w:sz="0" w:space="0" w:color="auto"/>
                <w:left w:val="none" w:sz="0" w:space="0" w:color="auto"/>
                <w:bottom w:val="none" w:sz="0" w:space="0" w:color="auto"/>
                <w:right w:val="none" w:sz="0" w:space="0" w:color="auto"/>
              </w:divBdr>
            </w:div>
          </w:divsChild>
        </w:div>
        <w:div w:id="3751203">
          <w:marLeft w:val="0"/>
          <w:marRight w:val="0"/>
          <w:marTop w:val="0"/>
          <w:marBottom w:val="0"/>
          <w:divBdr>
            <w:top w:val="none" w:sz="0" w:space="0" w:color="auto"/>
            <w:left w:val="none" w:sz="0" w:space="0" w:color="auto"/>
            <w:bottom w:val="none" w:sz="0" w:space="0" w:color="auto"/>
            <w:right w:val="none" w:sz="0" w:space="0" w:color="auto"/>
          </w:divBdr>
          <w:divsChild>
            <w:div w:id="1582762423">
              <w:marLeft w:val="0"/>
              <w:marRight w:val="0"/>
              <w:marTop w:val="0"/>
              <w:marBottom w:val="0"/>
              <w:divBdr>
                <w:top w:val="none" w:sz="0" w:space="0" w:color="auto"/>
                <w:left w:val="none" w:sz="0" w:space="0" w:color="auto"/>
                <w:bottom w:val="none" w:sz="0" w:space="0" w:color="auto"/>
                <w:right w:val="none" w:sz="0" w:space="0" w:color="auto"/>
              </w:divBdr>
            </w:div>
            <w:div w:id="1021399528">
              <w:marLeft w:val="0"/>
              <w:marRight w:val="0"/>
              <w:marTop w:val="0"/>
              <w:marBottom w:val="0"/>
              <w:divBdr>
                <w:top w:val="none" w:sz="0" w:space="0" w:color="auto"/>
                <w:left w:val="none" w:sz="0" w:space="0" w:color="auto"/>
                <w:bottom w:val="none" w:sz="0" w:space="0" w:color="auto"/>
                <w:right w:val="none" w:sz="0" w:space="0" w:color="auto"/>
              </w:divBdr>
              <w:divsChild>
                <w:div w:id="230314078">
                  <w:marLeft w:val="0"/>
                  <w:marRight w:val="0"/>
                  <w:marTop w:val="0"/>
                  <w:marBottom w:val="0"/>
                  <w:divBdr>
                    <w:top w:val="none" w:sz="0" w:space="0" w:color="auto"/>
                    <w:left w:val="none" w:sz="0" w:space="0" w:color="auto"/>
                    <w:bottom w:val="none" w:sz="0" w:space="0" w:color="auto"/>
                    <w:right w:val="none" w:sz="0" w:space="0" w:color="auto"/>
                  </w:divBdr>
                  <w:divsChild>
                    <w:div w:id="1221088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278779">
              <w:marLeft w:val="0"/>
              <w:marRight w:val="0"/>
              <w:marTop w:val="0"/>
              <w:marBottom w:val="0"/>
              <w:divBdr>
                <w:top w:val="none" w:sz="0" w:space="0" w:color="auto"/>
                <w:left w:val="none" w:sz="0" w:space="0" w:color="auto"/>
                <w:bottom w:val="none" w:sz="0" w:space="0" w:color="auto"/>
                <w:right w:val="none" w:sz="0" w:space="0" w:color="auto"/>
              </w:divBdr>
            </w:div>
          </w:divsChild>
        </w:div>
        <w:div w:id="942035090">
          <w:marLeft w:val="0"/>
          <w:marRight w:val="0"/>
          <w:marTop w:val="0"/>
          <w:marBottom w:val="0"/>
          <w:divBdr>
            <w:top w:val="none" w:sz="0" w:space="0" w:color="auto"/>
            <w:left w:val="none" w:sz="0" w:space="0" w:color="auto"/>
            <w:bottom w:val="none" w:sz="0" w:space="0" w:color="auto"/>
            <w:right w:val="none" w:sz="0" w:space="0" w:color="auto"/>
          </w:divBdr>
          <w:divsChild>
            <w:div w:id="1587155997">
              <w:marLeft w:val="0"/>
              <w:marRight w:val="0"/>
              <w:marTop w:val="0"/>
              <w:marBottom w:val="0"/>
              <w:divBdr>
                <w:top w:val="none" w:sz="0" w:space="0" w:color="auto"/>
                <w:left w:val="none" w:sz="0" w:space="0" w:color="auto"/>
                <w:bottom w:val="none" w:sz="0" w:space="0" w:color="auto"/>
                <w:right w:val="none" w:sz="0" w:space="0" w:color="auto"/>
              </w:divBdr>
            </w:div>
            <w:div w:id="1380014743">
              <w:marLeft w:val="0"/>
              <w:marRight w:val="0"/>
              <w:marTop w:val="0"/>
              <w:marBottom w:val="0"/>
              <w:divBdr>
                <w:top w:val="none" w:sz="0" w:space="0" w:color="auto"/>
                <w:left w:val="none" w:sz="0" w:space="0" w:color="auto"/>
                <w:bottom w:val="none" w:sz="0" w:space="0" w:color="auto"/>
                <w:right w:val="none" w:sz="0" w:space="0" w:color="auto"/>
              </w:divBdr>
              <w:divsChild>
                <w:div w:id="1990749904">
                  <w:marLeft w:val="0"/>
                  <w:marRight w:val="0"/>
                  <w:marTop w:val="0"/>
                  <w:marBottom w:val="0"/>
                  <w:divBdr>
                    <w:top w:val="none" w:sz="0" w:space="0" w:color="auto"/>
                    <w:left w:val="none" w:sz="0" w:space="0" w:color="auto"/>
                    <w:bottom w:val="none" w:sz="0" w:space="0" w:color="auto"/>
                    <w:right w:val="none" w:sz="0" w:space="0" w:color="auto"/>
                  </w:divBdr>
                  <w:divsChild>
                    <w:div w:id="525871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272927">
              <w:marLeft w:val="0"/>
              <w:marRight w:val="0"/>
              <w:marTop w:val="0"/>
              <w:marBottom w:val="0"/>
              <w:divBdr>
                <w:top w:val="none" w:sz="0" w:space="0" w:color="auto"/>
                <w:left w:val="none" w:sz="0" w:space="0" w:color="auto"/>
                <w:bottom w:val="none" w:sz="0" w:space="0" w:color="auto"/>
                <w:right w:val="none" w:sz="0" w:space="0" w:color="auto"/>
              </w:divBdr>
            </w:div>
          </w:divsChild>
        </w:div>
        <w:div w:id="1961186738">
          <w:marLeft w:val="0"/>
          <w:marRight w:val="0"/>
          <w:marTop w:val="0"/>
          <w:marBottom w:val="0"/>
          <w:divBdr>
            <w:top w:val="none" w:sz="0" w:space="0" w:color="auto"/>
            <w:left w:val="none" w:sz="0" w:space="0" w:color="auto"/>
            <w:bottom w:val="none" w:sz="0" w:space="0" w:color="auto"/>
            <w:right w:val="none" w:sz="0" w:space="0" w:color="auto"/>
          </w:divBdr>
          <w:divsChild>
            <w:div w:id="1085877596">
              <w:marLeft w:val="0"/>
              <w:marRight w:val="0"/>
              <w:marTop w:val="0"/>
              <w:marBottom w:val="0"/>
              <w:divBdr>
                <w:top w:val="none" w:sz="0" w:space="0" w:color="auto"/>
                <w:left w:val="none" w:sz="0" w:space="0" w:color="auto"/>
                <w:bottom w:val="none" w:sz="0" w:space="0" w:color="auto"/>
                <w:right w:val="none" w:sz="0" w:space="0" w:color="auto"/>
              </w:divBdr>
            </w:div>
            <w:div w:id="465396157">
              <w:marLeft w:val="0"/>
              <w:marRight w:val="0"/>
              <w:marTop w:val="0"/>
              <w:marBottom w:val="0"/>
              <w:divBdr>
                <w:top w:val="none" w:sz="0" w:space="0" w:color="auto"/>
                <w:left w:val="none" w:sz="0" w:space="0" w:color="auto"/>
                <w:bottom w:val="none" w:sz="0" w:space="0" w:color="auto"/>
                <w:right w:val="none" w:sz="0" w:space="0" w:color="auto"/>
              </w:divBdr>
              <w:divsChild>
                <w:div w:id="1121801886">
                  <w:marLeft w:val="0"/>
                  <w:marRight w:val="0"/>
                  <w:marTop w:val="0"/>
                  <w:marBottom w:val="0"/>
                  <w:divBdr>
                    <w:top w:val="none" w:sz="0" w:space="0" w:color="auto"/>
                    <w:left w:val="none" w:sz="0" w:space="0" w:color="auto"/>
                    <w:bottom w:val="none" w:sz="0" w:space="0" w:color="auto"/>
                    <w:right w:val="none" w:sz="0" w:space="0" w:color="auto"/>
                  </w:divBdr>
                  <w:divsChild>
                    <w:div w:id="889803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2364027">
              <w:marLeft w:val="0"/>
              <w:marRight w:val="0"/>
              <w:marTop w:val="0"/>
              <w:marBottom w:val="0"/>
              <w:divBdr>
                <w:top w:val="none" w:sz="0" w:space="0" w:color="auto"/>
                <w:left w:val="none" w:sz="0" w:space="0" w:color="auto"/>
                <w:bottom w:val="none" w:sz="0" w:space="0" w:color="auto"/>
                <w:right w:val="none" w:sz="0" w:space="0" w:color="auto"/>
              </w:divBdr>
            </w:div>
          </w:divsChild>
        </w:div>
        <w:div w:id="2025470245">
          <w:marLeft w:val="0"/>
          <w:marRight w:val="0"/>
          <w:marTop w:val="0"/>
          <w:marBottom w:val="0"/>
          <w:divBdr>
            <w:top w:val="none" w:sz="0" w:space="0" w:color="auto"/>
            <w:left w:val="none" w:sz="0" w:space="0" w:color="auto"/>
            <w:bottom w:val="none" w:sz="0" w:space="0" w:color="auto"/>
            <w:right w:val="none" w:sz="0" w:space="0" w:color="auto"/>
          </w:divBdr>
          <w:divsChild>
            <w:div w:id="1182821430">
              <w:marLeft w:val="0"/>
              <w:marRight w:val="0"/>
              <w:marTop w:val="0"/>
              <w:marBottom w:val="0"/>
              <w:divBdr>
                <w:top w:val="none" w:sz="0" w:space="0" w:color="auto"/>
                <w:left w:val="none" w:sz="0" w:space="0" w:color="auto"/>
                <w:bottom w:val="none" w:sz="0" w:space="0" w:color="auto"/>
                <w:right w:val="none" w:sz="0" w:space="0" w:color="auto"/>
              </w:divBdr>
            </w:div>
            <w:div w:id="1388802916">
              <w:marLeft w:val="0"/>
              <w:marRight w:val="0"/>
              <w:marTop w:val="0"/>
              <w:marBottom w:val="0"/>
              <w:divBdr>
                <w:top w:val="none" w:sz="0" w:space="0" w:color="auto"/>
                <w:left w:val="none" w:sz="0" w:space="0" w:color="auto"/>
                <w:bottom w:val="none" w:sz="0" w:space="0" w:color="auto"/>
                <w:right w:val="none" w:sz="0" w:space="0" w:color="auto"/>
              </w:divBdr>
              <w:divsChild>
                <w:div w:id="1375737252">
                  <w:marLeft w:val="0"/>
                  <w:marRight w:val="0"/>
                  <w:marTop w:val="0"/>
                  <w:marBottom w:val="0"/>
                  <w:divBdr>
                    <w:top w:val="none" w:sz="0" w:space="0" w:color="auto"/>
                    <w:left w:val="none" w:sz="0" w:space="0" w:color="auto"/>
                    <w:bottom w:val="none" w:sz="0" w:space="0" w:color="auto"/>
                    <w:right w:val="none" w:sz="0" w:space="0" w:color="auto"/>
                  </w:divBdr>
                  <w:divsChild>
                    <w:div w:id="184368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669423">
              <w:marLeft w:val="0"/>
              <w:marRight w:val="0"/>
              <w:marTop w:val="0"/>
              <w:marBottom w:val="0"/>
              <w:divBdr>
                <w:top w:val="none" w:sz="0" w:space="0" w:color="auto"/>
                <w:left w:val="none" w:sz="0" w:space="0" w:color="auto"/>
                <w:bottom w:val="none" w:sz="0" w:space="0" w:color="auto"/>
                <w:right w:val="none" w:sz="0" w:space="0" w:color="auto"/>
              </w:divBdr>
            </w:div>
          </w:divsChild>
        </w:div>
        <w:div w:id="323971527">
          <w:marLeft w:val="0"/>
          <w:marRight w:val="0"/>
          <w:marTop w:val="0"/>
          <w:marBottom w:val="0"/>
          <w:divBdr>
            <w:top w:val="none" w:sz="0" w:space="0" w:color="auto"/>
            <w:left w:val="none" w:sz="0" w:space="0" w:color="auto"/>
            <w:bottom w:val="none" w:sz="0" w:space="0" w:color="auto"/>
            <w:right w:val="none" w:sz="0" w:space="0" w:color="auto"/>
          </w:divBdr>
          <w:divsChild>
            <w:div w:id="1238787885">
              <w:marLeft w:val="0"/>
              <w:marRight w:val="0"/>
              <w:marTop w:val="0"/>
              <w:marBottom w:val="0"/>
              <w:divBdr>
                <w:top w:val="none" w:sz="0" w:space="0" w:color="auto"/>
                <w:left w:val="none" w:sz="0" w:space="0" w:color="auto"/>
                <w:bottom w:val="none" w:sz="0" w:space="0" w:color="auto"/>
                <w:right w:val="none" w:sz="0" w:space="0" w:color="auto"/>
              </w:divBdr>
            </w:div>
            <w:div w:id="1120686872">
              <w:marLeft w:val="0"/>
              <w:marRight w:val="0"/>
              <w:marTop w:val="0"/>
              <w:marBottom w:val="0"/>
              <w:divBdr>
                <w:top w:val="none" w:sz="0" w:space="0" w:color="auto"/>
                <w:left w:val="none" w:sz="0" w:space="0" w:color="auto"/>
                <w:bottom w:val="none" w:sz="0" w:space="0" w:color="auto"/>
                <w:right w:val="none" w:sz="0" w:space="0" w:color="auto"/>
              </w:divBdr>
              <w:divsChild>
                <w:div w:id="2083092710">
                  <w:marLeft w:val="0"/>
                  <w:marRight w:val="0"/>
                  <w:marTop w:val="0"/>
                  <w:marBottom w:val="0"/>
                  <w:divBdr>
                    <w:top w:val="none" w:sz="0" w:space="0" w:color="auto"/>
                    <w:left w:val="none" w:sz="0" w:space="0" w:color="auto"/>
                    <w:bottom w:val="none" w:sz="0" w:space="0" w:color="auto"/>
                    <w:right w:val="none" w:sz="0" w:space="0" w:color="auto"/>
                  </w:divBdr>
                  <w:divsChild>
                    <w:div w:id="1121728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422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240806">
      <w:bodyDiv w:val="1"/>
      <w:marLeft w:val="0"/>
      <w:marRight w:val="0"/>
      <w:marTop w:val="0"/>
      <w:marBottom w:val="0"/>
      <w:divBdr>
        <w:top w:val="none" w:sz="0" w:space="0" w:color="auto"/>
        <w:left w:val="none" w:sz="0" w:space="0" w:color="auto"/>
        <w:bottom w:val="none" w:sz="0" w:space="0" w:color="auto"/>
        <w:right w:val="none" w:sz="0" w:space="0" w:color="auto"/>
      </w:divBdr>
    </w:div>
    <w:div w:id="808018894">
      <w:bodyDiv w:val="1"/>
      <w:marLeft w:val="0"/>
      <w:marRight w:val="0"/>
      <w:marTop w:val="0"/>
      <w:marBottom w:val="0"/>
      <w:divBdr>
        <w:top w:val="none" w:sz="0" w:space="0" w:color="auto"/>
        <w:left w:val="none" w:sz="0" w:space="0" w:color="auto"/>
        <w:bottom w:val="none" w:sz="0" w:space="0" w:color="auto"/>
        <w:right w:val="none" w:sz="0" w:space="0" w:color="auto"/>
      </w:divBdr>
    </w:div>
    <w:div w:id="821889958">
      <w:bodyDiv w:val="1"/>
      <w:marLeft w:val="0"/>
      <w:marRight w:val="0"/>
      <w:marTop w:val="0"/>
      <w:marBottom w:val="0"/>
      <w:divBdr>
        <w:top w:val="none" w:sz="0" w:space="0" w:color="auto"/>
        <w:left w:val="none" w:sz="0" w:space="0" w:color="auto"/>
        <w:bottom w:val="none" w:sz="0" w:space="0" w:color="auto"/>
        <w:right w:val="none" w:sz="0" w:space="0" w:color="auto"/>
      </w:divBdr>
    </w:div>
    <w:div w:id="824054274">
      <w:bodyDiv w:val="1"/>
      <w:marLeft w:val="0"/>
      <w:marRight w:val="0"/>
      <w:marTop w:val="0"/>
      <w:marBottom w:val="0"/>
      <w:divBdr>
        <w:top w:val="none" w:sz="0" w:space="0" w:color="auto"/>
        <w:left w:val="none" w:sz="0" w:space="0" w:color="auto"/>
        <w:bottom w:val="none" w:sz="0" w:space="0" w:color="auto"/>
        <w:right w:val="none" w:sz="0" w:space="0" w:color="auto"/>
      </w:divBdr>
    </w:div>
    <w:div w:id="849491865">
      <w:bodyDiv w:val="1"/>
      <w:marLeft w:val="0"/>
      <w:marRight w:val="0"/>
      <w:marTop w:val="0"/>
      <w:marBottom w:val="0"/>
      <w:divBdr>
        <w:top w:val="none" w:sz="0" w:space="0" w:color="auto"/>
        <w:left w:val="none" w:sz="0" w:space="0" w:color="auto"/>
        <w:bottom w:val="none" w:sz="0" w:space="0" w:color="auto"/>
        <w:right w:val="none" w:sz="0" w:space="0" w:color="auto"/>
      </w:divBdr>
      <w:divsChild>
        <w:div w:id="1035038976">
          <w:marLeft w:val="0"/>
          <w:marRight w:val="0"/>
          <w:marTop w:val="0"/>
          <w:marBottom w:val="0"/>
          <w:divBdr>
            <w:top w:val="none" w:sz="0" w:space="0" w:color="auto"/>
            <w:left w:val="none" w:sz="0" w:space="0" w:color="auto"/>
            <w:bottom w:val="none" w:sz="0" w:space="0" w:color="auto"/>
            <w:right w:val="none" w:sz="0" w:space="0" w:color="auto"/>
          </w:divBdr>
          <w:divsChild>
            <w:div w:id="131142454">
              <w:marLeft w:val="0"/>
              <w:marRight w:val="0"/>
              <w:marTop w:val="0"/>
              <w:marBottom w:val="0"/>
              <w:divBdr>
                <w:top w:val="none" w:sz="0" w:space="0" w:color="auto"/>
                <w:left w:val="none" w:sz="0" w:space="0" w:color="auto"/>
                <w:bottom w:val="none" w:sz="0" w:space="0" w:color="auto"/>
                <w:right w:val="none" w:sz="0" w:space="0" w:color="auto"/>
              </w:divBdr>
            </w:div>
            <w:div w:id="907887478">
              <w:marLeft w:val="0"/>
              <w:marRight w:val="0"/>
              <w:marTop w:val="0"/>
              <w:marBottom w:val="0"/>
              <w:divBdr>
                <w:top w:val="none" w:sz="0" w:space="0" w:color="auto"/>
                <w:left w:val="none" w:sz="0" w:space="0" w:color="auto"/>
                <w:bottom w:val="none" w:sz="0" w:space="0" w:color="auto"/>
                <w:right w:val="none" w:sz="0" w:space="0" w:color="auto"/>
              </w:divBdr>
              <w:divsChild>
                <w:div w:id="596254457">
                  <w:marLeft w:val="0"/>
                  <w:marRight w:val="0"/>
                  <w:marTop w:val="0"/>
                  <w:marBottom w:val="0"/>
                  <w:divBdr>
                    <w:top w:val="none" w:sz="0" w:space="0" w:color="auto"/>
                    <w:left w:val="none" w:sz="0" w:space="0" w:color="auto"/>
                    <w:bottom w:val="none" w:sz="0" w:space="0" w:color="auto"/>
                    <w:right w:val="none" w:sz="0" w:space="0" w:color="auto"/>
                  </w:divBdr>
                  <w:divsChild>
                    <w:div w:id="516313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242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8102229">
      <w:bodyDiv w:val="1"/>
      <w:marLeft w:val="0"/>
      <w:marRight w:val="0"/>
      <w:marTop w:val="0"/>
      <w:marBottom w:val="0"/>
      <w:divBdr>
        <w:top w:val="none" w:sz="0" w:space="0" w:color="auto"/>
        <w:left w:val="none" w:sz="0" w:space="0" w:color="auto"/>
        <w:bottom w:val="none" w:sz="0" w:space="0" w:color="auto"/>
        <w:right w:val="none" w:sz="0" w:space="0" w:color="auto"/>
      </w:divBdr>
    </w:div>
    <w:div w:id="883178443">
      <w:bodyDiv w:val="1"/>
      <w:marLeft w:val="0"/>
      <w:marRight w:val="0"/>
      <w:marTop w:val="0"/>
      <w:marBottom w:val="0"/>
      <w:divBdr>
        <w:top w:val="none" w:sz="0" w:space="0" w:color="auto"/>
        <w:left w:val="none" w:sz="0" w:space="0" w:color="auto"/>
        <w:bottom w:val="none" w:sz="0" w:space="0" w:color="auto"/>
        <w:right w:val="none" w:sz="0" w:space="0" w:color="auto"/>
      </w:divBdr>
    </w:div>
    <w:div w:id="902132194">
      <w:bodyDiv w:val="1"/>
      <w:marLeft w:val="0"/>
      <w:marRight w:val="0"/>
      <w:marTop w:val="0"/>
      <w:marBottom w:val="0"/>
      <w:divBdr>
        <w:top w:val="none" w:sz="0" w:space="0" w:color="auto"/>
        <w:left w:val="none" w:sz="0" w:space="0" w:color="auto"/>
        <w:bottom w:val="none" w:sz="0" w:space="0" w:color="auto"/>
        <w:right w:val="none" w:sz="0" w:space="0" w:color="auto"/>
      </w:divBdr>
    </w:div>
    <w:div w:id="926042048">
      <w:bodyDiv w:val="1"/>
      <w:marLeft w:val="0"/>
      <w:marRight w:val="0"/>
      <w:marTop w:val="0"/>
      <w:marBottom w:val="0"/>
      <w:divBdr>
        <w:top w:val="none" w:sz="0" w:space="0" w:color="auto"/>
        <w:left w:val="none" w:sz="0" w:space="0" w:color="auto"/>
        <w:bottom w:val="none" w:sz="0" w:space="0" w:color="auto"/>
        <w:right w:val="none" w:sz="0" w:space="0" w:color="auto"/>
      </w:divBdr>
    </w:div>
    <w:div w:id="947271282">
      <w:bodyDiv w:val="1"/>
      <w:marLeft w:val="0"/>
      <w:marRight w:val="0"/>
      <w:marTop w:val="0"/>
      <w:marBottom w:val="0"/>
      <w:divBdr>
        <w:top w:val="none" w:sz="0" w:space="0" w:color="auto"/>
        <w:left w:val="none" w:sz="0" w:space="0" w:color="auto"/>
        <w:bottom w:val="none" w:sz="0" w:space="0" w:color="auto"/>
        <w:right w:val="none" w:sz="0" w:space="0" w:color="auto"/>
      </w:divBdr>
    </w:div>
    <w:div w:id="995111481">
      <w:bodyDiv w:val="1"/>
      <w:marLeft w:val="0"/>
      <w:marRight w:val="0"/>
      <w:marTop w:val="0"/>
      <w:marBottom w:val="0"/>
      <w:divBdr>
        <w:top w:val="none" w:sz="0" w:space="0" w:color="auto"/>
        <w:left w:val="none" w:sz="0" w:space="0" w:color="auto"/>
        <w:bottom w:val="none" w:sz="0" w:space="0" w:color="auto"/>
        <w:right w:val="none" w:sz="0" w:space="0" w:color="auto"/>
      </w:divBdr>
    </w:div>
    <w:div w:id="1021323050">
      <w:bodyDiv w:val="1"/>
      <w:marLeft w:val="0"/>
      <w:marRight w:val="0"/>
      <w:marTop w:val="0"/>
      <w:marBottom w:val="0"/>
      <w:divBdr>
        <w:top w:val="none" w:sz="0" w:space="0" w:color="auto"/>
        <w:left w:val="none" w:sz="0" w:space="0" w:color="auto"/>
        <w:bottom w:val="none" w:sz="0" w:space="0" w:color="auto"/>
        <w:right w:val="none" w:sz="0" w:space="0" w:color="auto"/>
      </w:divBdr>
    </w:div>
    <w:div w:id="1058475383">
      <w:bodyDiv w:val="1"/>
      <w:marLeft w:val="0"/>
      <w:marRight w:val="0"/>
      <w:marTop w:val="0"/>
      <w:marBottom w:val="0"/>
      <w:divBdr>
        <w:top w:val="none" w:sz="0" w:space="0" w:color="auto"/>
        <w:left w:val="none" w:sz="0" w:space="0" w:color="auto"/>
        <w:bottom w:val="none" w:sz="0" w:space="0" w:color="auto"/>
        <w:right w:val="none" w:sz="0" w:space="0" w:color="auto"/>
      </w:divBdr>
    </w:div>
    <w:div w:id="1074619297">
      <w:bodyDiv w:val="1"/>
      <w:marLeft w:val="0"/>
      <w:marRight w:val="0"/>
      <w:marTop w:val="0"/>
      <w:marBottom w:val="0"/>
      <w:divBdr>
        <w:top w:val="none" w:sz="0" w:space="0" w:color="auto"/>
        <w:left w:val="none" w:sz="0" w:space="0" w:color="auto"/>
        <w:bottom w:val="none" w:sz="0" w:space="0" w:color="auto"/>
        <w:right w:val="none" w:sz="0" w:space="0" w:color="auto"/>
      </w:divBdr>
      <w:divsChild>
        <w:div w:id="731465711">
          <w:marLeft w:val="0"/>
          <w:marRight w:val="0"/>
          <w:marTop w:val="0"/>
          <w:marBottom w:val="0"/>
          <w:divBdr>
            <w:top w:val="none" w:sz="0" w:space="0" w:color="auto"/>
            <w:left w:val="none" w:sz="0" w:space="0" w:color="auto"/>
            <w:bottom w:val="none" w:sz="0" w:space="0" w:color="auto"/>
            <w:right w:val="none" w:sz="0" w:space="0" w:color="auto"/>
          </w:divBdr>
          <w:divsChild>
            <w:div w:id="699015430">
              <w:marLeft w:val="0"/>
              <w:marRight w:val="0"/>
              <w:marTop w:val="0"/>
              <w:marBottom w:val="0"/>
              <w:divBdr>
                <w:top w:val="none" w:sz="0" w:space="0" w:color="auto"/>
                <w:left w:val="none" w:sz="0" w:space="0" w:color="auto"/>
                <w:bottom w:val="none" w:sz="0" w:space="0" w:color="auto"/>
                <w:right w:val="none" w:sz="0" w:space="0" w:color="auto"/>
              </w:divBdr>
            </w:div>
            <w:div w:id="814759023">
              <w:marLeft w:val="0"/>
              <w:marRight w:val="0"/>
              <w:marTop w:val="0"/>
              <w:marBottom w:val="0"/>
              <w:divBdr>
                <w:top w:val="none" w:sz="0" w:space="0" w:color="auto"/>
                <w:left w:val="none" w:sz="0" w:space="0" w:color="auto"/>
                <w:bottom w:val="none" w:sz="0" w:space="0" w:color="auto"/>
                <w:right w:val="none" w:sz="0" w:space="0" w:color="auto"/>
              </w:divBdr>
              <w:divsChild>
                <w:div w:id="1954825569">
                  <w:marLeft w:val="0"/>
                  <w:marRight w:val="0"/>
                  <w:marTop w:val="0"/>
                  <w:marBottom w:val="0"/>
                  <w:divBdr>
                    <w:top w:val="none" w:sz="0" w:space="0" w:color="auto"/>
                    <w:left w:val="none" w:sz="0" w:space="0" w:color="auto"/>
                    <w:bottom w:val="none" w:sz="0" w:space="0" w:color="auto"/>
                    <w:right w:val="none" w:sz="0" w:space="0" w:color="auto"/>
                  </w:divBdr>
                  <w:divsChild>
                    <w:div w:id="1809123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164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809542">
      <w:bodyDiv w:val="1"/>
      <w:marLeft w:val="0"/>
      <w:marRight w:val="0"/>
      <w:marTop w:val="0"/>
      <w:marBottom w:val="0"/>
      <w:divBdr>
        <w:top w:val="none" w:sz="0" w:space="0" w:color="auto"/>
        <w:left w:val="none" w:sz="0" w:space="0" w:color="auto"/>
        <w:bottom w:val="none" w:sz="0" w:space="0" w:color="auto"/>
        <w:right w:val="none" w:sz="0" w:space="0" w:color="auto"/>
      </w:divBdr>
    </w:div>
    <w:div w:id="1175143817">
      <w:bodyDiv w:val="1"/>
      <w:marLeft w:val="0"/>
      <w:marRight w:val="0"/>
      <w:marTop w:val="0"/>
      <w:marBottom w:val="0"/>
      <w:divBdr>
        <w:top w:val="none" w:sz="0" w:space="0" w:color="auto"/>
        <w:left w:val="none" w:sz="0" w:space="0" w:color="auto"/>
        <w:bottom w:val="none" w:sz="0" w:space="0" w:color="auto"/>
        <w:right w:val="none" w:sz="0" w:space="0" w:color="auto"/>
      </w:divBdr>
    </w:div>
    <w:div w:id="1194881081">
      <w:bodyDiv w:val="1"/>
      <w:marLeft w:val="0"/>
      <w:marRight w:val="0"/>
      <w:marTop w:val="0"/>
      <w:marBottom w:val="0"/>
      <w:divBdr>
        <w:top w:val="none" w:sz="0" w:space="0" w:color="auto"/>
        <w:left w:val="none" w:sz="0" w:space="0" w:color="auto"/>
        <w:bottom w:val="none" w:sz="0" w:space="0" w:color="auto"/>
        <w:right w:val="none" w:sz="0" w:space="0" w:color="auto"/>
      </w:divBdr>
    </w:div>
    <w:div w:id="1241060027">
      <w:bodyDiv w:val="1"/>
      <w:marLeft w:val="0"/>
      <w:marRight w:val="0"/>
      <w:marTop w:val="0"/>
      <w:marBottom w:val="0"/>
      <w:divBdr>
        <w:top w:val="none" w:sz="0" w:space="0" w:color="auto"/>
        <w:left w:val="none" w:sz="0" w:space="0" w:color="auto"/>
        <w:bottom w:val="none" w:sz="0" w:space="0" w:color="auto"/>
        <w:right w:val="none" w:sz="0" w:space="0" w:color="auto"/>
      </w:divBdr>
    </w:div>
    <w:div w:id="1262375725">
      <w:bodyDiv w:val="1"/>
      <w:marLeft w:val="0"/>
      <w:marRight w:val="0"/>
      <w:marTop w:val="0"/>
      <w:marBottom w:val="0"/>
      <w:divBdr>
        <w:top w:val="none" w:sz="0" w:space="0" w:color="auto"/>
        <w:left w:val="none" w:sz="0" w:space="0" w:color="auto"/>
        <w:bottom w:val="none" w:sz="0" w:space="0" w:color="auto"/>
        <w:right w:val="none" w:sz="0" w:space="0" w:color="auto"/>
      </w:divBdr>
      <w:divsChild>
        <w:div w:id="1276332249">
          <w:marLeft w:val="0"/>
          <w:marRight w:val="0"/>
          <w:marTop w:val="0"/>
          <w:marBottom w:val="0"/>
          <w:divBdr>
            <w:top w:val="none" w:sz="0" w:space="0" w:color="auto"/>
            <w:left w:val="none" w:sz="0" w:space="0" w:color="auto"/>
            <w:bottom w:val="none" w:sz="0" w:space="0" w:color="auto"/>
            <w:right w:val="none" w:sz="0" w:space="0" w:color="auto"/>
          </w:divBdr>
          <w:divsChild>
            <w:div w:id="521094113">
              <w:marLeft w:val="0"/>
              <w:marRight w:val="0"/>
              <w:marTop w:val="0"/>
              <w:marBottom w:val="0"/>
              <w:divBdr>
                <w:top w:val="none" w:sz="0" w:space="0" w:color="auto"/>
                <w:left w:val="none" w:sz="0" w:space="0" w:color="auto"/>
                <w:bottom w:val="none" w:sz="0" w:space="0" w:color="auto"/>
                <w:right w:val="none" w:sz="0" w:space="0" w:color="auto"/>
              </w:divBdr>
            </w:div>
            <w:div w:id="2064057786">
              <w:marLeft w:val="0"/>
              <w:marRight w:val="0"/>
              <w:marTop w:val="0"/>
              <w:marBottom w:val="0"/>
              <w:divBdr>
                <w:top w:val="none" w:sz="0" w:space="0" w:color="auto"/>
                <w:left w:val="none" w:sz="0" w:space="0" w:color="auto"/>
                <w:bottom w:val="none" w:sz="0" w:space="0" w:color="auto"/>
                <w:right w:val="none" w:sz="0" w:space="0" w:color="auto"/>
              </w:divBdr>
              <w:divsChild>
                <w:div w:id="1742485831">
                  <w:marLeft w:val="0"/>
                  <w:marRight w:val="0"/>
                  <w:marTop w:val="0"/>
                  <w:marBottom w:val="0"/>
                  <w:divBdr>
                    <w:top w:val="none" w:sz="0" w:space="0" w:color="auto"/>
                    <w:left w:val="none" w:sz="0" w:space="0" w:color="auto"/>
                    <w:bottom w:val="none" w:sz="0" w:space="0" w:color="auto"/>
                    <w:right w:val="none" w:sz="0" w:space="0" w:color="auto"/>
                  </w:divBdr>
                  <w:divsChild>
                    <w:div w:id="846556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5017876">
      <w:bodyDiv w:val="1"/>
      <w:marLeft w:val="0"/>
      <w:marRight w:val="0"/>
      <w:marTop w:val="0"/>
      <w:marBottom w:val="0"/>
      <w:divBdr>
        <w:top w:val="none" w:sz="0" w:space="0" w:color="auto"/>
        <w:left w:val="none" w:sz="0" w:space="0" w:color="auto"/>
        <w:bottom w:val="none" w:sz="0" w:space="0" w:color="auto"/>
        <w:right w:val="none" w:sz="0" w:space="0" w:color="auto"/>
      </w:divBdr>
      <w:divsChild>
        <w:div w:id="125563103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23582689">
      <w:bodyDiv w:val="1"/>
      <w:marLeft w:val="0"/>
      <w:marRight w:val="0"/>
      <w:marTop w:val="0"/>
      <w:marBottom w:val="0"/>
      <w:divBdr>
        <w:top w:val="none" w:sz="0" w:space="0" w:color="auto"/>
        <w:left w:val="none" w:sz="0" w:space="0" w:color="auto"/>
        <w:bottom w:val="none" w:sz="0" w:space="0" w:color="auto"/>
        <w:right w:val="none" w:sz="0" w:space="0" w:color="auto"/>
      </w:divBdr>
      <w:divsChild>
        <w:div w:id="24996789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21220286">
      <w:bodyDiv w:val="1"/>
      <w:marLeft w:val="0"/>
      <w:marRight w:val="0"/>
      <w:marTop w:val="0"/>
      <w:marBottom w:val="0"/>
      <w:divBdr>
        <w:top w:val="none" w:sz="0" w:space="0" w:color="auto"/>
        <w:left w:val="none" w:sz="0" w:space="0" w:color="auto"/>
        <w:bottom w:val="none" w:sz="0" w:space="0" w:color="auto"/>
        <w:right w:val="none" w:sz="0" w:space="0" w:color="auto"/>
      </w:divBdr>
    </w:div>
    <w:div w:id="1462573309">
      <w:bodyDiv w:val="1"/>
      <w:marLeft w:val="0"/>
      <w:marRight w:val="0"/>
      <w:marTop w:val="0"/>
      <w:marBottom w:val="0"/>
      <w:divBdr>
        <w:top w:val="none" w:sz="0" w:space="0" w:color="auto"/>
        <w:left w:val="none" w:sz="0" w:space="0" w:color="auto"/>
        <w:bottom w:val="none" w:sz="0" w:space="0" w:color="auto"/>
        <w:right w:val="none" w:sz="0" w:space="0" w:color="auto"/>
      </w:divBdr>
    </w:div>
    <w:div w:id="1482965286">
      <w:bodyDiv w:val="1"/>
      <w:marLeft w:val="0"/>
      <w:marRight w:val="0"/>
      <w:marTop w:val="0"/>
      <w:marBottom w:val="0"/>
      <w:divBdr>
        <w:top w:val="none" w:sz="0" w:space="0" w:color="auto"/>
        <w:left w:val="none" w:sz="0" w:space="0" w:color="auto"/>
        <w:bottom w:val="none" w:sz="0" w:space="0" w:color="auto"/>
        <w:right w:val="none" w:sz="0" w:space="0" w:color="auto"/>
      </w:divBdr>
    </w:div>
    <w:div w:id="1529367467">
      <w:bodyDiv w:val="1"/>
      <w:marLeft w:val="0"/>
      <w:marRight w:val="0"/>
      <w:marTop w:val="0"/>
      <w:marBottom w:val="0"/>
      <w:divBdr>
        <w:top w:val="none" w:sz="0" w:space="0" w:color="auto"/>
        <w:left w:val="none" w:sz="0" w:space="0" w:color="auto"/>
        <w:bottom w:val="none" w:sz="0" w:space="0" w:color="auto"/>
        <w:right w:val="none" w:sz="0" w:space="0" w:color="auto"/>
      </w:divBdr>
    </w:div>
    <w:div w:id="1539662256">
      <w:bodyDiv w:val="1"/>
      <w:marLeft w:val="0"/>
      <w:marRight w:val="0"/>
      <w:marTop w:val="0"/>
      <w:marBottom w:val="0"/>
      <w:divBdr>
        <w:top w:val="none" w:sz="0" w:space="0" w:color="auto"/>
        <w:left w:val="none" w:sz="0" w:space="0" w:color="auto"/>
        <w:bottom w:val="none" w:sz="0" w:space="0" w:color="auto"/>
        <w:right w:val="none" w:sz="0" w:space="0" w:color="auto"/>
      </w:divBdr>
    </w:div>
    <w:div w:id="1584560967">
      <w:bodyDiv w:val="1"/>
      <w:marLeft w:val="0"/>
      <w:marRight w:val="0"/>
      <w:marTop w:val="0"/>
      <w:marBottom w:val="0"/>
      <w:divBdr>
        <w:top w:val="none" w:sz="0" w:space="0" w:color="auto"/>
        <w:left w:val="none" w:sz="0" w:space="0" w:color="auto"/>
        <w:bottom w:val="none" w:sz="0" w:space="0" w:color="auto"/>
        <w:right w:val="none" w:sz="0" w:space="0" w:color="auto"/>
      </w:divBdr>
    </w:div>
    <w:div w:id="1631741772">
      <w:bodyDiv w:val="1"/>
      <w:marLeft w:val="0"/>
      <w:marRight w:val="0"/>
      <w:marTop w:val="0"/>
      <w:marBottom w:val="0"/>
      <w:divBdr>
        <w:top w:val="none" w:sz="0" w:space="0" w:color="auto"/>
        <w:left w:val="none" w:sz="0" w:space="0" w:color="auto"/>
        <w:bottom w:val="none" w:sz="0" w:space="0" w:color="auto"/>
        <w:right w:val="none" w:sz="0" w:space="0" w:color="auto"/>
      </w:divBdr>
    </w:div>
    <w:div w:id="1637684236">
      <w:bodyDiv w:val="1"/>
      <w:marLeft w:val="0"/>
      <w:marRight w:val="0"/>
      <w:marTop w:val="0"/>
      <w:marBottom w:val="0"/>
      <w:divBdr>
        <w:top w:val="none" w:sz="0" w:space="0" w:color="auto"/>
        <w:left w:val="none" w:sz="0" w:space="0" w:color="auto"/>
        <w:bottom w:val="none" w:sz="0" w:space="0" w:color="auto"/>
        <w:right w:val="none" w:sz="0" w:space="0" w:color="auto"/>
      </w:divBdr>
      <w:divsChild>
        <w:div w:id="1515654855">
          <w:marLeft w:val="0"/>
          <w:marRight w:val="0"/>
          <w:marTop w:val="0"/>
          <w:marBottom w:val="0"/>
          <w:divBdr>
            <w:top w:val="none" w:sz="0" w:space="0" w:color="auto"/>
            <w:left w:val="none" w:sz="0" w:space="0" w:color="auto"/>
            <w:bottom w:val="none" w:sz="0" w:space="0" w:color="auto"/>
            <w:right w:val="none" w:sz="0" w:space="0" w:color="auto"/>
          </w:divBdr>
          <w:divsChild>
            <w:div w:id="426855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313748">
      <w:bodyDiv w:val="1"/>
      <w:marLeft w:val="0"/>
      <w:marRight w:val="0"/>
      <w:marTop w:val="0"/>
      <w:marBottom w:val="0"/>
      <w:divBdr>
        <w:top w:val="none" w:sz="0" w:space="0" w:color="auto"/>
        <w:left w:val="none" w:sz="0" w:space="0" w:color="auto"/>
        <w:bottom w:val="none" w:sz="0" w:space="0" w:color="auto"/>
        <w:right w:val="none" w:sz="0" w:space="0" w:color="auto"/>
      </w:divBdr>
    </w:div>
    <w:div w:id="1724057762">
      <w:bodyDiv w:val="1"/>
      <w:marLeft w:val="0"/>
      <w:marRight w:val="0"/>
      <w:marTop w:val="0"/>
      <w:marBottom w:val="0"/>
      <w:divBdr>
        <w:top w:val="none" w:sz="0" w:space="0" w:color="auto"/>
        <w:left w:val="none" w:sz="0" w:space="0" w:color="auto"/>
        <w:bottom w:val="none" w:sz="0" w:space="0" w:color="auto"/>
        <w:right w:val="none" w:sz="0" w:space="0" w:color="auto"/>
      </w:divBdr>
      <w:divsChild>
        <w:div w:id="1035615579">
          <w:marLeft w:val="0"/>
          <w:marRight w:val="0"/>
          <w:marTop w:val="0"/>
          <w:marBottom w:val="0"/>
          <w:divBdr>
            <w:top w:val="none" w:sz="0" w:space="0" w:color="auto"/>
            <w:left w:val="none" w:sz="0" w:space="0" w:color="auto"/>
            <w:bottom w:val="none" w:sz="0" w:space="0" w:color="auto"/>
            <w:right w:val="none" w:sz="0" w:space="0" w:color="auto"/>
          </w:divBdr>
        </w:div>
        <w:div w:id="1557165196">
          <w:marLeft w:val="0"/>
          <w:marRight w:val="0"/>
          <w:marTop w:val="0"/>
          <w:marBottom w:val="0"/>
          <w:divBdr>
            <w:top w:val="none" w:sz="0" w:space="0" w:color="auto"/>
            <w:left w:val="none" w:sz="0" w:space="0" w:color="auto"/>
            <w:bottom w:val="none" w:sz="0" w:space="0" w:color="auto"/>
            <w:right w:val="none" w:sz="0" w:space="0" w:color="auto"/>
          </w:divBdr>
        </w:div>
        <w:div w:id="1290162795">
          <w:marLeft w:val="0"/>
          <w:marRight w:val="0"/>
          <w:marTop w:val="0"/>
          <w:marBottom w:val="0"/>
          <w:divBdr>
            <w:top w:val="none" w:sz="0" w:space="0" w:color="auto"/>
            <w:left w:val="none" w:sz="0" w:space="0" w:color="auto"/>
            <w:bottom w:val="none" w:sz="0" w:space="0" w:color="auto"/>
            <w:right w:val="none" w:sz="0" w:space="0" w:color="auto"/>
          </w:divBdr>
        </w:div>
      </w:divsChild>
    </w:div>
    <w:div w:id="1757239599">
      <w:bodyDiv w:val="1"/>
      <w:marLeft w:val="0"/>
      <w:marRight w:val="0"/>
      <w:marTop w:val="0"/>
      <w:marBottom w:val="0"/>
      <w:divBdr>
        <w:top w:val="none" w:sz="0" w:space="0" w:color="auto"/>
        <w:left w:val="none" w:sz="0" w:space="0" w:color="auto"/>
        <w:bottom w:val="none" w:sz="0" w:space="0" w:color="auto"/>
        <w:right w:val="none" w:sz="0" w:space="0" w:color="auto"/>
      </w:divBdr>
    </w:div>
    <w:div w:id="1845052193">
      <w:bodyDiv w:val="1"/>
      <w:marLeft w:val="0"/>
      <w:marRight w:val="0"/>
      <w:marTop w:val="0"/>
      <w:marBottom w:val="0"/>
      <w:divBdr>
        <w:top w:val="none" w:sz="0" w:space="0" w:color="auto"/>
        <w:left w:val="none" w:sz="0" w:space="0" w:color="auto"/>
        <w:bottom w:val="none" w:sz="0" w:space="0" w:color="auto"/>
        <w:right w:val="none" w:sz="0" w:space="0" w:color="auto"/>
      </w:divBdr>
      <w:divsChild>
        <w:div w:id="2034765604">
          <w:blockQuote w:val="1"/>
          <w:marLeft w:val="0"/>
          <w:marRight w:val="0"/>
          <w:marTop w:val="0"/>
          <w:marBottom w:val="0"/>
          <w:divBdr>
            <w:top w:val="single" w:sz="2" w:space="0" w:color="auto"/>
            <w:left w:val="single" w:sz="2" w:space="18" w:color="auto"/>
            <w:bottom w:val="single" w:sz="2" w:space="0" w:color="auto"/>
            <w:right w:val="single" w:sz="2" w:space="0" w:color="auto"/>
          </w:divBdr>
        </w:div>
      </w:divsChild>
    </w:div>
    <w:div w:id="1916473126">
      <w:bodyDiv w:val="1"/>
      <w:marLeft w:val="0"/>
      <w:marRight w:val="0"/>
      <w:marTop w:val="0"/>
      <w:marBottom w:val="0"/>
      <w:divBdr>
        <w:top w:val="none" w:sz="0" w:space="0" w:color="auto"/>
        <w:left w:val="none" w:sz="0" w:space="0" w:color="auto"/>
        <w:bottom w:val="none" w:sz="0" w:space="0" w:color="auto"/>
        <w:right w:val="none" w:sz="0" w:space="0" w:color="auto"/>
      </w:divBdr>
    </w:div>
    <w:div w:id="1919096259">
      <w:bodyDiv w:val="1"/>
      <w:marLeft w:val="0"/>
      <w:marRight w:val="0"/>
      <w:marTop w:val="0"/>
      <w:marBottom w:val="0"/>
      <w:divBdr>
        <w:top w:val="none" w:sz="0" w:space="0" w:color="auto"/>
        <w:left w:val="none" w:sz="0" w:space="0" w:color="auto"/>
        <w:bottom w:val="none" w:sz="0" w:space="0" w:color="auto"/>
        <w:right w:val="none" w:sz="0" w:space="0" w:color="auto"/>
      </w:divBdr>
    </w:div>
    <w:div w:id="1923566296">
      <w:bodyDiv w:val="1"/>
      <w:marLeft w:val="0"/>
      <w:marRight w:val="0"/>
      <w:marTop w:val="0"/>
      <w:marBottom w:val="0"/>
      <w:divBdr>
        <w:top w:val="none" w:sz="0" w:space="0" w:color="auto"/>
        <w:left w:val="none" w:sz="0" w:space="0" w:color="auto"/>
        <w:bottom w:val="none" w:sz="0" w:space="0" w:color="auto"/>
        <w:right w:val="none" w:sz="0" w:space="0" w:color="auto"/>
      </w:divBdr>
    </w:div>
    <w:div w:id="1938637390">
      <w:bodyDiv w:val="1"/>
      <w:marLeft w:val="0"/>
      <w:marRight w:val="0"/>
      <w:marTop w:val="0"/>
      <w:marBottom w:val="0"/>
      <w:divBdr>
        <w:top w:val="none" w:sz="0" w:space="0" w:color="auto"/>
        <w:left w:val="none" w:sz="0" w:space="0" w:color="auto"/>
        <w:bottom w:val="none" w:sz="0" w:space="0" w:color="auto"/>
        <w:right w:val="none" w:sz="0" w:space="0" w:color="auto"/>
      </w:divBdr>
    </w:div>
    <w:div w:id="1965383209">
      <w:bodyDiv w:val="1"/>
      <w:marLeft w:val="0"/>
      <w:marRight w:val="0"/>
      <w:marTop w:val="0"/>
      <w:marBottom w:val="0"/>
      <w:divBdr>
        <w:top w:val="none" w:sz="0" w:space="0" w:color="auto"/>
        <w:left w:val="none" w:sz="0" w:space="0" w:color="auto"/>
        <w:bottom w:val="none" w:sz="0" w:space="0" w:color="auto"/>
        <w:right w:val="none" w:sz="0" w:space="0" w:color="auto"/>
      </w:divBdr>
    </w:div>
    <w:div w:id="21423847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D:\Documentos\adaptacion%20al%20grado\TFG\RODIGUEZ_FERNANDEZ_SE_TFG_1BORRADOR_REV_Corr.docx" TargetMode="External"/><Relationship Id="rId18" Type="http://schemas.openxmlformats.org/officeDocument/2006/relationships/header" Target="header1.xml"/><Relationship Id="rId26" Type="http://schemas.openxmlformats.org/officeDocument/2006/relationships/image" Target="media/image5.png"/><Relationship Id="rId39" Type="http://schemas.openxmlformats.org/officeDocument/2006/relationships/image" Target="media/image18.png"/><Relationship Id="rId21" Type="http://schemas.openxmlformats.org/officeDocument/2006/relationships/image" Target="media/image2.png"/><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image" Target="media/image29.png"/><Relationship Id="rId55" Type="http://schemas.openxmlformats.org/officeDocument/2006/relationships/hyperlink" Target="https://www.youtube.com/watch?v=1wzVbIzqA2M" TargetMode="External"/><Relationship Id="rId63" Type="http://schemas.openxmlformats.org/officeDocument/2006/relationships/footer" Target="footer3.xml"/><Relationship Id="rId68"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file:///D:\Documentos\adaptacion%20al%20grado\TFG\RODIGUEZ_FERNANDEZ_SE_TFG_1BORRADOR_REV_Corr.docx" TargetMode="Externa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microsoft.com/office/2011/relationships/commentsExtended" Target="commentsExtended.xm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hyperlink" Target="https://doi.org/10.3390/molecules28207046" TargetMode="External"/><Relationship Id="rId58" Type="http://schemas.openxmlformats.org/officeDocument/2006/relationships/hyperlink" Target="https://avogadro.cc/" TargetMode="External"/><Relationship Id="rId66"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file:///D:\Documentos\adaptacion%20al%20grado\TFG\RODIGUEZ_FERNANDEZ_SE_TFG_1BORRADOR_REV_Corr.docx" TargetMode="External"/><Relationship Id="rId23" Type="http://schemas.openxmlformats.org/officeDocument/2006/relationships/comments" Target="comments.xml"/><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hyperlink" Target="http://www.jmol.org/" TargetMode="External"/><Relationship Id="rId61" Type="http://schemas.openxmlformats.org/officeDocument/2006/relationships/hyperlink" Target="https://pymol.org/" TargetMode="External"/><Relationship Id="rId10" Type="http://schemas.openxmlformats.org/officeDocument/2006/relationships/endnotes" Target="endnotes.xml"/><Relationship Id="rId19"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hyperlink" Target="https://doi.org/10.1016/j.abb.2024.109981" TargetMode="External"/><Relationship Id="rId60" Type="http://schemas.openxmlformats.org/officeDocument/2006/relationships/hyperlink" Target="https://pymol.org/" TargetMode="External"/><Relationship Id="rId65" Type="http://schemas.openxmlformats.org/officeDocument/2006/relationships/footer" Target="footer4.xml"/><Relationship Id="rId73"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file:///D:\Documentos\adaptacion%20al%20grado\TFG\RODIGUEZ_FERNANDEZ_SE_TFG_1BORRADOR_REV_Corr.docx" TargetMode="External"/><Relationship Id="rId22" Type="http://schemas.openxmlformats.org/officeDocument/2006/relationships/image" Target="media/image3.pn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hyperlink" Target="https://pymolwiki.org/index.php/Distance" TargetMode="External"/><Relationship Id="rId64" Type="http://schemas.openxmlformats.org/officeDocument/2006/relationships/header" Target="header3.xml"/><Relationship Id="rId8" Type="http://schemas.openxmlformats.org/officeDocument/2006/relationships/webSettings" Target="webSettings.xml"/><Relationship Id="rId51" Type="http://schemas.openxmlformats.org/officeDocument/2006/relationships/image" Target="media/image30.png"/><Relationship Id="rId72" Type="http://schemas.microsoft.com/office/2016/09/relationships/commentsIds" Target="commentsIds.xml"/><Relationship Id="rId3" Type="http://schemas.openxmlformats.org/officeDocument/2006/relationships/customXml" Target="../customXml/item3.xml"/><Relationship Id="rId12" Type="http://schemas.openxmlformats.org/officeDocument/2006/relationships/hyperlink" Target="file:///D:\Documentos\adaptacion%20al%20grado\TFG\RODIGUEZ_FERNANDEZ_SE_TFG_1BORRADOR_REV_Corr.docx" TargetMode="External"/><Relationship Id="rId17" Type="http://schemas.openxmlformats.org/officeDocument/2006/relationships/hyperlink" Target="file:///D:\Documentos\adaptacion%20al%20grado\TFG\RODIGUEZ_FERNANDEZ_SE_TFG_1BORRADOR_REV_Corr.docx" TargetMode="Externa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hyperlink" Target="http://www.rasmol.org" TargetMode="External"/><Relationship Id="rId67" Type="http://schemas.microsoft.com/office/2011/relationships/people" Target="people.xml"/><Relationship Id="rId20" Type="http://schemas.openxmlformats.org/officeDocument/2006/relationships/footer" Target="footer2.xml"/><Relationship Id="rId41" Type="http://schemas.openxmlformats.org/officeDocument/2006/relationships/image" Target="media/image20.png"/><Relationship Id="rId54" Type="http://schemas.openxmlformats.org/officeDocument/2006/relationships/hyperlink" Target="https://doi.org/10.13053/cys-23-2-2541" TargetMode="External"/><Relationship Id="rId62" Type="http://schemas.openxmlformats.org/officeDocument/2006/relationships/header" Target="header2.xml"/></Relationships>
</file>

<file path=word/theme/theme1.xml><?xml version="1.0" encoding="utf-8"?>
<a:theme xmlns:a="http://schemas.openxmlformats.org/drawingml/2006/main" name="Tema de Office">
  <a:themeElements>
    <a:clrScheme name="Office">
      <a:dk1>
        <a:srgbClr val="000000"/>
      </a:dk1>
      <a:lt1>
        <a:srgbClr val="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majorFont>
      <a:minorFont>
        <a:latin typeface="Calibri"/>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TaxCatchAll xmlns="0a70e875-3d35-4be2-921f-7117c31bab9b" xsi:nil="true"/>
    <lcf76f155ced4ddcb4097134ff3c332f xmlns="27c1adeb-3674-457c-b08c-8a73f31b6e23">
      <Terms xmlns="http://schemas.microsoft.com/office/infopath/2007/PartnerControls"/>
    </lcf76f155ced4ddcb4097134ff3c332f>
    <_Flow_SignoffStatus xmlns="27c1adeb-3674-457c-b08c-8a73f31b6e2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o" ma:contentTypeID="0x010100DF3D7C797EA12745A270EF30E38719B9" ma:contentTypeVersion="19" ma:contentTypeDescription="Crear nuevo documento." ma:contentTypeScope="" ma:versionID="227b02526234ef39b0b78895a9d90cf5">
  <xsd:schema xmlns:xsd="http://www.w3.org/2001/XMLSchema" xmlns:xs="http://www.w3.org/2001/XMLSchema" xmlns:p="http://schemas.microsoft.com/office/2006/metadata/properties" xmlns:ns2="0a70e875-3d35-4be2-921f-7117c31bab9b" xmlns:ns3="27c1adeb-3674-457c-b08c-8a73f31b6e23" targetNamespace="http://schemas.microsoft.com/office/2006/metadata/properties" ma:root="true" ma:fieldsID="3c939c8607e2f594db8bbb23634dd059" ns2:_="" ns3:_="">
    <xsd:import namespace="0a70e875-3d35-4be2-921f-7117c31bab9b"/>
    <xsd:import namespace="27c1adeb-3674-457c-b08c-8a73f31b6e23"/>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3:lcf76f155ced4ddcb4097134ff3c332f" minOccurs="0"/>
                <xsd:element ref="ns2:TaxCatchAll" minOccurs="0"/>
                <xsd:element ref="ns3:MediaServiceSearchProperties" minOccurs="0"/>
                <xsd:element ref="ns3:_Flow_SignoffStatu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70e875-3d35-4be2-921f-7117c31bab9b" elementFormDefault="qualified">
    <xsd:import namespace="http://schemas.microsoft.com/office/2006/documentManagement/types"/>
    <xsd:import namespace="http://schemas.microsoft.com/office/infopath/2007/PartnerControls"/>
    <xsd:element name="SharedWithUsers" ma:index="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internalName="SharedWithDetails" ma:readOnly="true">
      <xsd:simpleType>
        <xsd:restriction base="dms:Note">
          <xsd:maxLength value="255"/>
        </xsd:restriction>
      </xsd:simpleType>
    </xsd:element>
    <xsd:element name="TaxCatchAll" ma:index="23" nillable="true" ma:displayName="Taxonomy Catch All Column" ma:hidden="true" ma:list="{c7f67346-78c9-4c4d-b954-8d350fdf60db}" ma:internalName="TaxCatchAll" ma:showField="CatchAllData" ma:web="0a70e875-3d35-4be2-921f-7117c31bab9b">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27c1adeb-3674-457c-b08c-8a73f31b6e23"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Etiquetas de imagen" ma:readOnly="false" ma:fieldId="{5cf76f15-5ced-4ddc-b409-7134ff3c332f}" ma:taxonomyMulti="true" ma:sspId="17631b59-e624-4eb7-963c-219f14f887a3" ma:termSetId="09814cd3-568e-fe90-9814-8d621ff8fb84" ma:anchorId="fba54fb3-c3e1-fe81-a776-ca4b69148c4d" ma:open="true" ma:isKeyword="false">
      <xsd:complexType>
        <xsd:sequence>
          <xsd:element ref="pc:Terms" minOccurs="0" maxOccurs="1"/>
        </xsd:sequence>
      </xsd:complexType>
    </xsd:element>
    <xsd:element name="MediaServiceSearchProperties" ma:index="24" nillable="true" ma:displayName="MediaServiceSearchProperties" ma:hidden="true" ma:internalName="MediaServiceSearchProperties" ma:readOnly="true">
      <xsd:simpleType>
        <xsd:restriction base="dms:Note"/>
      </xsd:simpleType>
    </xsd:element>
    <xsd:element name="_Flow_SignoffStatus" ma:index="25" nillable="true" ma:displayName="Estado de aprobación" ma:internalName="Estado_x0020_de_x0020_aprobaci_x00f3_n">
      <xsd:simpleType>
        <xsd:restriction base="dms:Text"/>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3F4A43-888D-4D33-BD1C-7066736CDCB4}">
  <ds:schemaRefs>
    <ds:schemaRef ds:uri="http://schemas.microsoft.com/sharepoint/v3/contenttype/forms"/>
  </ds:schemaRefs>
</ds:datastoreItem>
</file>

<file path=customXml/itemProps2.xml><?xml version="1.0" encoding="utf-8"?>
<ds:datastoreItem xmlns:ds="http://schemas.openxmlformats.org/officeDocument/2006/customXml" ds:itemID="{1F3C1B10-EE25-478F-A378-26280E5A2662}">
  <ds:schemaRefs>
    <ds:schemaRef ds:uri="http://schemas.microsoft.com/office/2006/metadata/properties"/>
    <ds:schemaRef ds:uri="http://schemas.microsoft.com/office/infopath/2007/PartnerControls"/>
    <ds:schemaRef ds:uri="0a70e875-3d35-4be2-921f-7117c31bab9b"/>
    <ds:schemaRef ds:uri="27c1adeb-3674-457c-b08c-8a73f31b6e23"/>
  </ds:schemaRefs>
</ds:datastoreItem>
</file>

<file path=customXml/itemProps3.xml><?xml version="1.0" encoding="utf-8"?>
<ds:datastoreItem xmlns:ds="http://schemas.openxmlformats.org/officeDocument/2006/customXml" ds:itemID="{3624E214-1B8A-4A51-B10D-C847268B453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a70e875-3d35-4be2-921f-7117c31bab9b"/>
    <ds:schemaRef ds:uri="27c1adeb-3674-457c-b08c-8a73f31b6e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E2A9834-2E06-4FA7-82DB-57F37086A5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2</Pages>
  <Words>18870</Words>
  <Characters>103788</Characters>
  <Application>Microsoft Office Word</Application>
  <DocSecurity>0</DocSecurity>
  <Lines>864</Lines>
  <Paragraphs>244</Paragraphs>
  <ScaleCrop>false</ScaleCrop>
  <HeadingPairs>
    <vt:vector size="2" baseType="variant">
      <vt:variant>
        <vt:lpstr>Título</vt:lpstr>
      </vt:variant>
      <vt:variant>
        <vt:i4>1</vt:i4>
      </vt:variant>
    </vt:vector>
  </HeadingPairs>
  <TitlesOfParts>
    <vt:vector size="1" baseType="lpstr">
      <vt:lpstr/>
    </vt:vector>
  </TitlesOfParts>
  <Company>Universidad Internacional de La Rioja                                                   Facultad de Educación</Company>
  <LinksUpToDate>false</LinksUpToDate>
  <CharactersWithSpaces>122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ilvia Rodríguez</dc:creator>
  <cp:lastModifiedBy>Silvia Rodríguez</cp:lastModifiedBy>
  <cp:revision>2</cp:revision>
  <cp:lastPrinted>2025-04-30T12:42:00Z</cp:lastPrinted>
  <dcterms:created xsi:type="dcterms:W3CDTF">2025-05-08T21:41:00Z</dcterms:created>
  <dcterms:modified xsi:type="dcterms:W3CDTF">2025-05-08T21:41: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B35952356072F42AF7EF750842AE6BB</vt:lpwstr>
  </property>
  <property fmtid="{D5CDD505-2E9C-101B-9397-08002B2CF9AE}" pid="3" name="MediaServiceImageTags">
    <vt:lpwstr/>
  </property>
  <property fmtid="{D5CDD505-2E9C-101B-9397-08002B2CF9AE}" pid="4" name="ZOTERO_PREF_1">
    <vt:lpwstr>&lt;data data-version="3" zotero-version="7.0.15"&gt;&lt;session id="3xV6rCvw"/&gt;&lt;style id="http://www.zotero.org/styles/apa" locale="es-ES"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